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2D8627" w14:textId="5DED9F76" w:rsidR="004F1A76" w:rsidRDefault="002B5CD2" w:rsidP="001F4ABD">
      <w:pPr>
        <w:pStyle w:val="Titulodeartculo"/>
        <w:rPr>
          <w:rStyle w:val="Nmerodepgina"/>
        </w:rPr>
      </w:pPr>
      <w:r>
        <w:t xml:space="preserve"> </w:t>
      </w:r>
      <w:r w:rsidR="001F4ABD" w:rsidRPr="001F4ABD">
        <w:t>DEVELOPMENT OF SEXUAL ASSERTIVENESS AND ITS FUNCTION FOR HUMAN SEXUALITY: A LITERATURE</w:t>
      </w:r>
      <w:r w:rsidR="001F4ABD" w:rsidRPr="001F4ABD" w:rsidDel="00F75852">
        <w:t xml:space="preserve"> </w:t>
      </w:r>
      <w:r w:rsidR="001F4ABD" w:rsidRPr="001F4ABD">
        <w:t>REVIEW</w:t>
      </w:r>
      <w:r>
        <w:t xml:space="preserve"> </w:t>
      </w:r>
      <w:r>
        <w:rPr>
          <w:rStyle w:val="Nmerodepgina"/>
          <w:noProof/>
        </w:rPr>
        <w:drawing>
          <wp:inline distT="0" distB="0" distL="0" distR="0" wp14:anchorId="1A52EFBD" wp14:editId="4D9202D9">
            <wp:extent cx="198001" cy="198001"/>
            <wp:effectExtent l="0" t="0" r="5715" b="5715"/>
            <wp:docPr id="1073741826" name="officeArt object" descr="Gráfico 12">
              <a:hlinkClick xmlns:a="http://schemas.openxmlformats.org/drawingml/2006/main" r:id="rId8"/>
            </wp:docPr>
            <wp:cNvGraphicFramePr/>
            <a:graphic xmlns:a="http://schemas.openxmlformats.org/drawingml/2006/main">
              <a:graphicData uri="http://schemas.openxmlformats.org/drawingml/2006/picture">
                <pic:pic xmlns:pic="http://schemas.openxmlformats.org/drawingml/2006/picture">
                  <pic:nvPicPr>
                    <pic:cNvPr id="1073741826" name="officeArt object" descr="Gráfico 12">
                      <a:hlinkClick r:id="rId8"/>
                    </pic:cNvPr>
                    <pic:cNvPicPr>
                      <a:picLocks noChangeAspect="1"/>
                    </pic:cNvPicPr>
                  </pic:nvPicPr>
                  <pic:blipFill>
                    <a:blip r:embed="rId9"/>
                    <a:stretch>
                      <a:fillRect/>
                    </a:stretch>
                  </pic:blipFill>
                  <pic:spPr>
                    <a:xfrm>
                      <a:off x="0" y="0"/>
                      <a:ext cx="198001" cy="198001"/>
                    </a:xfrm>
                    <a:prstGeom prst="rect">
                      <a:avLst/>
                    </a:prstGeom>
                    <a:ln w="12700" cap="flat">
                      <a:noFill/>
                      <a:miter lim="400000"/>
                    </a:ln>
                    <a:effectLst/>
                  </pic:spPr>
                </pic:pic>
              </a:graphicData>
            </a:graphic>
          </wp:inline>
        </w:drawing>
      </w:r>
    </w:p>
    <w:p w14:paraId="0E80554C" w14:textId="77777777" w:rsidR="004F1A76" w:rsidRDefault="004F1A76">
      <w:pPr>
        <w:pStyle w:val="Body"/>
        <w:rPr>
          <w:b/>
          <w:bCs/>
          <w:lang w:val="en-US"/>
        </w:rPr>
      </w:pPr>
    </w:p>
    <w:p w14:paraId="6C54F0E4" w14:textId="77777777" w:rsidR="004F1A76" w:rsidRDefault="004F1A76">
      <w:pPr>
        <w:pStyle w:val="Body"/>
        <w:rPr>
          <w:b/>
          <w:bCs/>
          <w:lang w:val="en-US"/>
        </w:rPr>
      </w:pPr>
    </w:p>
    <w:p w14:paraId="11AA4215" w14:textId="3D094084" w:rsidR="004F1A76" w:rsidRPr="006874B7" w:rsidRDefault="00696E07">
      <w:pPr>
        <w:pStyle w:val="Body"/>
        <w:jc w:val="both"/>
        <w:rPr>
          <w:b/>
          <w:bCs/>
          <w:color w:val="222222"/>
          <w:sz w:val="28"/>
          <w:szCs w:val="28"/>
          <w:u w:color="222222"/>
        </w:rPr>
      </w:pPr>
      <w:r w:rsidRPr="00696E07">
        <w:rPr>
          <w:b/>
          <w:bCs/>
          <w:color w:val="222222"/>
          <w:sz w:val="28"/>
          <w:szCs w:val="28"/>
          <w:u w:color="222222"/>
        </w:rPr>
        <w:t>Silvia Lucía López Alvarado</w:t>
      </w:r>
      <w:r w:rsidR="002B5CD2" w:rsidRPr="006874B7">
        <w:rPr>
          <w:b/>
          <w:bCs/>
          <w:color w:val="222222"/>
          <w:sz w:val="28"/>
          <w:szCs w:val="28"/>
          <w:u w:color="222222"/>
        </w:rPr>
        <w:t xml:space="preserve"> </w:t>
      </w:r>
      <w:r w:rsidR="002B5CD2" w:rsidRPr="006874B7">
        <w:rPr>
          <w:b/>
          <w:bCs/>
          <w:color w:val="4472C4"/>
          <w:sz w:val="28"/>
          <w:szCs w:val="28"/>
          <w:u w:color="4472C4"/>
          <w:vertAlign w:val="superscript"/>
        </w:rPr>
        <w:t>a</w:t>
      </w:r>
      <w:r w:rsidR="002B5CD2">
        <w:rPr>
          <w:b/>
          <w:bCs/>
          <w:color w:val="222222"/>
          <w:sz w:val="28"/>
          <w:szCs w:val="28"/>
          <w:u w:color="222222"/>
          <w:vertAlign w:val="superscript"/>
        </w:rPr>
        <w:footnoteReference w:id="2"/>
      </w:r>
      <w:r w:rsidR="002B5CD2">
        <w:rPr>
          <w:b/>
          <w:bCs/>
          <w:noProof/>
          <w:color w:val="222222"/>
          <w:sz w:val="28"/>
          <w:szCs w:val="28"/>
          <w:u w:color="222222"/>
        </w:rPr>
        <w:drawing>
          <wp:inline distT="0" distB="0" distL="0" distR="0" wp14:anchorId="49AF7FE2" wp14:editId="1D42546B">
            <wp:extent cx="133200" cy="133200"/>
            <wp:effectExtent l="0" t="0" r="0" b="0"/>
            <wp:docPr id="1073741827" name="officeArt object" descr="Imagen 1">
              <a:hlinkClick xmlns:a="http://schemas.openxmlformats.org/drawingml/2006/main" r:id="rId10"/>
            </wp:docPr>
            <wp:cNvGraphicFramePr/>
            <a:graphic xmlns:a="http://schemas.openxmlformats.org/drawingml/2006/main">
              <a:graphicData uri="http://schemas.openxmlformats.org/drawingml/2006/picture">
                <pic:pic xmlns:pic="http://schemas.openxmlformats.org/drawingml/2006/picture">
                  <pic:nvPicPr>
                    <pic:cNvPr id="1073741827" name="officeArt object" descr="Imagen 1">
                      <a:hlinkClick r:id="rId10"/>
                    </pic:cNvPr>
                    <pic:cNvPicPr>
                      <a:picLocks noChangeAspect="1"/>
                    </pic:cNvPicPr>
                  </pic:nvPicPr>
                  <pic:blipFill>
                    <a:blip r:embed="rId11"/>
                    <a:stretch>
                      <a:fillRect/>
                    </a:stretch>
                  </pic:blipFill>
                  <pic:spPr>
                    <a:xfrm>
                      <a:off x="0" y="0"/>
                      <a:ext cx="133200" cy="133200"/>
                    </a:xfrm>
                    <a:prstGeom prst="rect">
                      <a:avLst/>
                    </a:prstGeom>
                    <a:ln w="12700" cap="flat">
                      <a:noFill/>
                      <a:miter lim="400000"/>
                    </a:ln>
                    <a:effectLst/>
                  </pic:spPr>
                </pic:pic>
              </a:graphicData>
            </a:graphic>
          </wp:inline>
        </w:drawing>
      </w:r>
      <w:r w:rsidR="002B5CD2" w:rsidRPr="006874B7">
        <w:rPr>
          <w:b/>
          <w:bCs/>
          <w:color w:val="222222"/>
          <w:sz w:val="28"/>
          <w:szCs w:val="28"/>
          <w:u w:color="222222"/>
        </w:rPr>
        <w:t xml:space="preserve">, </w:t>
      </w:r>
      <w:r w:rsidR="00AB12A4" w:rsidRPr="006874B7">
        <w:rPr>
          <w:b/>
          <w:bCs/>
          <w:color w:val="222222"/>
          <w:sz w:val="28"/>
          <w:szCs w:val="28"/>
          <w:u w:color="222222"/>
        </w:rPr>
        <w:t xml:space="preserve">Hanna Van </w:t>
      </w:r>
      <w:r w:rsidR="002B5CD2" w:rsidRPr="006874B7">
        <w:rPr>
          <w:b/>
          <w:bCs/>
          <w:color w:val="4472C4"/>
          <w:sz w:val="28"/>
          <w:szCs w:val="28"/>
          <w:u w:color="4472C4"/>
          <w:vertAlign w:val="superscript"/>
        </w:rPr>
        <w:t>a &amp; b</w:t>
      </w:r>
      <w:r w:rsidR="002B5CD2">
        <w:rPr>
          <w:b/>
          <w:bCs/>
          <w:noProof/>
          <w:color w:val="222222"/>
          <w:sz w:val="28"/>
          <w:szCs w:val="28"/>
          <w:u w:color="222222"/>
        </w:rPr>
        <w:drawing>
          <wp:inline distT="0" distB="0" distL="0" distR="0" wp14:anchorId="15EFAC17" wp14:editId="5500D22E">
            <wp:extent cx="133200" cy="133200"/>
            <wp:effectExtent l="0" t="0" r="0" b="0"/>
            <wp:docPr id="1073741828" name="officeArt object" descr="Imagen 11">
              <a:hlinkClick xmlns:a="http://schemas.openxmlformats.org/drawingml/2006/main" r:id="rId12"/>
            </wp:docPr>
            <wp:cNvGraphicFramePr/>
            <a:graphic xmlns:a="http://schemas.openxmlformats.org/drawingml/2006/main">
              <a:graphicData uri="http://schemas.openxmlformats.org/drawingml/2006/picture">
                <pic:pic xmlns:pic="http://schemas.openxmlformats.org/drawingml/2006/picture">
                  <pic:nvPicPr>
                    <pic:cNvPr id="1073741828" name="officeArt object" descr="Imagen 11">
                      <a:hlinkClick r:id="rId12"/>
                    </pic:cNvPr>
                    <pic:cNvPicPr>
                      <a:picLocks noChangeAspect="1"/>
                    </pic:cNvPicPr>
                  </pic:nvPicPr>
                  <pic:blipFill>
                    <a:blip r:embed="rId11"/>
                    <a:stretch>
                      <a:fillRect/>
                    </a:stretch>
                  </pic:blipFill>
                  <pic:spPr>
                    <a:xfrm>
                      <a:off x="0" y="0"/>
                      <a:ext cx="133200" cy="133200"/>
                    </a:xfrm>
                    <a:prstGeom prst="rect">
                      <a:avLst/>
                    </a:prstGeom>
                    <a:ln w="12700" cap="flat">
                      <a:noFill/>
                      <a:miter lim="400000"/>
                    </a:ln>
                    <a:effectLst/>
                  </pic:spPr>
                </pic:pic>
              </a:graphicData>
            </a:graphic>
          </wp:inline>
        </w:drawing>
      </w:r>
      <w:r w:rsidR="002B5CD2" w:rsidRPr="006874B7">
        <w:rPr>
          <w:b/>
          <w:bCs/>
          <w:color w:val="222222"/>
          <w:sz w:val="28"/>
          <w:szCs w:val="28"/>
          <w:u w:color="222222"/>
        </w:rPr>
        <w:t xml:space="preserve">, </w:t>
      </w:r>
      <w:r w:rsidR="00AB12A4" w:rsidRPr="006874B7">
        <w:rPr>
          <w:b/>
          <w:bCs/>
          <w:color w:val="222222"/>
          <w:sz w:val="28"/>
          <w:szCs w:val="28"/>
          <w:u w:color="222222"/>
        </w:rPr>
        <w:t>Elena Jerves</w:t>
      </w:r>
      <w:r w:rsidR="00AB12A4" w:rsidRPr="006874B7">
        <w:rPr>
          <w:b/>
          <w:bCs/>
          <w:color w:val="222222"/>
          <w:sz w:val="28"/>
          <w:szCs w:val="28"/>
          <w:u w:color="222222"/>
        </w:rPr>
        <w:t xml:space="preserve"> </w:t>
      </w:r>
      <w:r w:rsidR="002B5CD2" w:rsidRPr="006874B7">
        <w:rPr>
          <w:b/>
          <w:bCs/>
          <w:color w:val="4472C4"/>
          <w:sz w:val="28"/>
          <w:szCs w:val="28"/>
          <w:u w:color="4472C4"/>
          <w:vertAlign w:val="superscript"/>
        </w:rPr>
        <w:t>a &amp; b</w:t>
      </w:r>
      <w:r w:rsidR="002B5CD2">
        <w:rPr>
          <w:b/>
          <w:bCs/>
          <w:noProof/>
          <w:color w:val="222222"/>
          <w:sz w:val="28"/>
          <w:szCs w:val="28"/>
          <w:u w:color="222222"/>
        </w:rPr>
        <w:drawing>
          <wp:inline distT="0" distB="0" distL="0" distR="0" wp14:anchorId="54C93904" wp14:editId="3200ABA7">
            <wp:extent cx="133200" cy="133200"/>
            <wp:effectExtent l="0" t="0" r="0" b="0"/>
            <wp:docPr id="1073741829" name="officeArt object" descr="Imagen 14">
              <a:hlinkClick xmlns:a="http://schemas.openxmlformats.org/drawingml/2006/main" r:id="rId13"/>
            </wp:docPr>
            <wp:cNvGraphicFramePr/>
            <a:graphic xmlns:a="http://schemas.openxmlformats.org/drawingml/2006/main">
              <a:graphicData uri="http://schemas.openxmlformats.org/drawingml/2006/picture">
                <pic:pic xmlns:pic="http://schemas.openxmlformats.org/drawingml/2006/picture">
                  <pic:nvPicPr>
                    <pic:cNvPr id="1073741829" name="officeArt object" descr="Imagen 14">
                      <a:hlinkClick r:id="rId13"/>
                    </pic:cNvPr>
                    <pic:cNvPicPr>
                      <a:picLocks noChangeAspect="1"/>
                    </pic:cNvPicPr>
                  </pic:nvPicPr>
                  <pic:blipFill>
                    <a:blip r:embed="rId11"/>
                    <a:stretch>
                      <a:fillRect/>
                    </a:stretch>
                  </pic:blipFill>
                  <pic:spPr>
                    <a:xfrm>
                      <a:off x="0" y="0"/>
                      <a:ext cx="133200" cy="133200"/>
                    </a:xfrm>
                    <a:prstGeom prst="rect">
                      <a:avLst/>
                    </a:prstGeom>
                    <a:ln w="12700" cap="flat">
                      <a:noFill/>
                      <a:miter lim="400000"/>
                    </a:ln>
                    <a:effectLst/>
                  </pic:spPr>
                </pic:pic>
              </a:graphicData>
            </a:graphic>
          </wp:inline>
        </w:drawing>
      </w:r>
      <w:r w:rsidR="002B5CD2" w:rsidRPr="006874B7">
        <w:rPr>
          <w:b/>
          <w:bCs/>
          <w:color w:val="222222"/>
          <w:sz w:val="28"/>
          <w:szCs w:val="28"/>
          <w:u w:color="222222"/>
        </w:rPr>
        <w:t xml:space="preserve">, &amp; </w:t>
      </w:r>
      <w:r w:rsidR="00AB12A4" w:rsidRPr="00AB12A4">
        <w:rPr>
          <w:b/>
          <w:bCs/>
          <w:color w:val="222222"/>
          <w:sz w:val="28"/>
          <w:szCs w:val="28"/>
          <w:u w:color="222222"/>
        </w:rPr>
        <w:t>Paul Enzlin</w:t>
      </w:r>
      <w:r w:rsidR="00AB12A4" w:rsidRPr="006874B7">
        <w:rPr>
          <w:b/>
          <w:bCs/>
          <w:color w:val="222222"/>
          <w:sz w:val="28"/>
          <w:szCs w:val="28"/>
          <w:u w:color="222222"/>
          <w:vertAlign w:val="superscript"/>
        </w:rPr>
        <w:t xml:space="preserve"> </w:t>
      </w:r>
      <w:r w:rsidR="002B5CD2" w:rsidRPr="006874B7">
        <w:rPr>
          <w:b/>
          <w:bCs/>
          <w:color w:val="4472C4"/>
          <w:sz w:val="28"/>
          <w:szCs w:val="28"/>
          <w:u w:color="4472C4"/>
          <w:vertAlign w:val="superscript"/>
        </w:rPr>
        <w:t>a &amp; b</w:t>
      </w:r>
      <w:r w:rsidR="002B5CD2">
        <w:rPr>
          <w:b/>
          <w:bCs/>
          <w:noProof/>
          <w:color w:val="222222"/>
          <w:sz w:val="28"/>
          <w:szCs w:val="28"/>
          <w:u w:color="222222"/>
        </w:rPr>
        <w:drawing>
          <wp:inline distT="0" distB="0" distL="0" distR="0" wp14:anchorId="3EC89644" wp14:editId="4C310235">
            <wp:extent cx="133200" cy="133200"/>
            <wp:effectExtent l="0" t="0" r="0" b="0"/>
            <wp:docPr id="1073741832" name="officeArt object" descr="Imagen 7">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1073741832" name="officeArt object" descr="Imagen 7">
                      <a:hlinkClick r:id="rId14"/>
                    </pic:cNvPr>
                    <pic:cNvPicPr>
                      <a:picLocks noChangeAspect="1"/>
                    </pic:cNvPicPr>
                  </pic:nvPicPr>
                  <pic:blipFill>
                    <a:blip r:embed="rId11"/>
                    <a:stretch>
                      <a:fillRect/>
                    </a:stretch>
                  </pic:blipFill>
                  <pic:spPr>
                    <a:xfrm>
                      <a:off x="0" y="0"/>
                      <a:ext cx="133200" cy="133200"/>
                    </a:xfrm>
                    <a:prstGeom prst="rect">
                      <a:avLst/>
                    </a:prstGeom>
                    <a:ln w="12700" cap="flat">
                      <a:noFill/>
                      <a:miter lim="400000"/>
                    </a:ln>
                    <a:effectLst/>
                  </pic:spPr>
                </pic:pic>
              </a:graphicData>
            </a:graphic>
          </wp:inline>
        </w:drawing>
      </w:r>
      <w:r w:rsidR="002B5CD2" w:rsidRPr="006874B7">
        <w:rPr>
          <w:b/>
          <w:bCs/>
          <w:color w:val="222222"/>
          <w:sz w:val="28"/>
          <w:szCs w:val="28"/>
          <w:u w:color="222222"/>
        </w:rPr>
        <w:t xml:space="preserve"> </w:t>
      </w:r>
    </w:p>
    <w:p w14:paraId="4BB5DECB" w14:textId="77777777" w:rsidR="004F1A76" w:rsidRPr="006874B7" w:rsidRDefault="004F1A76">
      <w:pPr>
        <w:pStyle w:val="Body"/>
        <w:rPr>
          <w:i/>
          <w:iCs/>
          <w:sz w:val="28"/>
          <w:szCs w:val="28"/>
        </w:rPr>
      </w:pPr>
    </w:p>
    <w:p w14:paraId="3F7FC304" w14:textId="7C8FB591" w:rsidR="004F1A76" w:rsidRDefault="00086231">
      <w:pPr>
        <w:pStyle w:val="Body"/>
        <w:rPr>
          <w:rFonts w:cs="Arial Unicode MS"/>
          <w:i/>
          <w:iCs/>
          <w:sz w:val="28"/>
          <w:szCs w:val="28"/>
        </w:rPr>
      </w:pPr>
      <w:r w:rsidRPr="00086231">
        <w:rPr>
          <w:rFonts w:eastAsia="Arial Unicode MS" w:cs="Arial Unicode MS"/>
          <w:i/>
          <w:iCs/>
          <w:sz w:val="28"/>
          <w:szCs w:val="28"/>
          <w:lang w:val="es-ES_tradnl"/>
        </w:rPr>
        <w:t>Universidad De Cuenca</w:t>
      </w:r>
      <w:r>
        <w:rPr>
          <w:rFonts w:eastAsia="Arial Unicode MS" w:cs="Arial Unicode MS"/>
          <w:i/>
          <w:iCs/>
          <w:sz w:val="28"/>
          <w:szCs w:val="28"/>
          <w:lang w:val="es-ES_tradnl"/>
        </w:rPr>
        <w:t xml:space="preserve">, Cuenca, Ecuador; </w:t>
      </w:r>
      <w:r w:rsidRPr="00086231">
        <w:rPr>
          <w:rFonts w:cs="Arial Unicode MS"/>
          <w:i/>
          <w:iCs/>
          <w:sz w:val="28"/>
          <w:szCs w:val="28"/>
        </w:rPr>
        <w:t>Katholieke Universiteit te Leuven</w:t>
      </w:r>
      <w:r>
        <w:rPr>
          <w:rFonts w:cs="Arial Unicode MS"/>
          <w:i/>
          <w:iCs/>
          <w:sz w:val="28"/>
          <w:szCs w:val="28"/>
        </w:rPr>
        <w:t xml:space="preserve">, Leuven, </w:t>
      </w:r>
      <w:r w:rsidRPr="00086231">
        <w:rPr>
          <w:rFonts w:cs="Arial Unicode MS"/>
          <w:i/>
          <w:iCs/>
          <w:sz w:val="28"/>
          <w:szCs w:val="28"/>
        </w:rPr>
        <w:t>België</w:t>
      </w:r>
      <w:r>
        <w:rPr>
          <w:rFonts w:cs="Arial Unicode MS"/>
          <w:i/>
          <w:iCs/>
          <w:sz w:val="28"/>
          <w:szCs w:val="28"/>
        </w:rPr>
        <w:t xml:space="preserve">; </w:t>
      </w:r>
      <w:r w:rsidR="00AB12A4" w:rsidRPr="00AB12A4">
        <w:rPr>
          <w:rFonts w:cs="Arial Unicode MS"/>
          <w:i/>
          <w:iCs/>
          <w:sz w:val="28"/>
          <w:szCs w:val="28"/>
        </w:rPr>
        <w:t>Universiteit Gent</w:t>
      </w:r>
      <w:r w:rsidR="00AB12A4">
        <w:rPr>
          <w:rFonts w:cs="Arial Unicode MS"/>
          <w:i/>
          <w:iCs/>
          <w:sz w:val="28"/>
          <w:szCs w:val="28"/>
        </w:rPr>
        <w:t xml:space="preserve">, </w:t>
      </w:r>
      <w:r w:rsidR="00AB12A4" w:rsidRPr="00AB12A4">
        <w:rPr>
          <w:rFonts w:cs="Arial Unicode MS"/>
          <w:i/>
          <w:iCs/>
          <w:sz w:val="28"/>
          <w:szCs w:val="28"/>
        </w:rPr>
        <w:t>Gent</w:t>
      </w:r>
      <w:r w:rsidR="00AB12A4">
        <w:rPr>
          <w:rFonts w:cs="Arial Unicode MS"/>
          <w:i/>
          <w:iCs/>
          <w:sz w:val="28"/>
          <w:szCs w:val="28"/>
        </w:rPr>
        <w:t xml:space="preserve">, </w:t>
      </w:r>
      <w:r w:rsidR="00AB12A4" w:rsidRPr="00086231">
        <w:rPr>
          <w:rFonts w:cs="Arial Unicode MS"/>
          <w:i/>
          <w:iCs/>
          <w:sz w:val="28"/>
          <w:szCs w:val="28"/>
        </w:rPr>
        <w:t>België</w:t>
      </w:r>
      <w:r w:rsidR="002B5CD2">
        <w:rPr>
          <w:rFonts w:eastAsia="Arial Unicode MS" w:cs="Arial Unicode MS"/>
          <w:i/>
          <w:iCs/>
          <w:sz w:val="28"/>
          <w:szCs w:val="28"/>
          <w:lang w:val="es-ES_tradnl"/>
        </w:rPr>
        <w:t>.</w:t>
      </w:r>
    </w:p>
    <w:p w14:paraId="30357B81" w14:textId="77777777" w:rsidR="006874B7" w:rsidRDefault="006874B7">
      <w:pPr>
        <w:pStyle w:val="Body"/>
        <w:rPr>
          <w:i/>
          <w:iCs/>
          <w:sz w:val="28"/>
          <w:szCs w:val="28"/>
          <w:lang w:val="es-ES_tradnl"/>
        </w:rPr>
      </w:pPr>
    </w:p>
    <w:p w14:paraId="236952C3" w14:textId="77777777" w:rsidR="004F1A76" w:rsidRDefault="002B5CD2">
      <w:pPr>
        <w:pStyle w:val="Body"/>
        <w:rPr>
          <w:rFonts w:ascii="Times" w:eastAsia="Times" w:hAnsi="Times" w:cs="Times"/>
          <w:i/>
          <w:iCs/>
          <w:sz w:val="28"/>
          <w:szCs w:val="28"/>
        </w:rPr>
      </w:pPr>
      <w:r>
        <w:rPr>
          <w:rStyle w:val="Nmerodepgina"/>
          <w:noProof/>
        </w:rPr>
        <mc:AlternateContent>
          <mc:Choice Requires="wps">
            <w:drawing>
              <wp:anchor distT="0" distB="0" distL="0" distR="0" simplePos="0" relativeHeight="251659264" behindDoc="0" locked="0" layoutInCell="1" allowOverlap="1" wp14:anchorId="26CE357C" wp14:editId="4FE6A240">
                <wp:simplePos x="0" y="0"/>
                <wp:positionH relativeFrom="column">
                  <wp:posOffset>12700</wp:posOffset>
                </wp:positionH>
                <wp:positionV relativeFrom="line">
                  <wp:posOffset>53974</wp:posOffset>
                </wp:positionV>
                <wp:extent cx="6172201" cy="0"/>
                <wp:effectExtent l="0" t="0" r="0" b="0"/>
                <wp:wrapNone/>
                <wp:docPr id="1073741833" name="officeArt object" descr="Straight Connector 8"/>
                <wp:cNvGraphicFramePr/>
                <a:graphic xmlns:a="http://schemas.openxmlformats.org/drawingml/2006/main">
                  <a:graphicData uri="http://schemas.microsoft.com/office/word/2010/wordprocessingShape">
                    <wps:wsp>
                      <wps:cNvCnPr/>
                      <wps:spPr>
                        <a:xfrm>
                          <a:off x="0" y="0"/>
                          <a:ext cx="6172201" cy="0"/>
                        </a:xfrm>
                        <a:prstGeom prst="line">
                          <a:avLst/>
                        </a:prstGeom>
                        <a:noFill/>
                        <a:ln w="25400" cap="flat">
                          <a:solidFill>
                            <a:srgbClr val="000000"/>
                          </a:solidFill>
                          <a:prstDash val="solid"/>
                          <a:round/>
                        </a:ln>
                        <a:effectLst/>
                      </wps:spPr>
                      <wps:bodyPr/>
                    </wps:wsp>
                  </a:graphicData>
                </a:graphic>
              </wp:anchor>
            </w:drawing>
          </mc:Choice>
          <mc:Fallback>
            <w:pict>
              <v:line id="_x0000_s1026" style="visibility:visible;position:absolute;margin-left:1.0pt;margin-top:4.2pt;width:486.0pt;height:0.0pt;z-index:251659264;mso-position-horizontal:absolute;mso-position-horizontal-relative:text;mso-position-vertical:absolute;mso-position-vertical-relative:line;mso-wrap-distance-left:0.0pt;mso-wrap-distance-top:0.0pt;mso-wrap-distance-right:0.0pt;mso-wrap-distance-bottom:0.0pt;">
                <v:fill on="f"/>
                <v:stroke filltype="solid" color="#000000" opacity="100.0%" weight="2.0pt" dashstyle="solid" endcap="flat" joinstyle="round" linestyle="single" startarrow="none" startarrowwidth="medium" startarrowlength="medium" endarrow="none" endarrowwidth="medium" endarrowlength="medium"/>
                <w10:wrap type="none" side="bothSides" anchorx="text"/>
              </v:line>
            </w:pict>
          </mc:Fallback>
        </mc:AlternateContent>
      </w:r>
    </w:p>
    <w:p w14:paraId="1A98C24F" w14:textId="77777777" w:rsidR="004F1A76" w:rsidRDefault="004F1A76">
      <w:pPr>
        <w:pStyle w:val="Body"/>
        <w:rPr>
          <w:b/>
          <w:bCs/>
          <w:sz w:val="20"/>
          <w:szCs w:val="20"/>
          <w:lang w:val="es-ES_tradnl"/>
        </w:rPr>
      </w:pPr>
    </w:p>
    <w:p w14:paraId="7162FE67" w14:textId="77777777" w:rsidR="004F1A76" w:rsidRDefault="002B5CD2">
      <w:pPr>
        <w:pStyle w:val="TtuloResumen"/>
        <w:rPr>
          <w:lang w:val="en-US"/>
        </w:rPr>
      </w:pPr>
      <w:r>
        <w:rPr>
          <w:lang w:val="en-US"/>
        </w:rPr>
        <w:t>Abstract</w:t>
      </w:r>
    </w:p>
    <w:p w14:paraId="7DC6ADF9" w14:textId="35496D07" w:rsidR="004F1A76" w:rsidRPr="008F68F7" w:rsidRDefault="00AE57B8">
      <w:pPr>
        <w:pStyle w:val="Body"/>
        <w:jc w:val="both"/>
        <w:rPr>
          <w:sz w:val="20"/>
          <w:szCs w:val="20"/>
          <w:lang w:val="en-US"/>
        </w:rPr>
      </w:pPr>
      <w:r w:rsidRPr="00AE57B8">
        <w:rPr>
          <w:sz w:val="20"/>
          <w:szCs w:val="20"/>
          <w:lang w:val="en-US"/>
        </w:rPr>
        <w:t>The aim of this paper was to present a literature review on sexual assertiveness (SA), on factors and life experiences that are associated with its development, and on its function in human sexuality. It was found that demographic variables (e.g., age, education, gender), sexual experiences (e.g., type of partnership, sexual victimization), psychosexual issues (e.g., sexual functioning, body self-esteem, emotion regulation, resourcefulness) and cultural factors (e.g., sexual scripts, gender stereotypes) might positively or negatively contribute to SA. Furthermore, the outcomes of SA for both individuals and intimate relationships are presented. Based on this review, it is concluded that although SA could be fostered by training programs, cultural factors still withhold many individuals from reaching a satisfactory level of SA. Finally, recommendations about how to further the study of SA are presented.</w:t>
      </w:r>
    </w:p>
    <w:p w14:paraId="4A0D33B3" w14:textId="77777777" w:rsidR="004F1A76" w:rsidRDefault="004F1A76">
      <w:pPr>
        <w:pStyle w:val="Body"/>
        <w:rPr>
          <w:rStyle w:val="Nmerodepgina"/>
          <w:sz w:val="20"/>
          <w:szCs w:val="20"/>
          <w:lang w:val="en-US"/>
        </w:rPr>
      </w:pPr>
    </w:p>
    <w:p w14:paraId="778538CF" w14:textId="77777777" w:rsidR="004F1A76" w:rsidRPr="008F68F7" w:rsidRDefault="002B5CD2">
      <w:pPr>
        <w:pStyle w:val="Body"/>
        <w:rPr>
          <w:b/>
          <w:bCs/>
          <w:sz w:val="20"/>
          <w:szCs w:val="20"/>
          <w:lang w:val="en-US"/>
        </w:rPr>
      </w:pPr>
      <w:r>
        <w:rPr>
          <w:rFonts w:eastAsia="Arial Unicode MS" w:cs="Arial Unicode MS"/>
          <w:b/>
          <w:bCs/>
          <w:sz w:val="20"/>
          <w:szCs w:val="20"/>
          <w:lang w:val="en-US"/>
        </w:rPr>
        <w:t>Keywords</w:t>
      </w:r>
    </w:p>
    <w:p w14:paraId="4CE154C9" w14:textId="0ADC23C6" w:rsidR="004F1A76" w:rsidRPr="008F68F7" w:rsidRDefault="00AE57B8">
      <w:pPr>
        <w:pStyle w:val="Body"/>
        <w:jc w:val="both"/>
        <w:rPr>
          <w:sz w:val="20"/>
          <w:szCs w:val="20"/>
          <w:lang w:val="en-US"/>
        </w:rPr>
      </w:pPr>
      <w:r>
        <w:rPr>
          <w:sz w:val="20"/>
          <w:szCs w:val="20"/>
          <w:lang w:val="en-US"/>
        </w:rPr>
        <w:t>s</w:t>
      </w:r>
      <w:r w:rsidRPr="00AE57B8">
        <w:rPr>
          <w:sz w:val="20"/>
          <w:szCs w:val="20"/>
          <w:lang w:val="en-US"/>
        </w:rPr>
        <w:t>exual assertiveness</w:t>
      </w:r>
      <w:r>
        <w:rPr>
          <w:sz w:val="20"/>
          <w:szCs w:val="20"/>
          <w:lang w:val="en-US"/>
        </w:rPr>
        <w:t>;</w:t>
      </w:r>
      <w:r w:rsidRPr="00AE57B8">
        <w:rPr>
          <w:sz w:val="20"/>
          <w:szCs w:val="20"/>
          <w:lang w:val="en-US"/>
        </w:rPr>
        <w:t xml:space="preserve"> human sexuality</w:t>
      </w:r>
      <w:r>
        <w:rPr>
          <w:sz w:val="20"/>
          <w:szCs w:val="20"/>
          <w:lang w:val="en-US"/>
        </w:rPr>
        <w:t>;</w:t>
      </w:r>
      <w:r w:rsidRPr="00AE57B8">
        <w:rPr>
          <w:sz w:val="20"/>
          <w:szCs w:val="20"/>
          <w:lang w:val="en-US"/>
        </w:rPr>
        <w:t xml:space="preserve"> associated factors</w:t>
      </w:r>
      <w:r>
        <w:rPr>
          <w:sz w:val="20"/>
          <w:szCs w:val="20"/>
          <w:lang w:val="en-US"/>
        </w:rPr>
        <w:t>;</w:t>
      </w:r>
      <w:r w:rsidRPr="00AE57B8">
        <w:rPr>
          <w:sz w:val="20"/>
          <w:szCs w:val="20"/>
          <w:lang w:val="en-US"/>
        </w:rPr>
        <w:t xml:space="preserve"> literature review</w:t>
      </w:r>
    </w:p>
    <w:p w14:paraId="7B7E78F5" w14:textId="77777777" w:rsidR="004F1A76" w:rsidRDefault="004F1A76">
      <w:pPr>
        <w:pStyle w:val="Body"/>
        <w:jc w:val="both"/>
        <w:rPr>
          <w:rStyle w:val="Nmerodepgina"/>
          <w:sz w:val="20"/>
          <w:szCs w:val="20"/>
          <w:lang w:val="en-US"/>
        </w:rPr>
      </w:pPr>
    </w:p>
    <w:p w14:paraId="3DF35C52" w14:textId="77777777" w:rsidR="004F1A76" w:rsidRDefault="004F1A76">
      <w:pPr>
        <w:pStyle w:val="Body"/>
        <w:jc w:val="both"/>
        <w:rPr>
          <w:rStyle w:val="Nmerodepgina"/>
          <w:sz w:val="20"/>
          <w:szCs w:val="20"/>
          <w:lang w:val="en-US"/>
        </w:rPr>
      </w:pPr>
    </w:p>
    <w:p w14:paraId="3C297F72" w14:textId="77777777" w:rsidR="004F1A76" w:rsidRDefault="002B5CD2">
      <w:pPr>
        <w:pStyle w:val="TtuloResumen"/>
        <w:rPr>
          <w:lang w:val="es-ES_tradnl"/>
        </w:rPr>
      </w:pPr>
      <w:r>
        <w:rPr>
          <w:lang w:val="es-ES_tradnl"/>
        </w:rPr>
        <w:t>Resumen</w:t>
      </w:r>
    </w:p>
    <w:p w14:paraId="1F0B0119" w14:textId="5E0C8268" w:rsidR="004F1A76" w:rsidRDefault="00B07E0B">
      <w:pPr>
        <w:pStyle w:val="Body"/>
        <w:jc w:val="both"/>
        <w:rPr>
          <w:i/>
          <w:iCs/>
          <w:sz w:val="20"/>
          <w:szCs w:val="20"/>
        </w:rPr>
      </w:pPr>
      <w:r w:rsidRPr="00B07E0B">
        <w:rPr>
          <w:sz w:val="20"/>
          <w:szCs w:val="20"/>
          <w:lang w:val="es-EC"/>
        </w:rPr>
        <w:t>El objetivo de este estudio fue presentar una revisión de literatura sobre la asertividad sexual (AS), sobre los factores y experiencias de vida asociados con su desarrollo, y sobre su función en la sexualidad humana. Se encontró que, variables demográficas (ej. edad, educación, género), experiencias sexuales (ej. tipo de pareja, victimización sexual), aspectos psicosexuales (ej. funcionamiento sexual, autoestima con la imagen corporal, regulación de emociones, inventiva) y factores culturales (ej. guiones sexuales, estereotipos de género) podrían contribuir positiva o negativamente a la AS. Asimismo, se presentan los efectos de la AS tanto en los individuos como en las relaciones de pareja. Basados en esta revisión se concluye que, pese a que la AS puede ser entrenada, el contexto cultural aun dificulta a algunos individuos a alcanzar niveles satisfactorios de AS. Finalmente, se presentan recomendaciones sobre cómo continuar estudiando la AS.</w:t>
      </w:r>
    </w:p>
    <w:p w14:paraId="0435D6E8" w14:textId="77777777" w:rsidR="004F1A76" w:rsidRDefault="004F1A76">
      <w:pPr>
        <w:pStyle w:val="Body"/>
        <w:rPr>
          <w:rStyle w:val="Nmerodepgina"/>
          <w:sz w:val="20"/>
          <w:szCs w:val="20"/>
          <w:lang w:val="es-ES_tradnl"/>
        </w:rPr>
      </w:pPr>
    </w:p>
    <w:p w14:paraId="208225F3" w14:textId="77777777" w:rsidR="004F1A76" w:rsidRDefault="002B5CD2">
      <w:pPr>
        <w:pStyle w:val="Body"/>
        <w:jc w:val="both"/>
        <w:rPr>
          <w:b/>
          <w:bCs/>
          <w:sz w:val="20"/>
          <w:szCs w:val="20"/>
        </w:rPr>
      </w:pPr>
      <w:r>
        <w:rPr>
          <w:b/>
          <w:bCs/>
          <w:sz w:val="20"/>
          <w:szCs w:val="20"/>
          <w:lang w:val="es-ES_tradnl"/>
        </w:rPr>
        <w:t>Palabras clave</w:t>
      </w:r>
    </w:p>
    <w:p w14:paraId="3BF6A070" w14:textId="3710B7ED" w:rsidR="004F1A76" w:rsidRDefault="00B07E0B">
      <w:pPr>
        <w:pStyle w:val="Body"/>
        <w:jc w:val="both"/>
        <w:rPr>
          <w:sz w:val="20"/>
          <w:szCs w:val="20"/>
        </w:rPr>
      </w:pPr>
      <w:r>
        <w:rPr>
          <w:sz w:val="20"/>
          <w:szCs w:val="20"/>
          <w:lang w:val="es-EC"/>
        </w:rPr>
        <w:t>a</w:t>
      </w:r>
      <w:r w:rsidRPr="00B07E0B">
        <w:rPr>
          <w:sz w:val="20"/>
          <w:szCs w:val="20"/>
          <w:lang w:val="es-EC"/>
        </w:rPr>
        <w:t>sertividad sexual</w:t>
      </w:r>
      <w:r>
        <w:rPr>
          <w:sz w:val="20"/>
          <w:szCs w:val="20"/>
          <w:lang w:val="es-EC"/>
        </w:rPr>
        <w:t>;</w:t>
      </w:r>
      <w:r w:rsidRPr="00B07E0B">
        <w:rPr>
          <w:sz w:val="20"/>
          <w:szCs w:val="20"/>
          <w:lang w:val="es-EC"/>
        </w:rPr>
        <w:t xml:space="preserve"> sexualidad humana</w:t>
      </w:r>
      <w:r>
        <w:rPr>
          <w:sz w:val="20"/>
          <w:szCs w:val="20"/>
          <w:lang w:val="es-EC"/>
        </w:rPr>
        <w:t>;</w:t>
      </w:r>
      <w:r w:rsidRPr="00B07E0B">
        <w:rPr>
          <w:sz w:val="20"/>
          <w:szCs w:val="20"/>
          <w:lang w:val="es-EC"/>
        </w:rPr>
        <w:t xml:space="preserve"> factores asociados</w:t>
      </w:r>
      <w:r>
        <w:rPr>
          <w:sz w:val="20"/>
          <w:szCs w:val="20"/>
          <w:lang w:val="es-EC"/>
        </w:rPr>
        <w:t>;</w:t>
      </w:r>
      <w:r w:rsidRPr="00B07E0B">
        <w:rPr>
          <w:sz w:val="20"/>
          <w:szCs w:val="20"/>
          <w:lang w:val="es-EC"/>
        </w:rPr>
        <w:t xml:space="preserve"> revisión de literatura</w:t>
      </w:r>
    </w:p>
    <w:p w14:paraId="4B5B5DDA" w14:textId="77777777" w:rsidR="006874B7" w:rsidRDefault="006874B7">
      <w:pPr>
        <w:pBdr>
          <w:top w:val="nil"/>
          <w:left w:val="nil"/>
          <w:bottom w:val="nil"/>
          <w:right w:val="nil"/>
          <w:between w:val="nil"/>
          <w:bar w:val="nil"/>
        </w:pBdr>
        <w:rPr>
          <w:color w:val="000000"/>
          <w:sz w:val="20"/>
          <w:szCs w:val="20"/>
          <w:u w:color="000000"/>
          <w:bdr w:val="nil"/>
          <w14:textOutline w14:w="0" w14:cap="flat" w14:cmpd="sng" w14:algn="ctr">
            <w14:noFill/>
            <w14:prstDash w14:val="solid"/>
            <w14:bevel/>
          </w14:textOutline>
        </w:rPr>
      </w:pPr>
      <w:r>
        <w:rPr>
          <w:sz w:val="20"/>
          <w:szCs w:val="20"/>
        </w:rPr>
        <w:br w:type="page"/>
      </w:r>
    </w:p>
    <w:p w14:paraId="7F75B543" w14:textId="26FCCD43" w:rsidR="004F1A76" w:rsidRDefault="002B5CD2">
      <w:pPr>
        <w:pStyle w:val="Body"/>
        <w:jc w:val="both"/>
        <w:rPr>
          <w:sz w:val="20"/>
          <w:szCs w:val="20"/>
        </w:rPr>
      </w:pPr>
      <w:r>
        <w:rPr>
          <w:noProof/>
          <w:sz w:val="20"/>
          <w:szCs w:val="20"/>
        </w:rPr>
        <w:lastRenderedPageBreak/>
        <w:drawing>
          <wp:anchor distT="0" distB="0" distL="0" distR="0" simplePos="0" relativeHeight="251660288" behindDoc="0" locked="0" layoutInCell="1" allowOverlap="1" wp14:anchorId="5DEB40AC" wp14:editId="251CF501">
            <wp:simplePos x="0" y="0"/>
            <wp:positionH relativeFrom="column">
              <wp:posOffset>5400675</wp:posOffset>
            </wp:positionH>
            <wp:positionV relativeFrom="page">
              <wp:posOffset>9181465</wp:posOffset>
            </wp:positionV>
            <wp:extent cx="396001" cy="259200"/>
            <wp:effectExtent l="0" t="0" r="0" b="0"/>
            <wp:wrapNone/>
            <wp:docPr id="1073741834" name="officeArt object" descr="Gráfico 3"/>
            <wp:cNvGraphicFramePr/>
            <a:graphic xmlns:a="http://schemas.openxmlformats.org/drawingml/2006/main">
              <a:graphicData uri="http://schemas.openxmlformats.org/drawingml/2006/picture">
                <pic:pic xmlns:pic="http://schemas.openxmlformats.org/drawingml/2006/picture">
                  <pic:nvPicPr>
                    <pic:cNvPr id="1073741834" name="Gráfico 3" descr="Gráfico 3"/>
                    <pic:cNvPicPr>
                      <a:picLocks noChangeAspect="1"/>
                    </pic:cNvPicPr>
                  </pic:nvPicPr>
                  <pic:blipFill>
                    <a:blip r:embed="rId15"/>
                    <a:stretch>
                      <a:fillRect/>
                    </a:stretch>
                  </pic:blipFill>
                  <pic:spPr>
                    <a:xfrm>
                      <a:off x="0" y="0"/>
                      <a:ext cx="396001" cy="259200"/>
                    </a:xfrm>
                    <a:prstGeom prst="rect">
                      <a:avLst/>
                    </a:prstGeom>
                    <a:ln w="12700" cap="flat">
                      <a:noFill/>
                      <a:miter lim="400000"/>
                    </a:ln>
                    <a:effectLst/>
                  </pic:spPr>
                </pic:pic>
              </a:graphicData>
            </a:graphic>
          </wp:anchor>
        </w:drawing>
      </w:r>
    </w:p>
    <w:p w14:paraId="34F7EC38" w14:textId="448F984B" w:rsidR="004F1A76" w:rsidRDefault="008F559A">
      <w:pPr>
        <w:pStyle w:val="Ttuloprincipiodeartculo"/>
        <w:rPr>
          <w:lang w:val="es-ES_tradnl"/>
        </w:rPr>
      </w:pPr>
      <w:r w:rsidRPr="008F559A">
        <w:rPr>
          <w:lang w:val="es-ES_tradnl"/>
        </w:rPr>
        <w:t>EL DESARROLLO DE LA ASERTIVIDAD SEXUAL Y SU FUNCIÓN PARA LA SEXUALIDAD HUMANA: UNA REVISIÓN DE LA LITERATURA</w:t>
      </w:r>
    </w:p>
    <w:p w14:paraId="262DF17E" w14:textId="77777777" w:rsidR="004F1A76" w:rsidRDefault="002B5CD2">
      <w:pPr>
        <w:pStyle w:val="Ttulosinternos"/>
        <w:rPr>
          <w:rStyle w:val="Nmerodepgina"/>
        </w:rPr>
      </w:pPr>
      <w:r>
        <w:rPr>
          <w:rStyle w:val="Nmerodepgina"/>
        </w:rPr>
        <w:t>Introduction</w:t>
      </w:r>
    </w:p>
    <w:p w14:paraId="7DC1E6F6" w14:textId="77777777" w:rsidR="008F559A" w:rsidRPr="008F559A" w:rsidRDefault="008F559A" w:rsidP="008F559A">
      <w:pPr>
        <w:pStyle w:val="Prrafocomn"/>
      </w:pPr>
      <w:r w:rsidRPr="008F559A">
        <w:t xml:space="preserve">Sexual assertiveness (SA) has been identified as an important construct in the context of human sexuality </w:t>
      </w:r>
      <w:r w:rsidRPr="008F559A">
        <w:fldChar w:fldCharType="begin"/>
      </w:r>
      <w:r w:rsidRPr="008F559A">
        <w:instrText xml:space="preserve"> ADDIN ZOTERO_ITEM CSL_CITATION {"citationID":"aqbcce71n","properties":{"formattedCitation":"(Santos-Iglesias &amp; Sierra, 2010)","plainCitation":"(Santos-Iglesias &amp; Sierra, 2010)"},"citationItems":[{"id":86,"uris":["http://zotero.org/users/local/pLf8T0PY/items/T2IWKC7V"],"uri":["http://zotero.org/users/local/pLf8T0PY/items/T2IWKC7V"],"itemData":{"id":86,"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Pr="008F559A">
        <w:fldChar w:fldCharType="separate"/>
      </w:r>
      <w:r w:rsidRPr="008F559A">
        <w:t>(Santos-Iglesias &amp; Sierra, 2010)</w:t>
      </w:r>
      <w:r w:rsidRPr="008F559A">
        <w:fldChar w:fldCharType="end"/>
      </w:r>
      <w:r w:rsidRPr="008F559A">
        <w:t xml:space="preserve"> and is defined in various ways. These definitions comprise many elements including the ability to initiate or to refuse sexual activity with a partner, the capacity to negotiate the use of condoms or other contraceptive methods, the ability to discuss with a partner about each other´s sexual history, and the communication of sexual desires and satisfaction </w:t>
      </w:r>
      <w:r w:rsidRPr="008F559A">
        <w:fldChar w:fldCharType="begin"/>
      </w:r>
      <w:r w:rsidRPr="008F559A">
        <w:instrText xml:space="preserve"> ADDIN ZOTERO_ITEM CSL_CITATION {"citationID":"a1gh2mvksq5","properties":{"formattedCitation":"(Greene &amp; Faulkner, 2005; Loshek &amp; Terrell, 2015; Morokoff et al., 1997; Noar, Morokoff, &amp; Harlow, 2002)","plainCitation":"(Greene &amp; Faulkner, 2005; Loshek &amp; Terrell, 2015; Morokoff et al., 1997; Noar, Morokoff, &amp; Harlow, 2002)"},"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id":33,"uris":["http://zotero.org/users/local/pLf8T0PY/items/7DW66KNI"],"uri":["http://zotero.org/users/local/pLf8T0PY/items/7DW66KNI"],"itemData":{"id":33,"type":"article-journal","title":"The Development of the Sexual Assertiveness Questionnaire (SAQ): A Comprehensive Measure of Sexual Assertiveness for Women","container-title":"Journal of Sex Research","page":"1017-1027","volume":"52","issue":"9","source":"PubMed","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1559-8519","note":"PMID: 25211014","shortTitle":"The Development of the Sexual Assertiveness Questionnaire (SAQ)","journalAbbreviation":"J Sex Res","language":"eng","author":[{"family":"Loshek","given":"Eevett"},{"family":"Terrell","given":"Heather K."}],"issued":{"date-parts":[["2015"]]},"PMID":"25211014"}},{"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8F559A">
        <w:fldChar w:fldCharType="separate"/>
      </w:r>
      <w:r w:rsidRPr="008F559A">
        <w:t>(</w:t>
      </w:r>
      <w:proofErr w:type="spellStart"/>
      <w:r w:rsidRPr="008F559A">
        <w:t>Loshek</w:t>
      </w:r>
      <w:proofErr w:type="spellEnd"/>
      <w:r w:rsidRPr="008F559A">
        <w:t xml:space="preserve"> &amp; Terrell, 2014; </w:t>
      </w:r>
      <w:proofErr w:type="spellStart"/>
      <w:r w:rsidRPr="008F559A">
        <w:t>Morokoff</w:t>
      </w:r>
      <w:proofErr w:type="spellEnd"/>
      <w:r w:rsidRPr="008F559A">
        <w:t xml:space="preserve"> et al., 1997; </w:t>
      </w:r>
      <w:proofErr w:type="spellStart"/>
      <w:r w:rsidRPr="008F559A">
        <w:t>Noar</w:t>
      </w:r>
      <w:proofErr w:type="spellEnd"/>
      <w:r w:rsidRPr="008F559A">
        <w:t xml:space="preserve">, </w:t>
      </w:r>
      <w:proofErr w:type="spellStart"/>
      <w:r w:rsidRPr="008F559A">
        <w:t>Morokoff</w:t>
      </w:r>
      <w:proofErr w:type="spellEnd"/>
      <w:r w:rsidRPr="008F559A">
        <w:t>, &amp; Harlow, 2002)</w:t>
      </w:r>
      <w:r w:rsidRPr="008F559A">
        <w:fldChar w:fldCharType="end"/>
      </w:r>
      <w:r w:rsidRPr="008F559A">
        <w:t xml:space="preserve">. </w:t>
      </w:r>
    </w:p>
    <w:p w14:paraId="12C65817" w14:textId="77777777" w:rsidR="008F559A" w:rsidRPr="008F559A" w:rsidRDefault="008F559A" w:rsidP="008F559A">
      <w:pPr>
        <w:pStyle w:val="Prrafocomn"/>
      </w:pPr>
      <w:r w:rsidRPr="008F559A">
        <w:t xml:space="preserve">Previous research has shown that SA may have positive outcomes for both individuals and their relationships. It was shown that SA positively affects the level of satisfaction with oneself as well as with a partner </w:t>
      </w:r>
      <w:r w:rsidRPr="008F559A">
        <w:fldChar w:fldCharType="begin"/>
      </w:r>
      <w:r w:rsidRPr="008F559A">
        <w:instrText xml:space="preserve"> ADDIN ZOTERO_ITEM CSL_CITATION {"citationID":"a24g80o1aoi","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Pr="008F559A">
        <w:fldChar w:fldCharType="separate"/>
      </w:r>
      <w:r w:rsidRPr="008F559A">
        <w:t>(Greene &amp; Faulkner, 2005)</w:t>
      </w:r>
      <w:r w:rsidRPr="008F559A">
        <w:fldChar w:fldCharType="end"/>
      </w:r>
      <w:r w:rsidRPr="008F559A">
        <w:t xml:space="preserve">, that it contributes to sexual functioning </w:t>
      </w:r>
      <w:r w:rsidRPr="008F559A">
        <w:fldChar w:fldCharType="begin"/>
      </w:r>
      <w:r w:rsidRPr="008F559A">
        <w:instrText xml:space="preserve"> ADDIN ZOTERO_ITEM CSL_CITATION {"citationID":"iOWiONcx","properties":{"formattedCitation":"{\\rtf (S\\uc0\\u225{}nchez-Bravo, Morales-Carmona, Carre\\uc0\\u241{}o-Mel\\uc0\\u233{}ndez, &amp; Mart\\uc0\\u237{}nez-Ram\\uc0\\u237{}rez, 2005; Santos-Iglesias, Sierra, &amp; Vallejo-Medina, 2013)}","plainCitation":"(Sánchez-Bravo, Morales-Carmona, Carreño-Meléndez, &amp; Martínez-Ramírez, 2005; Santos-Iglesias, Sierra, &amp; Vallejo-Medina, 2013)"},"citationItems":[{"id":148,"uris":["http://zotero.org/users/local/pLf8T0PY/items/2V96MB6H"],"uri":["http://zotero.org/users/local/pLf8T0PY/items/2V96MB6H"],"itemData":{"id":148,"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Pr="008F559A">
        <w:fldChar w:fldCharType="separate"/>
      </w:r>
      <w:r w:rsidRPr="008F559A">
        <w:t xml:space="preserve">(Sánchez-Bravo, Morales-Carmona, </w:t>
      </w:r>
      <w:proofErr w:type="spellStart"/>
      <w:r w:rsidRPr="008F559A">
        <w:t>Carreño</w:t>
      </w:r>
      <w:proofErr w:type="spellEnd"/>
      <w:r w:rsidRPr="008F559A">
        <w:t>-Meléndez, &amp; Martínez-Ramírez, 2005; Santos-Iglesias, Sierra, &amp; Vallejo-Medina, 2013)</w:t>
      </w:r>
      <w:r w:rsidRPr="008F559A">
        <w:fldChar w:fldCharType="end"/>
      </w:r>
      <w:r w:rsidRPr="008F559A">
        <w:t xml:space="preserve">, and constitutes a possible prevention strategy for unwanted pregnancies, sexually transmitted infections (STI) and sexual victimization </w:t>
      </w:r>
      <w:r w:rsidRPr="008F559A">
        <w:fldChar w:fldCharType="begin"/>
      </w:r>
      <w:r w:rsidRPr="008F559A">
        <w:instrText xml:space="preserve"> ADDIN ZOTERO_ITEM CSL_CITATION {"citationID":"al3a84l1jn","properties":{"formattedCitation":"(Livingston, Testa, &amp; VanZile-Tamsen, 2007; Noar, Carlyle, &amp; Cole, 2006; Noar et al., 2002)","plainCitation":"(Livingston, Testa, &amp; VanZile-Tamsen, 2007; Noar, Carlyle, &amp; Cole, 2006; Noar et al., 2002)"},"citationItems":[{"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8F559A">
        <w:fldChar w:fldCharType="separate"/>
      </w:r>
      <w:r w:rsidRPr="008F559A">
        <w:t xml:space="preserve">(Livingston, Testa, &amp; </w:t>
      </w:r>
      <w:proofErr w:type="spellStart"/>
      <w:r w:rsidRPr="008F559A">
        <w:t>VanZile-Tamsen</w:t>
      </w:r>
      <w:proofErr w:type="spellEnd"/>
      <w:r w:rsidRPr="008F559A">
        <w:t xml:space="preserve">, 2007; </w:t>
      </w:r>
      <w:proofErr w:type="spellStart"/>
      <w:r w:rsidRPr="008F559A">
        <w:t>Noar</w:t>
      </w:r>
      <w:proofErr w:type="spellEnd"/>
      <w:r w:rsidRPr="008F559A">
        <w:t xml:space="preserve">, Carlyle, &amp; Cole, 2006; </w:t>
      </w:r>
      <w:proofErr w:type="spellStart"/>
      <w:r w:rsidRPr="008F559A">
        <w:t>Noar</w:t>
      </w:r>
      <w:proofErr w:type="spellEnd"/>
      <w:r w:rsidRPr="008F559A">
        <w:t xml:space="preserve"> et al., 2002)</w:t>
      </w:r>
      <w:r w:rsidRPr="008F559A">
        <w:fldChar w:fldCharType="end"/>
      </w:r>
      <w:r w:rsidRPr="008F559A">
        <w:t>.</w:t>
      </w:r>
    </w:p>
    <w:p w14:paraId="5E2E3369" w14:textId="77777777" w:rsidR="008F559A" w:rsidRPr="008F559A" w:rsidRDefault="008F559A" w:rsidP="008F559A">
      <w:pPr>
        <w:pStyle w:val="Prrafocomn"/>
      </w:pPr>
      <w:r w:rsidRPr="008F559A">
        <w:t xml:space="preserve">The recognition of the importance of SA in human sexuality has resulted in an increased research interest in the topic that started in the 1970s </w:t>
      </w:r>
      <w:r w:rsidRPr="008F559A">
        <w:fldChar w:fldCharType="begin"/>
      </w:r>
      <w:r w:rsidRPr="008F559A">
        <w:instrText xml:space="preserve"> ADDIN ZOTERO_ITEM CSL_CITATION {"citationID":"a9k5fcorja","properties":{"formattedCitation":"(Santos-Iglesias &amp; Sierra, 2010)","plainCitation":"(Santos-Iglesias &amp; Sierra, 2010)"},"citationItems":[{"id":"flkwdRIO/XsAgmrBr","uris":["http://zotero.org/users/local/pLf8T0PY/items/T2IWKC7V"],"uri":["http://zotero.org/users/local/pLf8T0PY/items/T2IWKC7V"],"itemData":{"id":"flkwdRIO/XsAgmrBr","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Pr="008F559A">
        <w:fldChar w:fldCharType="separate"/>
      </w:r>
      <w:r w:rsidRPr="008F559A">
        <w:t>(Santos-Iglesias &amp; Sierra, 2010)</w:t>
      </w:r>
      <w:r w:rsidRPr="008F559A">
        <w:fldChar w:fldCharType="end"/>
      </w:r>
      <w:r w:rsidRPr="008F559A">
        <w:t xml:space="preserve">. Initial research into SA viewed it as one of the overall categories of general assertiveness  </w:t>
      </w:r>
      <w:r w:rsidRPr="008F559A">
        <w:fldChar w:fldCharType="begin"/>
      </w:r>
      <w:r w:rsidRPr="008F559A">
        <w:instrText xml:space="preserve"> ADDIN ZOTERO_ITEM CSL_CITATION {"citationID":"a1bhpk8riq2","properties":{"formattedCitation":"(Gambrill &amp; Richey, 1975)","plainCitation":"(Gambrill &amp; Richey, 1975)"},"citationItems":[{"id":186,"uris":["http://zotero.org/users/2406116/items/BF4PYGD3"],"uri":["http://zotero.org/users/2406116/items/BF4PYGD3"],"itemData":{"id":186,"type":"article-journal","title":"An assertion inventory for use in assessment and research","container-title":"Behavior Therapy","page":"550-561","volume":"6","issue":"4","source":"ScienceDirect","abstract":"The Assertion Inventory is a 40 item self-report inventory which permits respondents to note for each item their degree of discomfort, their probability of engaging in the behavior, and situations they would like to handle more assertively. Normative data from a college population as well as data from women taking part in assertion training groups are included. Comparative distributions of these populations over four combinations of response probability and discomfort scores are presented as well as reliability and validity data. The value of the Inventory both in clinical settings and in research is discussed.","DOI":"10.1016/S0005-7894(75)80013-X","ISSN":"0005-7894","journalAbbreviation":"Behavior Therapy","author":[{"family":"Gambrill","given":"Eileen D."},{"family":"Richey","given":"Cheryl A."}],"issued":{"date-parts":[["1975",7,1]]}}}],"schema":"https://github.com/citation-style-language/schema/raw/master/csl-citation.json"} </w:instrText>
      </w:r>
      <w:r w:rsidRPr="008F559A">
        <w:fldChar w:fldCharType="separate"/>
      </w:r>
      <w:r w:rsidRPr="008F559A">
        <w:t>(</w:t>
      </w:r>
      <w:proofErr w:type="spellStart"/>
      <w:r w:rsidRPr="008F559A">
        <w:t>Gambrill</w:t>
      </w:r>
      <w:proofErr w:type="spellEnd"/>
      <w:r w:rsidRPr="008F559A">
        <w:t xml:space="preserve"> &amp; Richey, 1975)</w:t>
      </w:r>
      <w:r w:rsidRPr="008F559A">
        <w:fldChar w:fldCharType="end"/>
      </w:r>
      <w:r w:rsidRPr="008F559A">
        <w:t xml:space="preserve">. However, it was found that an assertive person is not necessarily assertive in a sexual context </w:t>
      </w:r>
      <w:r w:rsidRPr="008F559A">
        <w:fldChar w:fldCharType="begin"/>
      </w:r>
      <w:r w:rsidRPr="008F559A">
        <w:instrText xml:space="preserve"> ADDIN ZOTERO_ITEM CSL_CITATION {"citationID":"aqlcp4dd2","properties":{"formattedCitation":"(Onuoha &amp; Munakata, 2005)","plainCitation":"(Onuoha &amp; Munakata, 2005)"},"citationItems":[{"id":141,"uris":["http://zotero.org/users/local/pLf8T0PY/items/VCKKWQ3Z"],"uri":["http://zotero.org/users/local/pLf8T0PY/items/VCKKWQ3Z"],"itemData":{"id":141,"type":"article-journal","title":"Correlates of Adolescent Assertiveness with Hiv Avoidance in a Four-Nation Sample","container-title":"Adolescence; Roslyn Heights","page":"525-32","volume":"40","issue":"159","source":"ProQuest","abstract":"Adolescents are frequently admonished to be socially assertive in order to confront negative interpersonal peer influences. Since the advent of HIV/AIDS in human social chemistry, the admonition has become more critical than ever. But the warning is often proffered in the misguided presumption that social assertiveness is the all-required psycho-structure against risk. The present cross-national study examines social and sexual assertiveness in four-country adolescent samples of Nigerian, Thai, Chinese, and Japanese college students. The findings reveal that sexual rather than social assertiveness was the sine qua non against risk, cross-culturally. [PUBLICATION ABSTRACT]","ISSN":"00018449","language":"English","author":[{"family":"Onuoha","given":"Francis N."},{"family":"Munakata","given":"Tsunetsugu"}],"issued":{"date-parts":[["2005"]]}}}],"schema":"https://github.com/citation-style-language/schema/raw/master/csl-citation.json"} </w:instrText>
      </w:r>
      <w:r w:rsidRPr="008F559A">
        <w:fldChar w:fldCharType="separate"/>
      </w:r>
      <w:r w:rsidRPr="008F559A">
        <w:t xml:space="preserve">(Onuoha &amp; </w:t>
      </w:r>
      <w:proofErr w:type="spellStart"/>
      <w:r w:rsidRPr="008F559A">
        <w:t>Munakata</w:t>
      </w:r>
      <w:proofErr w:type="spellEnd"/>
      <w:r w:rsidRPr="008F559A">
        <w:t>, 2005)</w:t>
      </w:r>
      <w:r w:rsidRPr="008F559A">
        <w:fldChar w:fldCharType="end"/>
      </w:r>
      <w:r w:rsidRPr="008F559A">
        <w:t xml:space="preserve">, which led to the assumption that SA is more difficult to develop than general assertiveness </w:t>
      </w:r>
      <w:r w:rsidRPr="008F559A">
        <w:fldChar w:fldCharType="begin"/>
      </w:r>
      <w:r w:rsidRPr="008F559A">
        <w:instrText xml:space="preserve"> ADDIN ZOTERO_ITEM CSL_CITATION {"citationID":"avcegipui1","properties":{"formattedCitation":"(Morokoff et al., 1997; Noar et al., 2002)","plainCitation":"(Morokoff et al., 1997; Noar et al., 2002)"},"citationItems":[{"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8F559A">
        <w:fldChar w:fldCharType="separate"/>
      </w:r>
      <w:r w:rsidRPr="008F559A">
        <w:t>(</w:t>
      </w:r>
      <w:proofErr w:type="spellStart"/>
      <w:r w:rsidRPr="008F559A">
        <w:t>Morokoff</w:t>
      </w:r>
      <w:proofErr w:type="spellEnd"/>
      <w:r w:rsidRPr="008F559A">
        <w:t xml:space="preserve"> et al., 1997; </w:t>
      </w:r>
      <w:proofErr w:type="spellStart"/>
      <w:r w:rsidRPr="008F559A">
        <w:t>Noar</w:t>
      </w:r>
      <w:proofErr w:type="spellEnd"/>
      <w:r w:rsidRPr="008F559A">
        <w:t xml:space="preserve"> et al., 2002)</w:t>
      </w:r>
      <w:r w:rsidRPr="008F559A">
        <w:fldChar w:fldCharType="end"/>
      </w:r>
      <w:r w:rsidRPr="008F559A">
        <w:t xml:space="preserve">. Since the 1990s, more studies have focused on sexual assertiveness as a construct in its own right and have attempted to better understand it </w:t>
      </w:r>
      <w:r w:rsidRPr="008F559A">
        <w:fldChar w:fldCharType="begin"/>
      </w:r>
      <w:r w:rsidRPr="008F559A">
        <w:instrText xml:space="preserve"> ADDIN ZOTERO_ITEM CSL_CITATION {"citationID":"a2hofs8eu7a","properties":{"formattedCitation":"(Loshek &amp; Terrell, 2014; Morokoff et al., 1997)","plainCitation":"(Loshek &amp; Terrell, 2014; Morokoff et al., 1997)"},"citationItems":[{"id":22,"uris":["http://zotero.org/users/2406116/items/IAMPWN9X"],"uri":["http://zotero.org/users/2406116/items/IAMPWN9X"],"itemData":{"id":22,"type":"article-journal","title":"The Development of the Sexual Assertiveness Questionnaire (SAQ): A Comprehensive Measure of Sexual Assertiveness for Women","container-title":"The Journal of Sex Research","page":"1-11","volume":"0","issue":"0","source":"Taylor and Francis+NEJM","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0022-4499","note":"PMID: 25211014","shortTitle":"The Development of the Sexual Assertiveness Questionnaire (SAQ)","author":[{"family":"Loshek","given":"Eevett"},{"family":"Terrell","given":"Heather K."}],"issued":{"date-parts":[["2014",9,11]]}}},{"id":"flkwdRIO/6sYcAjsT","uris":["http://zotero.org/users/local/pLf8T0PY/items/BX5IT7SG"],"uri":["http://zotero.org/users/local/pLf8T0PY/items/BX5IT7SG"],"itemData":{"id":"flkwdRIO/6sYcAjsT","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Pr="008F559A">
        <w:fldChar w:fldCharType="separate"/>
      </w:r>
      <w:r w:rsidRPr="008F559A">
        <w:t>(</w:t>
      </w:r>
      <w:proofErr w:type="spellStart"/>
      <w:r w:rsidRPr="008F559A">
        <w:t>Loshek</w:t>
      </w:r>
      <w:proofErr w:type="spellEnd"/>
      <w:r w:rsidRPr="008F559A">
        <w:t xml:space="preserve"> &amp; Terrell, 2014; </w:t>
      </w:r>
      <w:proofErr w:type="spellStart"/>
      <w:r w:rsidRPr="008F559A">
        <w:t>Morokoff</w:t>
      </w:r>
      <w:proofErr w:type="spellEnd"/>
      <w:r w:rsidRPr="008F559A">
        <w:t xml:space="preserve"> et al., 1997)</w:t>
      </w:r>
      <w:r w:rsidRPr="008F559A">
        <w:fldChar w:fldCharType="end"/>
      </w:r>
      <w:r w:rsidRPr="008F559A">
        <w:t xml:space="preserve">. </w:t>
      </w:r>
    </w:p>
    <w:p w14:paraId="2D7720CE" w14:textId="77777777" w:rsidR="008F559A" w:rsidRPr="008F559A" w:rsidRDefault="008F559A" w:rsidP="008F559A">
      <w:pPr>
        <w:pStyle w:val="Prrafocomn"/>
      </w:pPr>
      <w:r w:rsidRPr="008F559A">
        <w:t xml:space="preserve">Moreover, based on the positive outcomes of SA, it is suggested that further study into SA will be helpful in unravelling the reasons behind unwanted and unsafe sexual activities. This might be especially important in social contexts in which, as a result of cultural norms, indicators of sexual and reproductive health are problematic, i.e., having to consent to unwanted sexual intercourse </w:t>
      </w:r>
      <w:r w:rsidRPr="008F559A">
        <w:fldChar w:fldCharType="begin"/>
      </w:r>
      <w:r w:rsidRPr="008F559A">
        <w:instrText xml:space="preserve"> ADDIN ZOTERO_ITEM CSL_CITATION {"citationID":"a1pl03hh5du","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Pr="008F559A">
        <w:fldChar w:fldCharType="separate"/>
      </w:r>
      <w:r w:rsidRPr="008F559A">
        <w:t>(Bay-Cheng &amp; Eliseo-Arras, 2008)</w:t>
      </w:r>
      <w:r w:rsidRPr="008F559A">
        <w:fldChar w:fldCharType="end"/>
      </w:r>
      <w:r w:rsidRPr="008F559A">
        <w:t xml:space="preserve"> because one is not able to refuse </w:t>
      </w:r>
      <w:r w:rsidRPr="008F559A">
        <w:fldChar w:fldCharType="begin"/>
      </w:r>
      <w:r w:rsidRPr="008F559A">
        <w:instrText xml:space="preserve"> ADDIN ZOTERO_ITEM CSL_CITATION {"citationID":"GTy57yft","properties":{"formattedCitation":"(Bay-Cheng &amp; Eliseo-Arras, 2008; Santos-Iglesias, Vallejo-Medina, &amp; Sierra, 2013)","plainCitation":"(Bay-Cheng &amp; Eliseo-Arras, 2008; Santos-Iglesias, Vallejo-Medina, &amp; Sierra, 2013)"},"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id":158,"uris":["http://zotero.org/users/local/pLf8T0PY/items/SU3STHPA"],"uri":["http://zotero.org/users/local/pLf8T0PY/items/SU3STHPA"],"itemData":{"id":158,"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Pr="008F559A">
        <w:fldChar w:fldCharType="separate"/>
      </w:r>
      <w:r w:rsidRPr="008F559A">
        <w:t>(Santos-Iglesias, Vallejo-Medina, &amp; Sierra, 2013)</w:t>
      </w:r>
      <w:r w:rsidRPr="008F559A">
        <w:fldChar w:fldCharType="end"/>
      </w:r>
      <w:r w:rsidRPr="008F559A">
        <w:t>.</w:t>
      </w:r>
    </w:p>
    <w:p w14:paraId="4E325A9F" w14:textId="77777777" w:rsidR="008F559A" w:rsidRPr="008F559A" w:rsidRDefault="008F559A" w:rsidP="008F559A">
      <w:pPr>
        <w:pStyle w:val="Prrafocomn"/>
      </w:pPr>
      <w:r w:rsidRPr="008F559A">
        <w:lastRenderedPageBreak/>
        <w:t xml:space="preserve">Previous studies have suggested that SA is developed throughout the life of a person and is seemingly due to a combination of facilitating and inhibiting factors </w:t>
      </w:r>
      <w:r w:rsidRPr="008F559A">
        <w:fldChar w:fldCharType="begin"/>
      </w:r>
      <w:r w:rsidRPr="008F559A">
        <w:instrText xml:space="preserve"> ADDIN ZOTERO_ITEM CSL_CITATION {"citationID":"as5a1pug50","properties":{"formattedCitation":"(Zerubavel &amp; Messman-Moore, 2013a)","plainCitation":"(Zerubavel &amp; Messman-Moore, 2013a)","dontUpdate":true,"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8F559A">
        <w:fldChar w:fldCharType="separate"/>
      </w:r>
      <w:r w:rsidRPr="008F559A">
        <w:t>(</w:t>
      </w:r>
      <w:proofErr w:type="spellStart"/>
      <w:r w:rsidRPr="008F559A">
        <w:t>Zerubavel</w:t>
      </w:r>
      <w:proofErr w:type="spellEnd"/>
      <w:r w:rsidRPr="008F559A">
        <w:t xml:space="preserve"> &amp; Messman-Moore, 2013)</w:t>
      </w:r>
      <w:r w:rsidRPr="008F559A">
        <w:fldChar w:fldCharType="end"/>
      </w:r>
      <w:r w:rsidRPr="008F559A">
        <w:t xml:space="preserve">. However, studies suggest that there are conceptual differences in SA across sociocultural contexts, highlighting the importance of taking contextual factors into account when studying SA </w:t>
      </w:r>
      <w:r w:rsidRPr="008F559A">
        <w:fldChar w:fldCharType="begin"/>
      </w:r>
      <w:r w:rsidRPr="008F559A">
        <w:instrText xml:space="preserve"> ADDIN ZOTERO_ITEM CSL_CITATION {"citationID":"a1nft6hve6d","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Pr="008F559A">
        <w:fldChar w:fldCharType="separate"/>
      </w:r>
      <w:r w:rsidRPr="008F559A">
        <w:t>(Yoshioka, 2000)</w:t>
      </w:r>
      <w:r w:rsidRPr="008F559A">
        <w:fldChar w:fldCharType="end"/>
      </w:r>
      <w:r w:rsidRPr="008F559A">
        <w:t xml:space="preserve">. </w:t>
      </w:r>
    </w:p>
    <w:p w14:paraId="2642C55F" w14:textId="7CCB7327" w:rsidR="004F1A76" w:rsidRPr="008F559A" w:rsidRDefault="008F559A" w:rsidP="008F559A">
      <w:pPr>
        <w:pStyle w:val="Prrafocomn"/>
      </w:pPr>
      <w:r w:rsidRPr="008F559A">
        <w:t xml:space="preserve">Historically, most studies have focused on understanding the importance of SA in human sexuality both theoretically </w:t>
      </w:r>
      <w:r w:rsidRPr="008F559A">
        <w:fldChar w:fldCharType="begin"/>
      </w:r>
      <w:r w:rsidRPr="008F559A">
        <w:instrText xml:space="preserve"> ADDIN ZOTERO_ITEM CSL_CITATION {"citationID":"a1cppeklpm4","properties":{"formattedCitation":"(Santos-Iglesias &amp; Sierra, 2010)","plainCitation":"(Santos-Iglesias &amp; Sierra, 2010)"},"citationItems":[{"id":"flkwdRIO/XsAgmrBr","uris":["http://zotero.org/users/local/pLf8T0PY/items/T2IWKC7V"],"uri":["http://zotero.org/users/local/pLf8T0PY/items/T2IWKC7V"],"itemData":{"id":"flkwdRIO/XsAgmrBr","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Pr="008F559A">
        <w:fldChar w:fldCharType="separate"/>
      </w:r>
      <w:r w:rsidRPr="008F559A">
        <w:t>(Santos-Iglesias &amp; Sierra, 2010)</w:t>
      </w:r>
      <w:r w:rsidRPr="008F559A">
        <w:fldChar w:fldCharType="end"/>
      </w:r>
      <w:r w:rsidRPr="008F559A">
        <w:t xml:space="preserve"> and empirically </w:t>
      </w:r>
      <w:r w:rsidRPr="008F559A">
        <w:fldChar w:fldCharType="begin"/>
      </w:r>
      <w:r w:rsidRPr="008F559A">
        <w:instrText xml:space="preserve"> ADDIN ZOTERO_ITEM CSL_CITATION {"citationID":"G4NuzwJH","properties":{"formattedCitation":"(Greene &amp; Faulkner, 2005; Morokoff et al., 1997; Santos-Iglesias, Sierra, et al., 2013)","plainCitation":"(Greene &amp; Faulkner, 2005; Morokoff et al., 1997; Santos-Iglesias, Sierra, et al., 2013)","noteIndex":0},"citationItems":[{"id":"hI67UH91/XV8wYXoi","uris":["http://zotero.org/users/local/pLf8T0PY/items/CDD9WC48"],"uri":["http://zotero.org/users/local/pLf8T0PY/items/CDD9WC48"],"itemData":{"id":"hI67UH91/XV8wYXoi","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id":"hI67UH91/f5pO7wYd","uris":["http://zotero.org/users/local/pLf8T0PY/items/BX5IT7SG"],"uri":["http://zotero.org/users/local/pLf8T0PY/items/BX5IT7SG"],"itemData":{"id":"hI67UH91/f5pO7wYd","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hI67UH91/tVnyQjmU","uris":["http://zotero.org/users/local/pLf8T0PY/items/7DIJM8W4"],"uri":["http://zotero.org/users/local/pLf8T0PY/items/7DIJM8W4"],"itemData":{"id":"hI67UH91/tVnyQjmU","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Pr="008F559A">
        <w:fldChar w:fldCharType="separate"/>
      </w:r>
      <w:r w:rsidRPr="008F559A">
        <w:t xml:space="preserve">(Greene &amp; Faulkner, 2005; </w:t>
      </w:r>
      <w:proofErr w:type="spellStart"/>
      <w:r w:rsidRPr="008F559A">
        <w:t>Morokoff</w:t>
      </w:r>
      <w:proofErr w:type="spellEnd"/>
      <w:r w:rsidRPr="008F559A">
        <w:t xml:space="preserve"> et al., 1997; Santos-Iglesias et al., 2013)</w:t>
      </w:r>
      <w:r w:rsidRPr="008F559A">
        <w:fldChar w:fldCharType="end"/>
      </w:r>
      <w:r w:rsidRPr="008F559A">
        <w:t>. While this approach has led to a good foundation in understanding SA, a broader, more global understanding of the development of SA in both sexes that takes into account the associated factors and cultural context is needed. The aim of this paper is to present a literature review on sexual assertiveness (SA), on factors and life experiences that are associated with its development, and on its function in human sexuality.</w:t>
      </w:r>
    </w:p>
    <w:p w14:paraId="6A9A94EB" w14:textId="77777777" w:rsidR="004F1A76" w:rsidRDefault="002B5CD2">
      <w:pPr>
        <w:pStyle w:val="Ttulosinternos"/>
      </w:pPr>
      <w:r>
        <w:rPr>
          <w:rStyle w:val="Nmerodepgina"/>
        </w:rPr>
        <w:t>Method</w:t>
      </w:r>
    </w:p>
    <w:p w14:paraId="186C074D" w14:textId="77777777" w:rsidR="008F559A" w:rsidRPr="008F559A" w:rsidRDefault="008F559A" w:rsidP="008F559A">
      <w:pPr>
        <w:pStyle w:val="SubtituloInterno"/>
      </w:pPr>
      <w:r w:rsidRPr="008F559A">
        <w:t>Article Retrieval</w:t>
      </w:r>
    </w:p>
    <w:p w14:paraId="5D4BA36F" w14:textId="28DAD998" w:rsidR="004F1A76" w:rsidRDefault="008F559A" w:rsidP="008F559A">
      <w:pPr>
        <w:pStyle w:val="Prrafocomn"/>
        <w:rPr>
          <w:rStyle w:val="Nmerodepgina"/>
        </w:rPr>
      </w:pPr>
      <w:r w:rsidRPr="008F559A">
        <w:t xml:space="preserve">To find relevant sources pertaining to SA, a search for scientific articles was conducted using the search engines PubMed, Limo and Google Scholar. The following keywords were included: (Sexual) Assertiveness, Negotiation Strategies, Communication, Sexual Agency, and the Spanish term </w:t>
      </w:r>
      <w:proofErr w:type="spellStart"/>
      <w:r w:rsidRPr="008F559A">
        <w:rPr>
          <w:i/>
        </w:rPr>
        <w:t>Asertividad</w:t>
      </w:r>
      <w:proofErr w:type="spellEnd"/>
      <w:r w:rsidRPr="008F559A">
        <w:rPr>
          <w:i/>
        </w:rPr>
        <w:t xml:space="preserve"> Sexual</w:t>
      </w:r>
      <w:r w:rsidRPr="008F559A">
        <w:t xml:space="preserve">. </w:t>
      </w:r>
      <w:r w:rsidRPr="008F559A">
        <w:rPr>
          <w:lang w:val="en-GB"/>
        </w:rPr>
        <w:t>These keywords also brought up other key words related to the topic, and facilitated the retrieval of relevant literature.</w:t>
      </w:r>
    </w:p>
    <w:p w14:paraId="39C9BE7A" w14:textId="47B3F368" w:rsidR="004F1A76" w:rsidRDefault="008F559A">
      <w:pPr>
        <w:pStyle w:val="SubtituloInterno"/>
      </w:pPr>
      <w:r w:rsidRPr="008F559A">
        <w:t>Inclusion criteria</w:t>
      </w:r>
    </w:p>
    <w:p w14:paraId="565681DF" w14:textId="7642B9BB" w:rsidR="004F1A76" w:rsidRDefault="008F559A" w:rsidP="008F559A">
      <w:pPr>
        <w:pStyle w:val="Prrafocomn"/>
      </w:pPr>
      <w:r w:rsidRPr="008F559A">
        <w:t>Scientific articles were included if they were: (1) published in an English or Spanish peer-reviewed journal; (2) based on an empirical study on sexual assertiveness or any of its associated factors; and (3) published in the last 15 years. Studies that were published more than 15 years ago were only included when they were frequently mentioned in the literature and were presented as important to the field, i.e. authors that made important contributions and articles containing information on useful instruments that are relevant to empirically studying SA (Appendix 1).</w:t>
      </w:r>
    </w:p>
    <w:p w14:paraId="4FC1328F" w14:textId="77777777" w:rsidR="004F1A76" w:rsidRDefault="002B5CD2">
      <w:pPr>
        <w:pStyle w:val="Ttulosinternos"/>
      </w:pPr>
      <w:r>
        <w:rPr>
          <w:rStyle w:val="Nmerodepgina"/>
        </w:rPr>
        <w:t>Results</w:t>
      </w:r>
    </w:p>
    <w:p w14:paraId="3279AF30" w14:textId="77777777" w:rsidR="008F559A" w:rsidRPr="008F559A" w:rsidRDefault="008F559A" w:rsidP="008F559A">
      <w:pPr>
        <w:pStyle w:val="SubtituloInterno"/>
      </w:pPr>
      <w:r w:rsidRPr="008F559A">
        <w:t>Characteristics of the studies</w:t>
      </w:r>
    </w:p>
    <w:p w14:paraId="0EE7B373" w14:textId="77777777" w:rsidR="00080C06" w:rsidRPr="00080C06" w:rsidRDefault="00080C06" w:rsidP="00080C06">
      <w:pPr>
        <w:pStyle w:val="Body"/>
        <w:spacing w:after="240" w:line="360" w:lineRule="auto"/>
        <w:ind w:firstLine="708"/>
        <w:jc w:val="both"/>
        <w:rPr>
          <w:lang w:val="en-US"/>
        </w:rPr>
      </w:pPr>
      <w:r w:rsidRPr="00080C06">
        <w:rPr>
          <w:lang w:val="en-US"/>
        </w:rPr>
        <w:t xml:space="preserve">In total, 46 scientific articles (see Table 1) met the inclusion criteria and a content analysis revealed that they covered several topics related to SA; including cultural context, sexual </w:t>
      </w:r>
      <w:r w:rsidRPr="00080C06">
        <w:rPr>
          <w:lang w:val="en-US"/>
        </w:rPr>
        <w:lastRenderedPageBreak/>
        <w:t xml:space="preserve">experiences and psychosexual factors. The majority of articles (n=33; 71.73%) had SA as their primary focus. The inclusion of articles that featured SA as a secondary or tertiary focus allowed for a more contextualized understanding of the dynamics related to SA. </w:t>
      </w:r>
    </w:p>
    <w:p w14:paraId="69DBEDDC" w14:textId="77777777" w:rsidR="00080C06" w:rsidRPr="00080C06" w:rsidRDefault="00080C06" w:rsidP="00080C06">
      <w:pPr>
        <w:pStyle w:val="Body"/>
        <w:spacing w:after="240" w:line="360" w:lineRule="auto"/>
        <w:ind w:firstLine="708"/>
        <w:jc w:val="both"/>
        <w:rPr>
          <w:lang w:val="en-US"/>
        </w:rPr>
      </w:pPr>
      <w:r w:rsidRPr="00080C06">
        <w:rPr>
          <w:lang w:val="en-US"/>
        </w:rPr>
        <w:t>Most studies were conducted in the United States of America (USA) (n=29; 63.04%), but others were from Europe (n=6; 13.04%), Canada (n=6; 13.04%), and South America (n=3; 6.52%), as well as cross-cultural studies conducted in China, Japan, Thailand and various African nations (n=2; 4.34%). It is important to mention that although most studies were conducted in the USA, samples often included migrants, mostly from Latin America.</w:t>
      </w:r>
    </w:p>
    <w:p w14:paraId="1230726C" w14:textId="4FCDEDF6" w:rsidR="004F1A76" w:rsidRDefault="00080C06" w:rsidP="00080C06">
      <w:pPr>
        <w:pStyle w:val="Body"/>
        <w:spacing w:after="240" w:line="360" w:lineRule="auto"/>
        <w:ind w:firstLine="708"/>
        <w:jc w:val="both"/>
      </w:pPr>
      <w:r w:rsidRPr="00080C06">
        <w:rPr>
          <w:lang w:val="en-US"/>
        </w:rPr>
        <w:t xml:space="preserve">The majority of research (n=34, 73.91%) used a quantitative methodology including surveys, questionnaires and validated scales, and aimed to explore how SA was influenced by variables such as victimization experiences, gender roles, and psychosexual factors. Other authors focused on the development and validation of scales to evaluate different aspects of SA </w:t>
      </w:r>
      <w:r w:rsidRPr="00080C06">
        <w:rPr>
          <w:lang w:val="en-US"/>
        </w:rPr>
        <w:fldChar w:fldCharType="begin"/>
      </w:r>
      <w:r w:rsidRPr="00080C06">
        <w:rPr>
          <w:lang w:val="en-US"/>
        </w:rPr>
        <w:instrText xml:space="preserve"> ADDIN ZOTERO_ITEM CSL_CITATION {"citationID":"NJgcB6KC","properties":{"formattedCitation":"(Loshek &amp; Terrell, 2014; Morokoff et al., 1997)","plainCitation":"(Loshek &amp; Terrell, 2014; Morokoff et al., 1997)"},"citationItems":[{"id":22,"uris":["http://zotero.org/users/2406116/items/IAMPWN9X"],"uri":["http://zotero.org/users/2406116/items/IAMPWN9X"],"itemData":{"id":22,"type":"article-journal","title":"The Development of the Sexual Assertiveness Questionnaire (SAQ): A Comprehensive Measure of Sexual Assertiveness for Women","container-title":"The Journal of Sex Research","page":"1-11","volume":"0","issue":"0","source":"Taylor and Francis+NEJM","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0022-4499","note":"PMID: 25211014","shortTitle":"The Development of the Sexual Assertiveness Questionnaire (SAQ)","author":[{"family":"Loshek","given":"Eevett"},{"family":"Terrell","given":"Heather K."}],"issued":{"date-parts":[["2014",9,11]]}}},{"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Pr="00080C06">
        <w:rPr>
          <w:lang w:val="en-US"/>
        </w:rPr>
        <w:fldChar w:fldCharType="separate"/>
      </w:r>
      <w:r w:rsidRPr="00080C06">
        <w:rPr>
          <w:lang w:val="en-US"/>
        </w:rPr>
        <w:t>(</w:t>
      </w:r>
      <w:proofErr w:type="spellStart"/>
      <w:r w:rsidRPr="00080C06">
        <w:rPr>
          <w:lang w:val="en-US"/>
        </w:rPr>
        <w:t>Loshek</w:t>
      </w:r>
      <w:proofErr w:type="spellEnd"/>
      <w:r w:rsidRPr="00080C06">
        <w:rPr>
          <w:lang w:val="en-US"/>
        </w:rPr>
        <w:t xml:space="preserve"> &amp; Terrell, 2014; </w:t>
      </w:r>
      <w:proofErr w:type="spellStart"/>
      <w:r w:rsidRPr="00080C06">
        <w:rPr>
          <w:lang w:val="en-US"/>
        </w:rPr>
        <w:t>Morokoff</w:t>
      </w:r>
      <w:proofErr w:type="spellEnd"/>
      <w:r w:rsidRPr="00080C06">
        <w:rPr>
          <w:lang w:val="en-US"/>
        </w:rPr>
        <w:t xml:space="preserve"> et al., 1997)</w:t>
      </w:r>
      <w:r w:rsidRPr="00080C06">
        <w:rPr>
          <w:lang w:val="en-US"/>
        </w:rPr>
        <w:fldChar w:fldCharType="end"/>
      </w:r>
      <w:r w:rsidRPr="00080C06">
        <w:rPr>
          <w:lang w:val="en-US"/>
        </w:rPr>
        <w:t>. Finally, there were some intervention studies that aimed to evaluate the impact of training programs on levels of sexual assertiveness in certain populations</w:t>
      </w:r>
      <w:r w:rsidR="002B5CD2">
        <w:rPr>
          <w:lang w:val="en-US"/>
        </w:rPr>
        <w:t>.</w:t>
      </w:r>
    </w:p>
    <w:p w14:paraId="2A2EC86A" w14:textId="77777777" w:rsidR="00080C06" w:rsidRPr="00080C06" w:rsidRDefault="00080C06" w:rsidP="00080C06">
      <w:pPr>
        <w:pStyle w:val="SubtituloInterno"/>
      </w:pPr>
      <w:r w:rsidRPr="00080C06">
        <w:t>Findings</w:t>
      </w:r>
    </w:p>
    <w:p w14:paraId="11AE995A" w14:textId="77777777" w:rsidR="00080C06" w:rsidRDefault="00080C06" w:rsidP="00080C06">
      <w:pPr>
        <w:pStyle w:val="Prrafocomn"/>
      </w:pPr>
      <w:r w:rsidRPr="00080C06">
        <w:t xml:space="preserve">The results of this review revealed that SA is influenced by a combination of several aspects. The importance of and extent to which each aspect influences SA is presented around the description of several topics, i.e., demographic characteristics, cultural context, sexual experiences, and psychosexual </w:t>
      </w:r>
      <w:proofErr w:type="spellStart"/>
      <w:r w:rsidRPr="00080C06">
        <w:t>factors.</w:t>
      </w:r>
      <w:proofErr w:type="spellEnd"/>
    </w:p>
    <w:p w14:paraId="7A44EA4F" w14:textId="1B547238" w:rsidR="004F1A76" w:rsidRDefault="002B5CD2" w:rsidP="00080C06">
      <w:pPr>
        <w:pStyle w:val="Prrafocomn"/>
        <w:rPr>
          <w:rStyle w:val="Nmerodepgina"/>
        </w:rPr>
      </w:pPr>
      <w:r>
        <w:rPr>
          <w:rStyle w:val="Nmerodepgina"/>
        </w:rPr>
        <w:t xml:space="preserve">Regression analyses are presented in Table 3. A significant effect of IU on anxiety and on depressive symptoms was observed. The variance explained was larger for anxiety than for depressive symptoms. Thus, the more the IU over the pandemic, the higher the anxiety and the depression. A minor effect of age and gender was also found, although the </w:t>
      </w:r>
      <w:r>
        <w:rPr>
          <w:i/>
          <w:iCs/>
        </w:rPr>
        <w:t>β</w:t>
      </w:r>
      <w:r>
        <w:rPr>
          <w:rStyle w:val="Nmerodepgina"/>
        </w:rPr>
        <w:t xml:space="preserve"> coefficients were low and, for gender, close to zero. The effect size and the power of both models was very large, although it was larger for anxiety levels.</w:t>
      </w:r>
    </w:p>
    <w:p w14:paraId="0351917C" w14:textId="3A92D2E1" w:rsidR="00080C06" w:rsidRDefault="00080C06" w:rsidP="00080C06">
      <w:pPr>
        <w:pStyle w:val="SubtituloInterno"/>
      </w:pPr>
      <w:r w:rsidRPr="00877C09">
        <w:t>Demographic characteristics</w:t>
      </w:r>
    </w:p>
    <w:p w14:paraId="7456A758" w14:textId="77777777" w:rsidR="00080C06" w:rsidRPr="00080C06" w:rsidRDefault="00080C06" w:rsidP="00080C06">
      <w:pPr>
        <w:pStyle w:val="Prrafocomn"/>
        <w:rPr>
          <w:b/>
        </w:rPr>
      </w:pPr>
      <w:r w:rsidRPr="00080C06">
        <w:t>As presented below, demographic characteristics, such as age, education and gender, have been shown to be associated with the development of SA.</w:t>
      </w:r>
    </w:p>
    <w:p w14:paraId="3B5ED2EE" w14:textId="77777777" w:rsidR="00080C06" w:rsidRPr="00080C06" w:rsidRDefault="00080C06" w:rsidP="00080C06">
      <w:pPr>
        <w:pStyle w:val="Prrafocomn"/>
      </w:pPr>
    </w:p>
    <w:p w14:paraId="3FCEC6F5" w14:textId="77777777" w:rsidR="00080C06" w:rsidRPr="00080C06" w:rsidRDefault="00080C06" w:rsidP="00080C06">
      <w:pPr>
        <w:pStyle w:val="SubtituloInterno1"/>
        <w:rPr>
          <w:u w:color="000000"/>
        </w:rPr>
      </w:pPr>
      <w:r w:rsidRPr="00080C06">
        <w:rPr>
          <w:u w:color="000000"/>
        </w:rPr>
        <w:lastRenderedPageBreak/>
        <w:t>Age</w:t>
      </w:r>
    </w:p>
    <w:p w14:paraId="5301D70C" w14:textId="590C81A4" w:rsidR="00080C06" w:rsidRPr="00080C06" w:rsidRDefault="00080C06" w:rsidP="00080C06">
      <w:pPr>
        <w:pStyle w:val="Prrafocomn"/>
        <w:rPr>
          <w:i/>
        </w:rPr>
      </w:pPr>
      <w:r w:rsidRPr="00080C06">
        <w:t xml:space="preserve">Although SA can develop throughout one’s life, there are key periods in which this development is most likely to occur and thus, deserved research attention. During adolescence and emerging adulthood, romantic relationships and sexual activity are normative. This means that this is an important key period for both sexes to develop the necessary skills to attain a healthy sexual life  </w:t>
      </w:r>
      <w:r w:rsidRPr="00080C06">
        <w:fldChar w:fldCharType="begin"/>
      </w:r>
      <w:r w:rsidRPr="00080C06">
        <w:instrText xml:space="preserve"> ADDIN ZOTERO_ITEM CSL_CITATION {"citationID":"a1vdig5hkk4","properties":{"formattedCitation":"(Shulman &amp; Connolly, 2013)","plainCitation":"(Shulman &amp; Connolly, 2013)"},"citationItems":[{"id":125,"uris":["http://zotero.org/users/local/pLf8T0PY/items/H7746ZAB"],"uri":["http://zotero.org/users/local/pLf8T0PY/items/H7746ZAB"],"itemData":{"id":125,"type":"article-journal","title":"The Challenge of Romantic Relationships in Emerging Adulthood: Reconceptualization of the Field","container-title":"Emerging Adulthood","page":"27-39","volume":"1","issue":"1","source":"SAGE Journals","abstract":"Although theories of romantic stage development suggest that youth in the period of emerging adulthood are fully capable of commitment to an intimate romantic relationship, recent research suggests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DOI":"10.1177/2167696812467330","ISSN":"2167-6968","shortTitle":"The Challenge of Romantic Relationships in Emerging Adulthood","journalAbbreviation":"Emerging Adulthood","language":"en","author":[{"family":"Shulman","given":"Shmuel"},{"family":"Connolly","given":"Jennifer"}],"issued":{"date-parts":[["2013",3,1]]}}}],"schema":"https://github.com/citation-style-language/schema/raw/master/csl-citation.json"} </w:instrText>
      </w:r>
      <w:r w:rsidRPr="00080C06">
        <w:fldChar w:fldCharType="separate"/>
      </w:r>
      <w:r w:rsidRPr="00080C06">
        <w:t>(Shulman &amp; Connolly, 2013</w:t>
      </w:r>
      <w:r w:rsidRPr="00080C06">
        <w:fldChar w:fldCharType="end"/>
      </w:r>
      <w:r w:rsidRPr="00080C06">
        <w:t xml:space="preserve">; </w:t>
      </w:r>
      <w:proofErr w:type="spellStart"/>
      <w:r w:rsidRPr="00080C06">
        <w:t>Manlove</w:t>
      </w:r>
      <w:proofErr w:type="spellEnd"/>
      <w:r w:rsidRPr="00080C06">
        <w:t xml:space="preserve">, </w:t>
      </w:r>
      <w:proofErr w:type="spellStart"/>
      <w:r w:rsidRPr="00080C06">
        <w:t>Franzetta</w:t>
      </w:r>
      <w:proofErr w:type="spellEnd"/>
      <w:r w:rsidRPr="00080C06">
        <w:t>, Ryan, &amp; Moore, 2006). Therefore, in these periods there is a need to understand the various types of relationships individuals have</w:t>
      </w:r>
      <w:sdt>
        <w:sdtPr>
          <w:id w:val="-866916590"/>
          <w:citation/>
        </w:sdtPr>
        <w:sdtContent>
          <w:r w:rsidRPr="00080C06">
            <w:fldChar w:fldCharType="begin"/>
          </w:r>
          <w:r w:rsidRPr="00080C06">
            <w:instrText xml:space="preserve"> CITATION Kan06 \l 12298 </w:instrText>
          </w:r>
          <w:r w:rsidRPr="00080C06">
            <w:fldChar w:fldCharType="separate"/>
          </w:r>
          <w:r w:rsidRPr="00080C06">
            <w:t xml:space="preserve"> (Kan &amp; Cares, 2006)</w:t>
          </w:r>
          <w:r w:rsidRPr="00080C06">
            <w:fldChar w:fldCharType="end"/>
          </w:r>
        </w:sdtContent>
      </w:sdt>
      <w:r w:rsidRPr="00080C06">
        <w:t xml:space="preserve">, but also how they transition from being single (individualistic processes) to becoming a couple (dyadic processes) </w:t>
      </w:r>
      <w:r w:rsidRPr="00080C06">
        <w:fldChar w:fldCharType="begin"/>
      </w:r>
      <w:r w:rsidRPr="00080C06">
        <w:instrText xml:space="preserve"> ADDIN ZOTERO_ITEM CSL_CITATION {"citationID":"a10ks94st23","properties":{"formattedCitation":"(Shulman &amp; Connolly, 2013)","plainCitation":"(Shulman &amp; Connolly, 2013)"},"citationItems":[{"id":125,"uris":["http://zotero.org/users/local/pLf8T0PY/items/H7746ZAB"],"uri":["http://zotero.org/users/local/pLf8T0PY/items/H7746ZAB"],"itemData":{"id":125,"type":"article-journal","title":"The Challenge of Romantic Relationships in Emerging Adulthood: Reconceptualization of the Field","container-title":"Emerging Adulthood","page":"27-39","volume":"1","issue":"1","source":"SAGE Journals","abstract":"Although theories of romantic stage development suggest that youth in the period of emerging adulthood are fully capable of commitment to an intimate romantic relationship, recent research suggests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DOI":"10.1177/2167696812467330","ISSN":"2167-6968","shortTitle":"The Challenge of Romantic Relationships in Emerging Adulthood","journalAbbreviation":"Emerging Adulthood","language":"en","author":[{"family":"Shulman","given":"Shmuel"},{"family":"Connolly","given":"Jennifer"}],"issued":{"date-parts":[["2013",3,1]]}}}],"schema":"https://github.com/citation-style-language/schema/raw/master/csl-citation.json"} </w:instrText>
      </w:r>
      <w:r w:rsidRPr="00080C06">
        <w:fldChar w:fldCharType="separate"/>
      </w:r>
      <w:r w:rsidRPr="00080C06">
        <w:t>(Shulman &amp; Connolly, 2013)</w:t>
      </w:r>
      <w:r w:rsidRPr="00080C06">
        <w:fldChar w:fldCharType="end"/>
      </w:r>
      <w:r w:rsidRPr="00080C06">
        <w:t xml:space="preserve">. In this period, challenges to the development of SA are related to a lack of experience in negotiating sexual activity </w:t>
      </w:r>
      <w:r w:rsidRPr="00080C06">
        <w:fldChar w:fldCharType="begin"/>
      </w:r>
      <w:r w:rsidRPr="00080C06">
        <w:instrText xml:space="preserve"> ADDIN ZOTERO_ITEM CSL_CITATION {"citationID":"a2aemsv8set","properties":{"formattedCitation":"(Beres, 2010)","plainCitation":"(Beres, 2010)"},"citationItems":[{"id":9,"uris":["http://zotero.org/users/local/pLf8T0PY/items/KB4AS5WD"],"uri":["http://zotero.org/users/local/pLf8T0PY/items/KB4AS5WD"],"itemData":{"id":9,"type":"article-journal","title":"Sexual miscommunication? Untangling assumptions about sexual communication between casual sex partners","container-title":"Culture, health &amp; sexuality","page":"1–14","volume":"12","issue":"1","source":"Google Scholar","shortTitle":"Sexual miscommunication?","author":[{"family":"Beres","given":"Melanie"}],"issued":{"date-parts":[["2010"]]}}}],"schema":"https://github.com/citation-style-language/schema/raw/master/csl-citation.json"} </w:instrText>
      </w:r>
      <w:r w:rsidRPr="00080C06">
        <w:fldChar w:fldCharType="separate"/>
      </w:r>
      <w:r w:rsidRPr="00080C06">
        <w:t>(</w:t>
      </w:r>
      <w:proofErr w:type="spellStart"/>
      <w:r w:rsidRPr="00080C06">
        <w:t>Beres</w:t>
      </w:r>
      <w:proofErr w:type="spellEnd"/>
      <w:r w:rsidRPr="00080C06">
        <w:t>, 2010)</w:t>
      </w:r>
      <w:r w:rsidRPr="00080C06">
        <w:fldChar w:fldCharType="end"/>
      </w:r>
      <w:r w:rsidRPr="00080C06">
        <w:t xml:space="preserve">, a low awareness of their sexual and reproductive rights </w:t>
      </w:r>
      <w:sdt>
        <w:sdtPr>
          <w:id w:val="-1982525229"/>
          <w:citation/>
        </w:sdtPr>
        <w:sdtContent>
          <w:r w:rsidRPr="00080C06">
            <w:fldChar w:fldCharType="begin"/>
          </w:r>
          <w:r w:rsidRPr="00080C06">
            <w:instrText xml:space="preserve"> CITATION Ric02 \l 12298 </w:instrText>
          </w:r>
          <w:r w:rsidRPr="00080C06">
            <w:fldChar w:fldCharType="separate"/>
          </w:r>
          <w:r w:rsidRPr="00080C06">
            <w:t>(Rickert, Sanghvi, &amp; Wietmann, 2002)</w:t>
          </w:r>
          <w:r w:rsidRPr="00080C06">
            <w:fldChar w:fldCharType="end"/>
          </w:r>
        </w:sdtContent>
      </w:sdt>
      <w:r w:rsidRPr="00080C06">
        <w:t xml:space="preserve">, and an increased vulnerability to act under pressure (e.g., comply in unwanted sexual activities to keep their partner) </w:t>
      </w:r>
      <w:r w:rsidRPr="00080C06">
        <w:fldChar w:fldCharType="begin"/>
      </w:r>
      <w:r w:rsidRPr="00080C06">
        <w:instrText xml:space="preserve"> ADDIN ZOTERO_ITEM CSL_CITATION {"citationID":"a4b7p4he6r","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Pr="00080C06">
        <w:fldChar w:fldCharType="separate"/>
      </w:r>
      <w:r w:rsidRPr="00080C06">
        <w:t>(Bay-Cheng &amp; Eliseo-Arras, 2008)</w:t>
      </w:r>
      <w:r w:rsidRPr="00080C06">
        <w:fldChar w:fldCharType="end"/>
      </w:r>
      <w:r w:rsidRPr="00080C06">
        <w:t xml:space="preserve">. Additionally, in an effort to have a ‘successful’ relationship, individuals at this age often put their partner’s needs before their own, even if this may be detrimental to their own physical and mental health (Rickert et al., 2002). </w:t>
      </w:r>
    </w:p>
    <w:p w14:paraId="08A3B750" w14:textId="77777777" w:rsidR="00080C06" w:rsidRPr="00080C06" w:rsidRDefault="00080C06" w:rsidP="00080C06">
      <w:pPr>
        <w:pStyle w:val="SubtituloInterno1"/>
        <w:rPr>
          <w:u w:color="000000"/>
        </w:rPr>
      </w:pPr>
      <w:r w:rsidRPr="00080C06">
        <w:t>Education</w:t>
      </w:r>
      <w:r w:rsidRPr="00080C06">
        <w:rPr>
          <w:u w:color="000000"/>
        </w:rPr>
        <w:t xml:space="preserve"> </w:t>
      </w:r>
    </w:p>
    <w:p w14:paraId="4BC84B59" w14:textId="4FD664F1" w:rsidR="00080C06" w:rsidRPr="00080C06" w:rsidRDefault="00080C06" w:rsidP="00080C06">
      <w:pPr>
        <w:pStyle w:val="Prrafocomn"/>
        <w:rPr>
          <w:i/>
        </w:rPr>
      </w:pPr>
      <w:r w:rsidRPr="00080C06">
        <w:t xml:space="preserve">Level of education was considered in some studies as this element also typically increases with age. A study comparing graduate and undergraduate female students found an association between higher levels of education and greater SA </w:t>
      </w:r>
      <w:r w:rsidRPr="00080C06">
        <w:fldChar w:fldCharType="begin"/>
      </w:r>
      <w:r w:rsidRPr="00080C06">
        <w:instrText xml:space="preserve"> ADDIN ZOTERO_ITEM CSL_CITATION {"citationID":"a9480u8e7q","properties":{"formattedCitation":"(Rodriquez, Johnson, &amp; Combs, 2001)","plainCitation":"(Rodriquez, Johnson, &amp; Combs, 2001)"},"citationItems":[{"id":183,"uris":["http://zotero.org/users/local/pLf8T0PY/items/PMCIINHC"],"uri":["http://zotero.org/users/local/pLf8T0PY/items/PMCIINHC"],"itemData":{"id":183,"type":"article-journal","title":"Significant Variables Associated with Assertiveness Among Hispanic College Women","container-title":"Journal of Instructional Psychology; Milwaukee, Wis.","volume":"28","issue":"3","source":"ProQuest","URL":"https://search.proquest.com/docview/1416363519?pq-origsite=gscholar","ISSN":"0094-1956","language":"English","author":[{"family":"Rodriquez","given":"Geraldine"},{"family":"Johnson","given":"Steve W."},{"family":"Combs","given":"Don C."}],"issued":{"date-parts":[["2001"]]},"accessed":{"date-parts":[["2017",8,3]]}}}],"schema":"https://github.com/citation-style-language/schema/raw/master/csl-citation.json"} </w:instrText>
      </w:r>
      <w:r w:rsidRPr="00080C06">
        <w:fldChar w:fldCharType="separate"/>
      </w:r>
      <w:r w:rsidRPr="00080C06">
        <w:t>(Rodriquez, Johnson, &amp; Combs, 2001)</w:t>
      </w:r>
      <w:r w:rsidRPr="00080C06">
        <w:fldChar w:fldCharType="end"/>
      </w:r>
      <w:r w:rsidRPr="00080C06">
        <w:t xml:space="preserve">. In addition to the level of education, it is also important to take into account the exposure, or lack thereof, to sex education programs that stimulate the development of SA in individuals. </w:t>
      </w:r>
      <w:r w:rsidRPr="00080C06">
        <w:fldChar w:fldCharType="begin"/>
      </w:r>
      <w:r w:rsidRPr="00080C06">
        <w:instrText xml:space="preserve"> ADDIN ZOTERO_ITEM CSL_CITATION {"citationID":"a41d84qhka","properties":{"formattedCitation":"(Hirst, 2008)","plainCitation":"(Hirst, 2008)"},"citationItems":[{"id":194,"uris":["http://zotero.org/users/local/pLf8T0PY/items/6IVMA6KF"],"uri":["http://zotero.org/users/local/pLf8T0PY/items/6IVMA6KF"],"itemData":{"id":194,"type":"article-journal","title":"Developing sexual competence? Exploring strategies for the provision of effective sexualities and relationships education","container-title":"Sex Education","page":"399-413","volume":"8","issue":"4","source":"Taylor and Francis+NEJM","abstract":"School‐based sexualities and relationships education (SRE) offers one of the most promising means of improving young people's sexual health through developing ‘sexual competence’. In the absence of evidence on whether the term holds the same meanings for young people and adults (e.g. teachers, researchers, policy‐makers), the paper explores ‘adult’ notions of sexual competence as construed in research data and alluded to in UK Government guidance on SRE, then draws on empirical research with young people on factors that affect the contexts, motivations and outcomes of sexual encounters, and therefore have implications for sexual competence. These data from young people also challenge more traditional approaches to sexualities education in highlighting disjunctions between the content of school‐based input and their reported sexual experience. The paper concludes by considering the implications of these insights for developing a shared notion of what SRE is trying to achieve and suggestions for recognition in the content and approaches to SRE.","DOI":"10.1080/14681810802433929","ISSN":"1468-1811","shortTitle":"Developing sexual competence?","author":[{"family":"Hirst","given":"Julia"}],"issued":{"date-parts":[["2008",11,1]]}}}],"schema":"https://github.com/citation-style-language/schema/raw/master/csl-citation.json"} </w:instrText>
      </w:r>
      <w:r w:rsidRPr="00080C06">
        <w:fldChar w:fldCharType="separate"/>
      </w:r>
      <w:r w:rsidRPr="00080C06">
        <w:t>Hirst (2008</w:t>
      </w:r>
      <w:r w:rsidRPr="00080C06">
        <w:fldChar w:fldCharType="end"/>
      </w:r>
      <w:r w:rsidRPr="00080C06">
        <w:t xml:space="preserve">) highlighted the importance of sex education and training programs in improving factors that have an impact on the contexts, motivations and outcomes of sexual encounters and therefore have implications for SA. Importantly, there are dimensions of SA that are more easily fostered by training programs, such as a sense of empowerment and self-efficacy to resist pressure from a sexual partner to have sexual intercourse </w:t>
      </w:r>
      <w:r w:rsidRPr="00080C06">
        <w:fldChar w:fldCharType="begin"/>
      </w:r>
      <w:r w:rsidRPr="00080C06">
        <w:instrText xml:space="preserve"> ADDIN ZOTERO_ITEM CSL_CITATION {"citationID":"aub92q6jsb","properties":{"formattedCitation":"(Kelley, Orchowski, &amp; Gidycz, 2016)","plainCitation":"(Kelley, Orchowski, &amp; Gidycz,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Pr="00080C06">
        <w:fldChar w:fldCharType="separate"/>
      </w:r>
      <w:r w:rsidRPr="00080C06">
        <w:t xml:space="preserve">(Kelley, </w:t>
      </w:r>
      <w:proofErr w:type="spellStart"/>
      <w:r w:rsidRPr="00080C06">
        <w:t>Orchowski</w:t>
      </w:r>
      <w:proofErr w:type="spellEnd"/>
      <w:r w:rsidRPr="00080C06">
        <w:t xml:space="preserve">, &amp; </w:t>
      </w:r>
      <w:proofErr w:type="spellStart"/>
      <w:r w:rsidRPr="00080C06">
        <w:t>Gidycz</w:t>
      </w:r>
      <w:proofErr w:type="spellEnd"/>
      <w:r w:rsidRPr="00080C06">
        <w:t>, 2016)</w:t>
      </w:r>
      <w:r w:rsidRPr="00080C06">
        <w:fldChar w:fldCharType="end"/>
      </w:r>
      <w:r w:rsidRPr="00080C06">
        <w:t>.</w:t>
      </w:r>
    </w:p>
    <w:p w14:paraId="5DFF7ED4" w14:textId="77777777" w:rsidR="00080C06" w:rsidRPr="00080C06" w:rsidRDefault="00080C06" w:rsidP="00080C06">
      <w:pPr>
        <w:pStyle w:val="SubtituloInterno1"/>
        <w:rPr>
          <w:u w:color="000000"/>
        </w:rPr>
      </w:pPr>
      <w:r w:rsidRPr="00080C06">
        <w:rPr>
          <w:u w:color="000000"/>
        </w:rPr>
        <w:t xml:space="preserve">Gender </w:t>
      </w:r>
    </w:p>
    <w:p w14:paraId="0DC6C593" w14:textId="5AA2E02A" w:rsidR="00080C06" w:rsidRPr="00080C06" w:rsidRDefault="00080C06" w:rsidP="00080C06">
      <w:pPr>
        <w:pStyle w:val="Prrafocomn"/>
        <w:rPr>
          <w:i/>
        </w:rPr>
      </w:pPr>
      <w:r w:rsidRPr="00080C06">
        <w:lastRenderedPageBreak/>
        <w:t xml:space="preserve">There </w:t>
      </w:r>
      <w:proofErr w:type="gramStart"/>
      <w:r w:rsidRPr="00080C06">
        <w:t>are</w:t>
      </w:r>
      <w:proofErr w:type="gramEnd"/>
      <w:r w:rsidRPr="00080C06">
        <w:t xml:space="preserve"> specific gender-based norms that influence sexual behavior in intimate relationships and these norms are discussed in some studies on SA. Men and women seem to assert their sexual thoughts in different ways </w:t>
      </w:r>
      <w:r w:rsidRPr="00080C06">
        <w:fldChar w:fldCharType="begin"/>
      </w:r>
      <w:r w:rsidRPr="00080C06">
        <w:instrText xml:space="preserve"> ADDIN ZOTERO_ITEM CSL_CITATION {"citationID":"a17ev2i0aji","properties":{"formattedCitation":"(Santos-Iglesias, Vallejo-Medina, et al., 2013)","plainCitation":"(Santos-Iglesias, Vallejo-Medina, et al., 2013)","noteIndex":0},"citationItems":[{"id":"BO1M67GT/SkFZFzM6","uris":["http://zotero.org/users/local/pLf8T0PY/items/SU3STHPA"],"uri":["http://zotero.org/users/local/pLf8T0PY/items/SU3STHPA"],"itemData":{"id":"BO1M67GT/SkFZFzM6","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Pr="00080C06">
        <w:fldChar w:fldCharType="separate"/>
      </w:r>
      <w:r w:rsidRPr="00080C06">
        <w:t>(Santos-Iglesias et al., 2013)</w:t>
      </w:r>
      <w:r w:rsidRPr="00080C06">
        <w:fldChar w:fldCharType="end"/>
      </w:r>
      <w:r w:rsidRPr="00080C06">
        <w:t xml:space="preserve">. Research has shown that men and women are expected to derive their specific roles from social scripts and that they act in accordance with these gendered standards </w:t>
      </w:r>
      <w:r w:rsidRPr="00080C06">
        <w:fldChar w:fldCharType="begin"/>
      </w:r>
      <w:r w:rsidRPr="00080C06">
        <w:instrText xml:space="preserve"> ADDIN ZOTERO_ITEM CSL_CITATION {"citationID":"a3fq6m5ni9","properties":{"formattedCitation":"(Fetterolf &amp; Sanchez, 2015)","plainCitation":"(Fetterolf &amp; Sanchez, 2015)","noteIndex":0},"citationItems":[{"id":"hI67UH91/lbrsi9X5","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Pr="00080C06">
        <w:fldChar w:fldCharType="separate"/>
      </w:r>
      <w:r w:rsidRPr="00080C06">
        <w:t>(</w:t>
      </w:r>
      <w:proofErr w:type="spellStart"/>
      <w:r w:rsidRPr="00080C06">
        <w:t>Fetterolf</w:t>
      </w:r>
      <w:proofErr w:type="spellEnd"/>
      <w:r w:rsidRPr="00080C06">
        <w:t xml:space="preserve"> &amp; Sanchez, 2015)</w:t>
      </w:r>
      <w:r w:rsidRPr="00080C06">
        <w:fldChar w:fldCharType="end"/>
      </w:r>
      <w:r w:rsidRPr="00080C06">
        <w:t xml:space="preserve">. Social scripts for men often include seeking pleasure and fun, and so they should regularly initiate sexual intercourse </w:t>
      </w:r>
      <w:r w:rsidRPr="00080C06">
        <w:fldChar w:fldCharType="begin"/>
      </w:r>
      <w:r w:rsidRPr="00080C06">
        <w:instrText xml:space="preserve"> ADDIN ZOTERO_ITEM CSL_CITATION {"citationID":"LN7e1fgS","properties":{"formattedCitation":"(Manago, Ward, &amp; Aldana, 2015a; Vannier &amp; O\\uc0\\u8217{}Sullivan, 2011)","plainCitation":"(Manago, Ward, &amp; Aldana, 2015a; Vannier &amp; O’Sullivan, 2011)","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1x3fjtNc","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Pr="00080C06">
        <w:fldChar w:fldCharType="separate"/>
      </w:r>
      <w:r w:rsidRPr="00080C06">
        <w:t>(</w:t>
      </w:r>
      <w:proofErr w:type="spellStart"/>
      <w:r w:rsidRPr="00080C06">
        <w:t>Manago</w:t>
      </w:r>
      <w:proofErr w:type="spellEnd"/>
      <w:r w:rsidRPr="00080C06">
        <w:t xml:space="preserve">, Ward, &amp; Aldana, 2015; </w:t>
      </w:r>
      <w:proofErr w:type="spellStart"/>
      <w:r w:rsidRPr="00080C06">
        <w:t>Vannier</w:t>
      </w:r>
      <w:proofErr w:type="spellEnd"/>
      <w:r w:rsidRPr="00080C06">
        <w:t xml:space="preserve"> &amp; O’Sullivan, 2011)</w:t>
      </w:r>
      <w:r w:rsidRPr="00080C06">
        <w:fldChar w:fldCharType="end"/>
      </w:r>
      <w:r w:rsidRPr="00080C06">
        <w:t xml:space="preserve">, whereas scripts for women regarding sex refer to love and affection, and, as ‘gatekeepers of sex’, women need to develop skills to refuse and prevent sexual intercourse </w:t>
      </w:r>
      <w:r w:rsidRPr="00080C06">
        <w:fldChar w:fldCharType="begin"/>
      </w:r>
      <w:r w:rsidRPr="00080C06">
        <w:instrText xml:space="preserve"> ADDIN ZOTERO_ITEM CSL_CITATION {"citationID":"AHCcAS9C","properties":{"formattedCitation":"(Bourdeau, Thomas, &amp; Long, 2008; Manago, Ward, &amp; Aldana, 2015; Santos-Iglesias, Vallejo-Medina, et al., 2013)","plainCitation":"(Bourdeau, Thomas, &amp; Long, 2008; Manago, Ward, &amp; Aldana, 2015; Santos-Iglesias, Vallejo-Medina, et al., 2013)","dontUpdate":true,"noteIndex":0},"citationItems":[{"id":"m4jttSpY/tZbNfa2l","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00hQJY9D","uris":["http://zotero.org/users/local/pLf8T0PY/items/SU3STHPA"],"uri":["http://zotero.org/users/local/pLf8T0PY/items/SU3STHPA"],"itemData":{"id":158,"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Pr="00080C06">
        <w:fldChar w:fldCharType="separate"/>
      </w:r>
      <w:r w:rsidRPr="00080C06">
        <w:t>(</w:t>
      </w:r>
      <w:proofErr w:type="spellStart"/>
      <w:r w:rsidRPr="00080C06">
        <w:t>Bourdeau</w:t>
      </w:r>
      <w:proofErr w:type="spellEnd"/>
      <w:r w:rsidRPr="00080C06">
        <w:t xml:space="preserve">, Thomas, &amp; Long, 2008; </w:t>
      </w:r>
      <w:proofErr w:type="spellStart"/>
      <w:r w:rsidRPr="00080C06">
        <w:t>Manago</w:t>
      </w:r>
      <w:proofErr w:type="spellEnd"/>
      <w:r w:rsidRPr="00080C06">
        <w:t>, Ward &amp; Aldana, 2015; Santos-Iglesias et al., 2013)</w:t>
      </w:r>
      <w:r w:rsidRPr="00080C06">
        <w:fldChar w:fldCharType="end"/>
      </w:r>
      <w:r w:rsidRPr="00080C06">
        <w:t xml:space="preserve">. Given the importance of gender scripts in SA, it is necessary to consider the current differences, but also how they can be changed and adapted in the modern era. An important new challenge is to study how social media and an online ‘messages’ affect the development of SA in women and men </w:t>
      </w:r>
      <w:r w:rsidRPr="00080C06">
        <w:fldChar w:fldCharType="begin"/>
      </w:r>
      <w:r w:rsidRPr="00080C06">
        <w:instrText xml:space="preserve"> ADDIN ZOTERO_ITEM CSL_CITATION {"citationID":"a2kd0gf9krg","properties":{"formattedCitation":"(Manago, Ward, Lemm, Reed, &amp; Seabrook, 2015)","plainCitation":"(Manago, Ward, Lemm, Reed, &amp; Seabrook, 2015)","noteIndex":0},"citationItems":[{"id":"m4jttSpY/08hrZSf1","uris":["http://zotero.org/users/local/pLf8T0PY/items/48TPPPER"],"uri":["http://zotero.org/users/local/pLf8T0PY/items/48TPPPER"],"itemData":{"id":165,"type":"article-journal","title":"Facebook Involvement, Objectified Body Consciousness, Body Shame, and Sexual Assertiveness in College Women and Men","container-title":"Sex Roles","page":"1-14","volume":"72","issue":"1-2","source":"link.springer.com","abstract":"Given the heightened attention to visual impression management on social media websites, previous research has demonstrated an association between Facebook use and objectified body consciousness among adolescent girls and young women in various Western countries, including the U.S. (e.g., Meier and Gray 2013). The current study aimed to test whether both young women and men using social networking sites are vulnerable to objectified body consciousness, and to extend this line of research to sexual health outcomes. We tested a path model of Facebook involvement, objectified body consciousness, body shame, and sexual assertiveness and examined whether the negative health consequences of objectified body consciousness were greater in magnitude for women than men. Participants in this study were U.S. college students in the Midwest, 467 women and 348 men, who on average reported using social networking sites for 6 years. They completed survey measures assessing their involvement in Facebook, body surveillance, appearance self-worth, and enjoyment of sexualization. They also reported on feelings of body shame and sexual assertiveness. For both women and men, Facebook involvement predicted objectified body consciousness, which in turn predicted greater body shame and decreased sexual assertiveness. The link between objectified body consciousness and body shame was greater in magnitude for women, but no gender difference was found in the association between body shame and sexual assertiveness. We suggest that social media foster a heightened experience of the self from an observer’s point of view, which has consequences for body image and sexual agency among women as well as men.","DOI":"10.1007/s11199-014-0441-1","ISSN":"0360-0025, 1573-2762","journalAbbreviation":"Sex Roles","language":"en","author":[{"family":"Manago","given":"Adriana M."},{"family":"Ward","given":"L. Monique"},{"family":"Lemm","given":"Kristi M."},{"family":"Reed","given":"Lauren"},{"family":"Seabrook","given":"Rita"}],"issued":{"date-parts":[["2015",1,1]]}}}],"schema":"https://github.com/citation-style-language/schema/raw/master/csl-citation.json"} </w:instrText>
      </w:r>
      <w:r w:rsidRPr="00080C06">
        <w:fldChar w:fldCharType="separate"/>
      </w:r>
      <w:r w:rsidRPr="00080C06">
        <w:t>(</w:t>
      </w:r>
      <w:proofErr w:type="spellStart"/>
      <w:r w:rsidRPr="00080C06">
        <w:t>Manago</w:t>
      </w:r>
      <w:proofErr w:type="spellEnd"/>
      <w:r w:rsidRPr="00080C06">
        <w:t xml:space="preserve">, Ward, </w:t>
      </w:r>
      <w:proofErr w:type="spellStart"/>
      <w:r w:rsidRPr="00080C06">
        <w:t>Lemm</w:t>
      </w:r>
      <w:proofErr w:type="spellEnd"/>
      <w:r w:rsidRPr="00080C06">
        <w:t>, Reed, &amp; Seabrook, 2015)</w:t>
      </w:r>
      <w:r w:rsidRPr="00080C06">
        <w:fldChar w:fldCharType="end"/>
      </w:r>
      <w:r w:rsidRPr="00080C06">
        <w:t xml:space="preserve">. </w:t>
      </w:r>
    </w:p>
    <w:p w14:paraId="1D9641D7" w14:textId="77777777" w:rsidR="00080C06" w:rsidRPr="00080C06" w:rsidRDefault="00080C06" w:rsidP="00080C06">
      <w:pPr>
        <w:pStyle w:val="SubtituloInterno"/>
      </w:pPr>
      <w:r w:rsidRPr="00080C06">
        <w:t>Cultural context</w:t>
      </w:r>
    </w:p>
    <w:p w14:paraId="286899BE" w14:textId="77777777" w:rsidR="00080C06" w:rsidRPr="00080C06" w:rsidRDefault="00080C06" w:rsidP="00080C06">
      <w:pPr>
        <w:pStyle w:val="Prrafocomn"/>
      </w:pPr>
      <w:r w:rsidRPr="00080C06">
        <w:t xml:space="preserve">The premise that cultural context shapes sexual behavior informs the idea that the development of SA in men and women is, in part, the result of gender dynamics in a society. It is important to take into account that cultural context varies widely and that many groups have their own perceptions of what SA means and how it is tied to different codes and values </w:t>
      </w:r>
      <w:r w:rsidRPr="00080C06">
        <w:fldChar w:fldCharType="begin"/>
      </w:r>
      <w:r w:rsidRPr="00080C06">
        <w:instrText xml:space="preserve"> ADDIN ZOTERO_ITEM CSL_CITATION {"citationID":"a12u9q5hme1","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Pr="00080C06">
        <w:fldChar w:fldCharType="separate"/>
      </w:r>
      <w:r w:rsidRPr="00080C06">
        <w:t>(Yoshioka, 2000</w:t>
      </w:r>
      <w:r w:rsidRPr="00080C06">
        <w:fldChar w:fldCharType="end"/>
      </w:r>
      <w:r w:rsidRPr="00080C06">
        <w:t xml:space="preserve">; Rickert et al., 2002). Cross-cultural studies that have evaluated the levels of SA between cultures have concluded that women and men living in Western, i.e., European and North American, cultures – also known as individualistic societies – show higher levels of SA compared to those living in Eastern, i.e., Asian, and Latin American cultures – also known as collectivistic – societies </w:t>
      </w:r>
      <w:r w:rsidRPr="00080C06">
        <w:fldChar w:fldCharType="begin"/>
      </w:r>
      <w:r w:rsidRPr="00080C06">
        <w:instrText xml:space="preserve"> ADDIN ZOTERO_ITEM CSL_CITATION {"citationID":"DYbuoT73","properties":{"formattedCitation":"(Rodriquez et al., 2001; Yoshioka, 2000)","plainCitation":"(Rodriquez et al., 2001; Yoshioka, 2000)"},"citationItems":[{"id":183,"uris":["http://zotero.org/users/local/pLf8T0PY/items/PMCIINHC"],"uri":["http://zotero.org/users/local/pLf8T0PY/items/PMCIINHC"],"itemData":{"id":183,"type":"article-journal","title":"Significant Variables Associated with Assertiveness Among Hispanic College Women","container-title":"Journal of Instructional Psychology; Milwaukee, Wis.","volume":"28","issue":"3","source":"ProQuest","URL":"https://search.proquest.com/docview/1416363519?pq-origsite=gscholar","ISSN":"0094-1956","language":"English","author":[{"family":"Rodriquez","given":"Geraldine"},{"family":"Johnson","given":"Steve W."},{"family":"Combs","given":"Don C."}],"issued":{"date-parts":[["2001"]]},"accessed":{"date-parts":[["2017",8,3]]}}},{"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Pr="00080C06">
        <w:fldChar w:fldCharType="separate"/>
      </w:r>
      <w:r w:rsidRPr="00080C06">
        <w:t>(Rodriquez et al., 2001; Yoshioka, 2000)</w:t>
      </w:r>
      <w:r w:rsidRPr="00080C06">
        <w:fldChar w:fldCharType="end"/>
      </w:r>
      <w:r w:rsidRPr="00080C06">
        <w:t xml:space="preserve">. </w:t>
      </w:r>
    </w:p>
    <w:p w14:paraId="4FDED02F" w14:textId="77777777" w:rsidR="00080C06" w:rsidRPr="00080C06" w:rsidRDefault="00080C06" w:rsidP="00080C06">
      <w:pPr>
        <w:pStyle w:val="Prrafocomn"/>
      </w:pPr>
      <w:r w:rsidRPr="00080C06">
        <w:t xml:space="preserve">In a broad conceptual sense, cultural context operates by giving ´standards of normality´ which in turn result in dominant specific gender ideologies </w:t>
      </w:r>
      <w:r w:rsidRPr="00080C06">
        <w:fldChar w:fldCharType="begin"/>
      </w:r>
      <w:r w:rsidRPr="00080C06">
        <w:instrText xml:space="preserve"> ADDIN ZOTERO_ITEM CSL_CITATION {"citationID":"kGbwDOio","properties":{"formattedCitation":"{\\rtf (Fetterolf &amp; Sanchez, 2015; Manago, Ward, &amp; Aldana, 2015; Tolman, Davis, &amp; Bowman, 2016; Vannier &amp; O\\uc0\\u8217{}Sullivan, 2011)}","plainCitation":"(Fetterolf &amp; Sanchez, 2015; Manago, Ward, &amp; Aldana, 2015; Tolman, Davis, &amp; Bowman, 2016; Vannier &amp; O’Sullivan, 2011)","dontUpdate":true,"noteIndex":0},"citationItems":[{"id":"m4jttSpY/881zap8C","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6blKpTRd","uris":["http://zotero.org/users/local/pLf8T0PY/items/SIX6P5KN"],"uri":["http://zotero.org/users/local/pLf8T0PY/items/SIX6P5KN"],"itemData":{"id":127,"type":"article-journal","title":"“That’s Just How It Is”: A Gendered Analysis of Masculinity and Femininity Ideologies in Adolescent Girls’ and Boys’ Heterosexual Relationships","container-title":"Journal of Adolescent Research","page":"3-31","volume":"31","issue":"1","source":"SAGE Journals","abstract":"In this mixed-methods study, we adopted a feminist theoretical lens in conceptualizing gender as hierarchical and complementary ideologies—femininity and masculinity—that are fundamental constituents of institutionalized heterosexuality as a way to understand the persistence of gender inequity in adolescents’ heterosexual relationships. In Study 1, we conducted separate analyses for girls and boys to evaluate whether masculinity ideology for boys and femininity ideology for girls account for boys’ endorsement of male coercion and for girls’ endorsement of feminine conventions in heterosexual relationships with a sample of 250 tenth-grade students (n = 144 girls). Masculinity ideology proved to be as strong or stronger than femininity ideology in predicting these respective outcomes. In Study 2, we sought to understand this pattern through a thematically informed narrative analysis of interviews with 53 of the Study 1 participants (n = 35 girls) on their beliefs about and experiences with sexual expression and heterosexual relationships. Girls described the dual task of managing boys’ masculinity as well as their own femininity. Boys, by contrast, described girls’ femininity in instrumental terms for the management of their own masculinity. Integration of these results provides greater insight into how institutionalized heterosexuality is reproduced through the functioning of these hierarchical complementary gender ideologies.","DOI":"10.1177/0743558415587325","ISSN":"0743-5584","shortTitle":"“That’s Just How It Is”","journalAbbreviation":"Journal of Adolescent Research","language":"en","author":[{"family":"Tolman","given":"Deborah L."},{"family":"Davis","given":"Brian R."},{"family":"Bowman","given":"Christin P."}],"issued":{"date-parts":[["2016",1,1]]}}},{"id":"m4jttSpY/1x3fjtNc","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Pr="00080C06">
        <w:fldChar w:fldCharType="separate"/>
      </w:r>
      <w:r w:rsidRPr="00080C06">
        <w:t>(</w:t>
      </w:r>
      <w:proofErr w:type="spellStart"/>
      <w:r w:rsidRPr="00080C06">
        <w:t>Fetterolf</w:t>
      </w:r>
      <w:proofErr w:type="spellEnd"/>
      <w:r w:rsidRPr="00080C06">
        <w:t xml:space="preserve"> &amp; Sanchez, 2015; </w:t>
      </w:r>
      <w:proofErr w:type="spellStart"/>
      <w:r w:rsidRPr="00080C06">
        <w:t>Manago</w:t>
      </w:r>
      <w:proofErr w:type="spellEnd"/>
      <w:r w:rsidRPr="00080C06">
        <w:t xml:space="preserve">, Ward &amp; Aldana, 2015; Tolman, Davis, &amp; Bowman, 2016; </w:t>
      </w:r>
      <w:proofErr w:type="spellStart"/>
      <w:r w:rsidRPr="00080C06">
        <w:t>Vannier</w:t>
      </w:r>
      <w:proofErr w:type="spellEnd"/>
      <w:r w:rsidRPr="00080C06">
        <w:t xml:space="preserve"> &amp; O’Sullivan, 2011)</w:t>
      </w:r>
      <w:r w:rsidRPr="00080C06">
        <w:fldChar w:fldCharType="end"/>
      </w:r>
      <w:r w:rsidRPr="00080C06">
        <w:t xml:space="preserve">. Thus, to explain gender ideologies, the literature highlights the role of sexual scripts that are present in all cultures and are a result of established cultural and moral values. In the specific case of Latin American cultures, the literature also addresses the predominance of rigid gender stereotypes also known as machismo, marianismo and </w:t>
      </w:r>
      <w:proofErr w:type="spellStart"/>
      <w:r w:rsidRPr="00080C06">
        <w:t>familismo</w:t>
      </w:r>
      <w:proofErr w:type="spellEnd"/>
      <w:r w:rsidRPr="00080C06">
        <w:t xml:space="preserve"> </w:t>
      </w:r>
      <w:r w:rsidRPr="00080C06">
        <w:rPr>
          <w:i/>
        </w:rPr>
        <w:fldChar w:fldCharType="begin"/>
      </w:r>
      <w:r w:rsidRPr="00080C06">
        <w:rPr>
          <w:i/>
        </w:rPr>
        <w:instrText xml:space="preserve"> ADDIN ZOTERO_ITEM CSL_CITATION {"citationID":"AphofQ7a","properties":{"formattedCitation":"{\\rtf (Goicolea, Torres, Edin, &amp; \\uc0\\u214{}hman, 2012; Manago, Ward, &amp; Aldana, 2015)}","plainCitation":"(Goicolea, Torres, Edin, &amp; Öhman, 2012; Manago, Ward, &amp; Aldana, 2015)","dontUpdate":true,"noteIndex":0},"citationItems":[{"id":"m4jttSpY/oDpiNvs2","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Pr="00080C06">
        <w:rPr>
          <w:i/>
        </w:rPr>
        <w:fldChar w:fldCharType="separate"/>
      </w:r>
      <w:r w:rsidRPr="00080C06">
        <w:t>(</w:t>
      </w:r>
      <w:proofErr w:type="spellStart"/>
      <w:r w:rsidRPr="00080C06">
        <w:t>Goicolea</w:t>
      </w:r>
      <w:proofErr w:type="spellEnd"/>
      <w:r w:rsidRPr="00080C06">
        <w:t xml:space="preserve">, Torres, Edin, &amp; </w:t>
      </w:r>
      <w:proofErr w:type="spellStart"/>
      <w:r w:rsidRPr="00080C06">
        <w:t>Öhman</w:t>
      </w:r>
      <w:proofErr w:type="spellEnd"/>
      <w:r w:rsidRPr="00080C06">
        <w:t xml:space="preserve">, 2012; </w:t>
      </w:r>
      <w:proofErr w:type="spellStart"/>
      <w:r w:rsidRPr="00080C06">
        <w:t>Manago</w:t>
      </w:r>
      <w:proofErr w:type="spellEnd"/>
      <w:r w:rsidRPr="00080C06">
        <w:t>, Ward &amp; Aldana, 2015)</w:t>
      </w:r>
      <w:r w:rsidRPr="00080C06">
        <w:fldChar w:fldCharType="end"/>
      </w:r>
      <w:r w:rsidRPr="00080C06">
        <w:t xml:space="preserve">. </w:t>
      </w:r>
    </w:p>
    <w:p w14:paraId="31E583D3" w14:textId="77777777" w:rsidR="00080C06" w:rsidRPr="00080C06" w:rsidRDefault="00080C06" w:rsidP="00080C06">
      <w:pPr>
        <w:pStyle w:val="Prrafocomn"/>
      </w:pPr>
    </w:p>
    <w:p w14:paraId="4CFF0CF1" w14:textId="77777777" w:rsidR="00080C06" w:rsidRPr="00080C06" w:rsidRDefault="00080C06" w:rsidP="00080C06">
      <w:pPr>
        <w:pStyle w:val="SubtituloInterno1"/>
        <w:rPr>
          <w:u w:color="000000"/>
        </w:rPr>
      </w:pPr>
      <w:r w:rsidRPr="00080C06">
        <w:rPr>
          <w:u w:color="000000"/>
        </w:rPr>
        <w:t xml:space="preserve">Sexual scripts </w:t>
      </w:r>
    </w:p>
    <w:p w14:paraId="6FA06AD7" w14:textId="77777777" w:rsidR="00080C06" w:rsidRPr="00080C06" w:rsidRDefault="00080C06" w:rsidP="00080C06">
      <w:pPr>
        <w:pStyle w:val="Prrafocomn"/>
        <w:rPr>
          <w:i/>
        </w:rPr>
      </w:pPr>
      <w:r w:rsidRPr="00080C06">
        <w:t xml:space="preserve">Sexual behavior is the result of cognitive models – also known as sexual scripts – that organize the understanding of certain situations and drive individuals’ behavior </w:t>
      </w:r>
      <w:r w:rsidRPr="00080C06">
        <w:fldChar w:fldCharType="begin"/>
      </w:r>
      <w:r w:rsidRPr="00080C06">
        <w:instrText xml:space="preserve"> ADDIN ZOTERO_ITEM CSL_CITATION {"citationID":"a2ie3vk3d","properties":{"formattedCitation":"(Simon &amp; Gagnon, 2003)","plainCitation":"(Simon &amp; Gagnon, 2003)"},"citationItems":[{"id":200,"uris":["http://zotero.org/users/local/pLf8T0PY/items/7UXF45J4"],"uri":["http://zotero.org/users/local/pLf8T0PY/items/7UXF45J4"],"itemData":{"id":200,"type":"article-journal","title":"Sexual Scripts: Origins, Influences and Changes","container-title":"Qualitative Sociology","page":"491-497","volume":"26","issue":"4","source":"link.springer.com","abstract":"The rejection of explanations of sexuality rooted in biological naturalism and sociological functionalism was the first step in formulating the scripting perspective on sexual conduct. The complex relation between intrapsychic experience, interpersonal relationships and the intersubjective cultural surround was the focus of what was first conceived as a social learning approach to sexuality. This was later transformed into a social constructionist framework as the intellectual context of the social studies of sexuality changed under the influence of feminism, gay and lesbian studies, self-psychology, and new developments in social and sexual theory in England and on the Continent. The scripting perspective has remained remarkably robust and stable as an explanatory framework for sexual conduct which is responsive to a globally changing historical and cultural environment.","DOI":"10.1023/B:QUAS.0000005053.99846.e5","ISSN":"0162-0436, 1573-7837","shortTitle":"Sexual Scripts","journalAbbreviation":"Qualitative Sociology","language":"en","author":[{"family":"Simon","given":"William"},{"family":"Gagnon","given":"John H."}],"issued":{"date-parts":[["2003",12,1]]}}}],"schema":"https://github.com/citation-style-language/schema/raw/master/csl-citation.json"} </w:instrText>
      </w:r>
      <w:r w:rsidRPr="00080C06">
        <w:fldChar w:fldCharType="separate"/>
      </w:r>
      <w:r w:rsidRPr="00080C06">
        <w:t>(Simon &amp; Gagnon, 2003)</w:t>
      </w:r>
      <w:r w:rsidRPr="00080C06">
        <w:fldChar w:fldCharType="end"/>
      </w:r>
      <w:r w:rsidRPr="00080C06">
        <w:t xml:space="preserve">. Sexual scripts refer to actions that are appropriate in certain situations and guide individuals’ thoughts before taking action. These scripts lead to a permanent evaluation of one´s behavior based on the learned roles that differ for men and women </w:t>
      </w:r>
      <w:r w:rsidRPr="00080C06">
        <w:fldChar w:fldCharType="begin"/>
      </w:r>
      <w:r w:rsidRPr="00080C06">
        <w:instrText xml:space="preserve"> ADDIN ZOTERO_ITEM CSL_CITATION {"citationID":"a2afib8c9k6","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Pr="00080C06">
        <w:fldChar w:fldCharType="separate"/>
      </w:r>
      <w:r w:rsidRPr="00080C06">
        <w:t>(Greene &amp; Faulkner, 2005)</w:t>
      </w:r>
      <w:r w:rsidRPr="00080C06">
        <w:fldChar w:fldCharType="end"/>
      </w:r>
      <w:r w:rsidRPr="00080C06">
        <w:t xml:space="preserve">. </w:t>
      </w:r>
    </w:p>
    <w:p w14:paraId="57FA523E" w14:textId="6EEB4EC2" w:rsidR="00080C06" w:rsidRPr="00080C06" w:rsidRDefault="00080C06" w:rsidP="00080C06">
      <w:pPr>
        <w:pStyle w:val="Prrafocomn"/>
      </w:pPr>
      <w:r w:rsidRPr="00080C06">
        <w:t xml:space="preserve">It has been shown that less adherence to traditional sexual scripts leads to more discussions between partners about sexual activities, although this did not influence efficacy to request certain sexual behavior </w:t>
      </w:r>
      <w:r w:rsidRPr="00080C06">
        <w:fldChar w:fldCharType="begin"/>
      </w:r>
      <w:r w:rsidRPr="00080C06">
        <w:instrText xml:space="preserve"> ADDIN ZOTERO_ITEM CSL_CITATION {"citationID":"a16qqub5m1e","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Pr="00080C06">
        <w:fldChar w:fldCharType="separate"/>
      </w:r>
      <w:r w:rsidRPr="00080C06">
        <w:t>(Greene &amp; Faulkner, 2005)</w:t>
      </w:r>
      <w:r w:rsidRPr="00080C06">
        <w:fldChar w:fldCharType="end"/>
      </w:r>
      <w:r w:rsidRPr="00080C06">
        <w:t xml:space="preserve">. Moreover, it has been suggested that ‘traditional’ scripts are still predominant for women and especially in Latin American cultures. In Latin American cultures women are expected to be passive, submissive and non-assertive, and to demonstrate desire for affection and love, rather than for sex. In contrast, men are expected to be aggressive, emotional, intensive, and uncontrollable when they are sexually aroused. It is expected that men are the ones who will initiate sex and that it will be focused on conquest and seeking pleasure for themselves </w:t>
      </w:r>
      <w:r w:rsidRPr="00080C06">
        <w:fldChar w:fldCharType="begin"/>
      </w:r>
      <w:r w:rsidRPr="00080C06">
        <w:instrText xml:space="preserve"> ADDIN ZOTERO_ITEM CSL_CITATION {"citationID":"tsMy87Fs","properties":{"formattedCitation":"(Castillo, Perez, Castillo, &amp; Ghosheh, 2010; Goicolea et al., 2012)","plainCitation":"(Castillo, Perez, Castillo, &amp; Ghosheh, 2010; Goicolea et al., 2012)"},"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id":74,"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schema":"https://github.com/citation-style-language/schema/raw/master/csl-citation.json"} </w:instrText>
      </w:r>
      <w:r w:rsidRPr="00080C06">
        <w:fldChar w:fldCharType="separate"/>
      </w:r>
      <w:r w:rsidRPr="00080C06">
        <w:t xml:space="preserve">(Castillo , Perez, Castillo, &amp; </w:t>
      </w:r>
      <w:proofErr w:type="spellStart"/>
      <w:r w:rsidRPr="00080C06">
        <w:t>Ghosheh</w:t>
      </w:r>
      <w:proofErr w:type="spellEnd"/>
      <w:r w:rsidRPr="00080C06">
        <w:t xml:space="preserve">, 2010; </w:t>
      </w:r>
      <w:proofErr w:type="spellStart"/>
      <w:r w:rsidRPr="00080C06">
        <w:t>Goicolea</w:t>
      </w:r>
      <w:proofErr w:type="spellEnd"/>
      <w:r w:rsidRPr="00080C06">
        <w:t xml:space="preserve"> et al., 2012)</w:t>
      </w:r>
      <w:r w:rsidRPr="00080C06">
        <w:fldChar w:fldCharType="end"/>
      </w:r>
      <w:r w:rsidRPr="00080C06">
        <w:t xml:space="preserve">. Given the societal pressure to conform to these scripts, gender stereotypes and a sexual double standard are reinforced, clearly highlighting a disparity for what is considered acceptable behavior for both sexes </w:t>
      </w:r>
      <w:r w:rsidRPr="00080C06">
        <w:fldChar w:fldCharType="begin"/>
      </w:r>
      <w:r w:rsidRPr="00080C06">
        <w:instrText xml:space="preserve"> ADDIN ZOTERO_ITEM CSL_CITATION {"citationID":"a52537kcnc","properties":{"formattedCitation":"(Manago, Ward, &amp; Aldana, 2015)","plainCitation":"(Manago, Ward, &amp; Aldana, 2015)","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Pr="00080C06">
        <w:fldChar w:fldCharType="separate"/>
      </w:r>
      <w:r w:rsidRPr="00080C06">
        <w:t>(</w:t>
      </w:r>
      <w:proofErr w:type="spellStart"/>
      <w:r w:rsidRPr="00080C06">
        <w:t>Manago</w:t>
      </w:r>
      <w:proofErr w:type="spellEnd"/>
      <w:r w:rsidRPr="00080C06">
        <w:t>, Ward &amp; Aldana, 2015)</w:t>
      </w:r>
      <w:r w:rsidRPr="00080C06">
        <w:fldChar w:fldCharType="end"/>
      </w:r>
      <w:r w:rsidRPr="00080C06">
        <w:t xml:space="preserve">. </w:t>
      </w:r>
    </w:p>
    <w:p w14:paraId="3931EBF7" w14:textId="77777777" w:rsidR="00080C06" w:rsidRPr="00080C06" w:rsidRDefault="00080C06" w:rsidP="00080C06">
      <w:pPr>
        <w:pStyle w:val="SubtituloInterno1"/>
        <w:rPr>
          <w:u w:color="000000"/>
        </w:rPr>
      </w:pPr>
      <w:r w:rsidRPr="00080C06">
        <w:rPr>
          <w:u w:color="000000"/>
        </w:rPr>
        <w:t xml:space="preserve">Gender stereotypes </w:t>
      </w:r>
    </w:p>
    <w:p w14:paraId="7A992064" w14:textId="5439672E" w:rsidR="00080C06" w:rsidRPr="00080C06" w:rsidRDefault="00080C06" w:rsidP="00080C06">
      <w:pPr>
        <w:pStyle w:val="Prrafocomn"/>
      </w:pPr>
      <w:r w:rsidRPr="00080C06">
        <w:t xml:space="preserve">Gender stereotypes are a combination of personality traits, attitudes, values, and behaviors that characterize the social expectations of men and women </w:t>
      </w:r>
      <w:r w:rsidRPr="00080C06">
        <w:fldChar w:fldCharType="begin"/>
      </w:r>
      <w:r w:rsidRPr="00080C06">
        <w:instrText xml:space="preserve"> ADDIN ZOTERO_ITEM CSL_CITATION {"citationID":"af10mr3t4h","properties":{"formattedCitation":"{\\rtf (S\\uc0\\u225{}nchez-Bravo et al., 2005)}","plainCitation":"(Sánchez-Bravo et al., 2005)"},"citationItems":[{"id":"T6ppCsfn/eNEKRXwN","uris":["http://zotero.org/users/local/pLf8T0PY/items/2V96MB6H"],"uri":["http://zotero.org/users/local/pLf8T0PY/items/2V96MB6H"],"itemData":{"id":"T6ppCsfn/eNEKRXwN","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schema":"https://github.com/citation-style-language/schema/raw/master/csl-citation.json"} </w:instrText>
      </w:r>
      <w:r w:rsidRPr="00080C06">
        <w:fldChar w:fldCharType="separate"/>
      </w:r>
      <w:r w:rsidRPr="00080C06">
        <w:t>(Sánchez-Bravo et al., 2005)</w:t>
      </w:r>
      <w:r w:rsidRPr="00080C06">
        <w:fldChar w:fldCharType="end"/>
      </w:r>
      <w:r w:rsidRPr="00080C06">
        <w:t xml:space="preserve">. In general, most cultures differ in terms of the social expectations for men and women concerning behavior in sexual situations </w:t>
      </w:r>
      <w:r w:rsidRPr="00080C06">
        <w:fldChar w:fldCharType="begin"/>
      </w:r>
      <w:r w:rsidRPr="00080C06">
        <w:instrText xml:space="preserve"> ADDIN ZOTERO_ITEM CSL_CITATION {"citationID":"acsb8drllu","properties":{"formattedCitation":"(Tolman et al., 2016)","plainCitation":"(Tolman et al., 2016)"},"citationItems":[{"id":127,"uris":["http://zotero.org/users/local/pLf8T0PY/items/SIX6P5KN"],"uri":["http://zotero.org/users/local/pLf8T0PY/items/SIX6P5KN"],"itemData":{"id":127,"type":"article-journal","title":"“That’s Just How It Is”: A Gendered Analysis of Masculinity and Femininity Ideologies in Adolescent Girls’ and Boys’ Heterosexual Relationships","container-title":"Journal of Adolescent Research","page":"3-31","volume":"31","issue":"1","source":"SAGE Journals","abstract":"In this mixed-methods study, we adopted a feminist theoretical lens in conceptualizing gender as hierarchical and complementary ideologies—femininity and masculinity—that are fundamental constituents of institutionalized heterosexuality as a way to understand the persistence of gender inequity in adolescents’ heterosexual relationships. In Study 1, we conducted separate analyses for girls and boys to evaluate whether masculinity ideology for boys and femininity ideology for girls account for boys’ endorsement of male coercion and for girls’ endorsement of feminine conventions in heterosexual relationships with a sample of 250 tenth-grade students (n = 144 girls). Masculinity ideology proved to be as strong or stronger than femininity ideology in predicting these respective outcomes. In Study 2, we sought to understand this pattern through a thematically informed narrative analysis of interviews with 53 of the Study 1 participants (n = 35 girls) on their beliefs about and experiences with sexual expression and heterosexual relationships. Girls described the dual task of managing boys’ masculinity as well as their own femininity. Boys, by contrast, described girls’ femininity in instrumental terms for the management of their own masculinity. Integration of these results provides greater insight into how institutionalized heterosexuality is reproduced through the functioning of these hierarchical complementary gender ideologies.","DOI":"10.1177/0743558415587325","ISSN":"0743-5584","shortTitle":"“That’s Just How It Is”","journalAbbreviation":"Journal of Adolescent Research","language":"en","author":[{"family":"Tolman","given":"Deborah L."},{"family":"Davis","given":"Brian R."},{"family":"Bowman","given":"Christin P."}],"issued":{"date-parts":[["2016",1,1]]}}}],"schema":"https://github.com/citation-style-language/schema/raw/master/csl-citation.json"} </w:instrText>
      </w:r>
      <w:r w:rsidRPr="00080C06">
        <w:fldChar w:fldCharType="separate"/>
      </w:r>
      <w:r w:rsidRPr="00080C06">
        <w:t>(Tolman et al., 2016)</w:t>
      </w:r>
      <w:r w:rsidRPr="00080C06">
        <w:fldChar w:fldCharType="end"/>
      </w:r>
      <w:r w:rsidRPr="00080C06">
        <w:t xml:space="preserve">. In Latin American cultures, these social expectations are quite conservative. For a Latin woman, it is difficult to openly speak about her sexual desire with her partner, and, in some cases, even acknowledging her sexual desire might be an issue </w:t>
      </w:r>
      <w:r w:rsidRPr="00080C06">
        <w:fldChar w:fldCharType="begin"/>
      </w:r>
      <w:r w:rsidRPr="00080C06">
        <w:instrText xml:space="preserve"> ADDIN ZOTERO_ITEM CSL_CITATION {"citationID":"a2a5bf3cisj","properties":{"formattedCitation":"(Impett, Schooler, &amp; Tolman, 2006)","plainCitation":"(Impett, Schooler, &amp; Tolman, 2006)"},"citationItems":[{"id":203,"uris":["http://zotero.org/users/local/pLf8T0PY/items/M9R9HHPI"],"uri":["http://zotero.org/users/local/pLf8T0PY/items/M9R9HHPI"],"itemData":{"id":203,"type":"article-journal","title":"To Be Seen and Not Heard: Femininity Ideology and Adolescent Girls’ Sexual Health","container-title":"Archives of Sexual Behavior","page":"129-142","volume":"35","issue":"2","source":"link.springer.com","abstract":"This study used a feminist developmental framework to test the hypothesis that internalizing conventional ideas about femininity in two domains—inauthenticity in relationships and body objectification—is associated with diminished sexual health among adolescent girls. In this study, sexual health was conceptualized as feelings of sexual self-efficacy (i.e., a girl's conviction that she can act upon her own sexual needs in a relationship) and protection behavior (i.e., from both STIs and unwanted pregnancy). A total of 116 girls (aged 16–19) completed measures of femininity ideology, sexual self-efficacy, sexual experiences, and protection behavior. Results revealed that inauthenticity in relationships and body objectification were associated with poorer sexual self-efficacy and sexual self-efficacy, in turn, predicted less sexual experience and less use of protection. Further, the two components of femininity ideology were associated with different forms of protection. The importance of a feminist developmental framework for identifying and understanding salient dimensions of sexual health for female adolescents is discussed.","DOI":"10.1007/s10508-005-9016-0","ISSN":"0004-0002, 1573-2800","shortTitle":"To Be Seen and Not Heard","journalAbbreviation":"Arch Sex Behav","language":"en","author":[{"family":"Impett","given":"Emily A."},{"family":"Schooler","given":"Deborah"},{"family":"Tolman","given":"Deborah L."}],"issued":{"date-parts":[["2006",4,1]]}}}],"schema":"https://github.com/citation-style-language/schema/raw/master/csl-citation.json"} </w:instrText>
      </w:r>
      <w:r w:rsidRPr="00080C06">
        <w:fldChar w:fldCharType="separate"/>
      </w:r>
      <w:r w:rsidRPr="00080C06">
        <w:t>(</w:t>
      </w:r>
      <w:proofErr w:type="spellStart"/>
      <w:r w:rsidRPr="00080C06">
        <w:t>Impett</w:t>
      </w:r>
      <w:proofErr w:type="spellEnd"/>
      <w:r w:rsidRPr="00080C06">
        <w:t>, Schooler, &amp; Tolman, 2006)</w:t>
      </w:r>
      <w:r w:rsidRPr="00080C06">
        <w:fldChar w:fldCharType="end"/>
      </w:r>
      <w:r w:rsidRPr="00080C06">
        <w:t xml:space="preserve">. In contrast, Latin men are expected to be open about their sexual desires and to initiate sexual activity </w:t>
      </w:r>
      <w:r w:rsidRPr="00080C06">
        <w:fldChar w:fldCharType="begin"/>
      </w:r>
      <w:r w:rsidRPr="00080C06">
        <w:instrText xml:space="preserve"> ADDIN ZOTERO_ITEM CSL_CITATION {"citationID":"9cYuZ3gA","properties":{"formattedCitation":"(Manago, Ward, &amp; Aldana, 2015a)","plainCitation":"(Manago, Ward, &amp; Aldana, 2015a)","noteIndex":0},"citationItems":[{"id":"m4jttSpY/v5KiUAQP","uris":["http://zotero.org/users/local/pLf8T0PY/items/IJPEG2PJ"],"uri":["http://zotero.org/users/local/pLf8T0PY/items/IJPEG2PJ"],"itemData":{"id":"m4jttSpY/v5KiUAQP","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Pr="00080C06">
        <w:fldChar w:fldCharType="separate"/>
      </w:r>
      <w:r w:rsidRPr="00080C06">
        <w:t>(</w:t>
      </w:r>
      <w:proofErr w:type="spellStart"/>
      <w:r w:rsidRPr="00080C06">
        <w:t>Manago</w:t>
      </w:r>
      <w:proofErr w:type="spellEnd"/>
      <w:r w:rsidRPr="00080C06">
        <w:t>, Ward &amp; Aldana, 2015)</w:t>
      </w:r>
      <w:r w:rsidRPr="00080C06">
        <w:fldChar w:fldCharType="end"/>
      </w:r>
      <w:r w:rsidRPr="00080C06">
        <w:t xml:space="preserve">. When </w:t>
      </w:r>
      <w:r w:rsidRPr="00080C06">
        <w:lastRenderedPageBreak/>
        <w:t xml:space="preserve">analyzing gender stereotypes in Latin American cultures, it is important to consider the moral codes, </w:t>
      </w:r>
      <w:r w:rsidRPr="00080C06">
        <w:rPr>
          <w:i/>
        </w:rPr>
        <w:t>machismo</w:t>
      </w:r>
      <w:r w:rsidRPr="00080C06">
        <w:t xml:space="preserve"> and </w:t>
      </w:r>
      <w:r w:rsidRPr="00080C06">
        <w:rPr>
          <w:i/>
        </w:rPr>
        <w:t>marianismo,</w:t>
      </w:r>
      <w:r w:rsidRPr="00080C06">
        <w:t xml:space="preserve"> and their reinforcement by the system of </w:t>
      </w:r>
      <w:proofErr w:type="spellStart"/>
      <w:r w:rsidRPr="00080C06">
        <w:rPr>
          <w:i/>
        </w:rPr>
        <w:t>familismo</w:t>
      </w:r>
      <w:proofErr w:type="spellEnd"/>
      <w:r w:rsidRPr="00080C06">
        <w:t xml:space="preserve">, as they play a significant role in the sexual expectation of men and women </w:t>
      </w:r>
      <w:r w:rsidRPr="00080C06">
        <w:fldChar w:fldCharType="begin"/>
      </w:r>
      <w:r w:rsidRPr="00080C06">
        <w:instrText xml:space="preserve"> ADDIN ZOTERO_ITEM CSL_CITATION {"citationID":"a1h82qg4912","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Pr="00080C06">
        <w:fldChar w:fldCharType="separate"/>
      </w:r>
      <w:r w:rsidRPr="00080C06">
        <w:t>(Castillo et al., 2010)</w:t>
      </w:r>
      <w:r w:rsidRPr="00080C06">
        <w:fldChar w:fldCharType="end"/>
      </w:r>
      <w:r w:rsidRPr="00080C06">
        <w:t xml:space="preserve">. </w:t>
      </w:r>
    </w:p>
    <w:p w14:paraId="470467D1" w14:textId="39382F8C" w:rsidR="00080C06" w:rsidRPr="00080C06" w:rsidRDefault="00080C06" w:rsidP="00080C06">
      <w:pPr>
        <w:pStyle w:val="Prrafocomn"/>
      </w:pPr>
      <w:r w:rsidRPr="00080C06">
        <w:rPr>
          <w:i/>
        </w:rPr>
        <w:t>Machismo</w:t>
      </w:r>
      <w:r w:rsidRPr="00080C06">
        <w:t xml:space="preserve"> refers to a gender stereotyped role in which virility is mainly based on an exaggerated role of masculinity and power exerted by men, particularly to dominate women in the context of intimate relationships </w:t>
      </w:r>
      <w:sdt>
        <w:sdtPr>
          <w:id w:val="-83076810"/>
          <w:citation/>
        </w:sdtPr>
        <w:sdtContent>
          <w:r w:rsidRPr="00080C06">
            <w:fldChar w:fldCharType="begin"/>
          </w:r>
          <w:r w:rsidRPr="00080C06">
            <w:instrText xml:space="preserve"> CITATION Arc08 \l 12298 </w:instrText>
          </w:r>
          <w:r w:rsidRPr="00080C06">
            <w:fldChar w:fldCharType="separate"/>
          </w:r>
          <w:r w:rsidRPr="00080C06">
            <w:t>(Arciniega, Anderson, Tovar-Blanc, &amp; Terrence, 2008)</w:t>
          </w:r>
          <w:r w:rsidRPr="00080C06">
            <w:fldChar w:fldCharType="end"/>
          </w:r>
        </w:sdtContent>
      </w:sdt>
      <w:r w:rsidRPr="00080C06">
        <w:t>. This concept is often related to a kind of male power that drives all masculine behaviors and reinforces the idea that a man is allowed to guide the relationship, especially with regard to sexual activities (</w:t>
      </w:r>
      <w:proofErr w:type="spellStart"/>
      <w:r w:rsidRPr="00080C06">
        <w:fldChar w:fldCharType="begin"/>
      </w:r>
      <w:r w:rsidRPr="00080C06">
        <w:instrText xml:space="preserve"> ADDIN ZOTERO_ITEM CSL_CITATION {"citationID":"a1nt1r199mr","properties":{"formattedCitation":"(Sastre et al., 2015)","plainCitation":"(Sastre et al., 2015)"},"citationItems":[{"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Pr="00080C06">
        <w:fldChar w:fldCharType="separate"/>
      </w:r>
      <w:r w:rsidRPr="00080C06">
        <w:t>Sastre</w:t>
      </w:r>
      <w:proofErr w:type="spellEnd"/>
      <w:r w:rsidRPr="00080C06">
        <w:t xml:space="preserve"> et al., 2015)</w:t>
      </w:r>
      <w:r w:rsidRPr="00080C06">
        <w:fldChar w:fldCharType="end"/>
      </w:r>
      <w:r w:rsidRPr="00080C06">
        <w:t xml:space="preserve">. </w:t>
      </w:r>
    </w:p>
    <w:p w14:paraId="6317DA62" w14:textId="3B84CD8D" w:rsidR="00080C06" w:rsidRPr="00080C06" w:rsidRDefault="00080C06" w:rsidP="00080C06">
      <w:pPr>
        <w:pStyle w:val="Prrafocomn"/>
      </w:pPr>
      <w:r w:rsidRPr="00080C06">
        <w:rPr>
          <w:i/>
        </w:rPr>
        <w:t xml:space="preserve">Marianismo </w:t>
      </w:r>
      <w:r w:rsidRPr="00080C06">
        <w:t xml:space="preserve">is the cultural counterpart of machismo and defines the stereotyped gender role of women within Latin society. This moral code emphasizes the spiritual superiority of women over men, as shown in qualities such as modesty, devotion, chastity, and virginity. Moreover, this concept leads to a cultural image of a woman as a familiar and spiritual pillar and the one who stays silent and submissive </w:t>
      </w:r>
      <w:r w:rsidRPr="00080C06">
        <w:fldChar w:fldCharType="begin"/>
      </w:r>
      <w:r w:rsidRPr="00080C06">
        <w:instrText xml:space="preserve"> ADDIN ZOTERO_ITEM CSL_CITATION {"citationID":"2eues6lpe0","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Pr="00080C06">
        <w:fldChar w:fldCharType="separate"/>
      </w:r>
      <w:r w:rsidRPr="00080C06">
        <w:t>(Castillo et al., 2010)</w:t>
      </w:r>
      <w:r w:rsidRPr="00080C06">
        <w:fldChar w:fldCharType="end"/>
      </w:r>
      <w:r w:rsidRPr="00080C06">
        <w:t xml:space="preserve">.  </w:t>
      </w:r>
    </w:p>
    <w:p w14:paraId="2521D07F" w14:textId="77777777" w:rsidR="00080C06" w:rsidRPr="00080C06" w:rsidRDefault="00080C06" w:rsidP="00080C06">
      <w:pPr>
        <w:pStyle w:val="Prrafocomn"/>
      </w:pPr>
      <w:r w:rsidRPr="00080C06">
        <w:rPr>
          <w:i/>
        </w:rPr>
        <w:t xml:space="preserve">Machismo and marianismo </w:t>
      </w:r>
      <w:r w:rsidRPr="00080C06">
        <w:t xml:space="preserve">are reinforced by </w:t>
      </w:r>
      <w:proofErr w:type="spellStart"/>
      <w:r w:rsidRPr="00080C06">
        <w:rPr>
          <w:i/>
        </w:rPr>
        <w:t>familismo</w:t>
      </w:r>
      <w:proofErr w:type="spellEnd"/>
      <w:r w:rsidRPr="00080C06">
        <w:t xml:space="preserve"> which is a well-known belief system that characterizes Latin American families </w:t>
      </w:r>
      <w:r w:rsidRPr="00080C06">
        <w:fldChar w:fldCharType="begin"/>
      </w:r>
      <w:r w:rsidRPr="00080C06">
        <w:instrText xml:space="preserve"> ADDIN ZOTERO_ITEM CSL_CITATION {"citationID":"a2dahcdughh","properties":{"formattedCitation":"(Manago, Ward, &amp; Aldana, 2015a)","plainCitation":"(Manago, Ward, &amp; Aldana, 2015a)","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Pr="00080C06">
        <w:fldChar w:fldCharType="separate"/>
      </w:r>
      <w:r w:rsidRPr="00080C06">
        <w:t>(</w:t>
      </w:r>
      <w:proofErr w:type="spellStart"/>
      <w:r w:rsidRPr="00080C06">
        <w:t>Manago</w:t>
      </w:r>
      <w:proofErr w:type="spellEnd"/>
      <w:r w:rsidRPr="00080C06">
        <w:t>, Ward &amp; Aldana, 2015)</w:t>
      </w:r>
      <w:r w:rsidRPr="00080C06">
        <w:fldChar w:fldCharType="end"/>
      </w:r>
      <w:r w:rsidRPr="00080C06">
        <w:t xml:space="preserve">. </w:t>
      </w:r>
      <w:proofErr w:type="spellStart"/>
      <w:r w:rsidRPr="00080C06">
        <w:rPr>
          <w:i/>
        </w:rPr>
        <w:t>Familismo</w:t>
      </w:r>
      <w:proofErr w:type="spellEnd"/>
      <w:r w:rsidRPr="00080C06">
        <w:t xml:space="preserve"> refers to the identification, or extension of oneself, that an individual might have within their family </w:t>
      </w:r>
      <w:r w:rsidRPr="00080C06">
        <w:fldChar w:fldCharType="begin"/>
      </w:r>
      <w:r w:rsidRPr="00080C06">
        <w:instrText xml:space="preserve"> ADDIN ZOTERO_ITEM CSL_CITATION {"citationID":"auplao69kg","properties":{"formattedCitation":"(Raffaelli &amp; Ontai, 2004)","plainCitation":"(Raffaelli &amp; Ontai, 2004)"},"citationItems":[{"id":209,"uris":["http://zotero.org/users/local/pLf8T0PY/items/WKXFNDST"],"uri":["http://zotero.org/users/local/pLf8T0PY/items/WKXFNDST"],"itemData":{"id":209,"type":"article-journal","title":"Gender Socialization in Latino/a Families: Results from Two Retrospective Studies","container-title":"Sex Roles","page":"287-299","volume":"50","issue":"5-6","source":"link.springer.com","abstract":"In this article, we present findings from 2 studies designed to explore gender-related socialization in Latino/a families. In Study 1, 22 adult Latinas (ages 20–45) completed in-depth interviews. In Study 2, 166 Latino/a college students (58% women; M age 21.4 years) completed self-report surveys. Study 1 findings suggest that many Latino/a parents socialize their daughters in ways that are marked by “traditional” gender-related expectations and messages. Results of Study 2, which included descriptive analyses and the creation of scales to explore family correlates of gender-related socialization, support and expand these findings. Male and female respondents described different experiences of household activities, socialization of gender-typed behavior, and freedom to pursue social activities or gain access to privileges. Parental characteristics, particularly gender role attitudes, were linked to gender-related socialization. Findings are discussed in light of the developmental and cultural literature on gender-related socialization.","DOI":"10.1023/B:SERS.0000018886.58945.06","ISSN":"0360-0025, 1573-2762","shortTitle":"Gender Socialization in Latino/a Families","journalAbbreviation":"Sex Roles","language":"en","author":[{"family":"Raffaelli","given":"Marcela"},{"family":"Ontai","given":"Lenna L."}],"issued":{"date-parts":[["2004",3,1]]}}}],"schema":"https://github.com/citation-style-language/schema/raw/master/csl-citation.json"} </w:instrText>
      </w:r>
      <w:r w:rsidRPr="00080C06">
        <w:fldChar w:fldCharType="separate"/>
      </w:r>
      <w:r w:rsidRPr="00080C06">
        <w:t>(</w:t>
      </w:r>
      <w:proofErr w:type="spellStart"/>
      <w:r w:rsidRPr="00080C06">
        <w:t>Raffaelli</w:t>
      </w:r>
      <w:proofErr w:type="spellEnd"/>
      <w:r w:rsidRPr="00080C06">
        <w:t xml:space="preserve"> &amp; </w:t>
      </w:r>
      <w:proofErr w:type="spellStart"/>
      <w:r w:rsidRPr="00080C06">
        <w:t>Ontai</w:t>
      </w:r>
      <w:proofErr w:type="spellEnd"/>
      <w:r w:rsidRPr="00080C06">
        <w:t>, 2004)</w:t>
      </w:r>
      <w:r w:rsidRPr="00080C06">
        <w:fldChar w:fldCharType="end"/>
      </w:r>
      <w:r w:rsidRPr="00080C06">
        <w:t xml:space="preserve">. It implies having respect for, and submitting to others, particularly to figures of authority such as older people, parents, men and husbands. This often dictates that women take on a subordinate position within the dynamic of a family </w:t>
      </w:r>
      <w:r w:rsidRPr="00080C06">
        <w:fldChar w:fldCharType="begin"/>
      </w:r>
      <w:r w:rsidRPr="00080C06">
        <w:instrText xml:space="preserve"> ADDIN ZOTERO_ITEM CSL_CITATION {"citationID":"akf3vgnvbg","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Pr="00080C06">
        <w:fldChar w:fldCharType="separate"/>
      </w:r>
      <w:r w:rsidRPr="00080C06">
        <w:t>(Castillo &amp; Cano, in Castillo et al., 2010)</w:t>
      </w:r>
      <w:r w:rsidRPr="00080C06">
        <w:fldChar w:fldCharType="end"/>
      </w:r>
      <w:r w:rsidRPr="00080C06">
        <w:t xml:space="preserve">. It is assumed then that within this concept, a woman’s behavior should be a reflection of the norms that were taught in the home. </w:t>
      </w:r>
    </w:p>
    <w:p w14:paraId="7E4C60DF" w14:textId="30C422D2" w:rsidR="00080C06" w:rsidRPr="00080C06" w:rsidRDefault="00080C06" w:rsidP="00080C06">
      <w:pPr>
        <w:pStyle w:val="Prrafocomn"/>
      </w:pPr>
      <w:r w:rsidRPr="00080C06">
        <w:rPr>
          <w:i/>
        </w:rPr>
        <w:t>Machismo</w:t>
      </w:r>
      <w:r w:rsidRPr="00080C06">
        <w:t xml:space="preserve">, </w:t>
      </w:r>
      <w:r w:rsidRPr="00080C06">
        <w:rPr>
          <w:i/>
        </w:rPr>
        <w:t>marianismo</w:t>
      </w:r>
      <w:r w:rsidRPr="00080C06">
        <w:t xml:space="preserve"> and </w:t>
      </w:r>
      <w:proofErr w:type="spellStart"/>
      <w:r w:rsidRPr="00080C06">
        <w:rPr>
          <w:i/>
        </w:rPr>
        <w:t>familismo</w:t>
      </w:r>
      <w:proofErr w:type="spellEnd"/>
      <w:r w:rsidRPr="00080C06">
        <w:t xml:space="preserve"> are considered important barriers for the development of SA within intimate relationships due to the opposite expectations that these stereotypes prescribe for both genders </w:t>
      </w:r>
      <w:r w:rsidRPr="00080C06">
        <w:fldChar w:fldCharType="begin"/>
      </w:r>
      <w:r w:rsidRPr="00080C06">
        <w:instrText xml:space="preserve"> ADDIN ZOTERO_ITEM CSL_CITATION {"citationID":"a2hc7kpu3g3","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Pr="00080C06">
        <w:fldChar w:fldCharType="separate"/>
      </w:r>
      <w:r w:rsidRPr="00080C06">
        <w:t>(</w:t>
      </w:r>
      <w:proofErr w:type="spellStart"/>
      <w:r w:rsidRPr="00080C06">
        <w:t>Bourdeau</w:t>
      </w:r>
      <w:proofErr w:type="spellEnd"/>
      <w:r w:rsidRPr="00080C06">
        <w:t xml:space="preserve"> et al., 2008)</w:t>
      </w:r>
      <w:r w:rsidRPr="00080C06">
        <w:fldChar w:fldCharType="end"/>
      </w:r>
      <w:r w:rsidRPr="00080C06">
        <w:t xml:space="preserve">. These expectations are particularly marked when considering the initiation of sex: men feel that they are expected to initiate sex </w:t>
      </w:r>
      <w:r w:rsidRPr="00080C06">
        <w:fldChar w:fldCharType="begin"/>
      </w:r>
      <w:r w:rsidRPr="00080C06">
        <w:instrText xml:space="preserve"> ADDIN ZOTERO_ITEM CSL_CITATION {"citationID":"a1mk4fpt9n1","properties":{"formattedCitation":"{\\rtf (Vannier &amp; O\\uc0\\u8217{}Sullivan, 2011)}","plainCitation":"(Vannier &amp; O’Sullivan, 2011)"},"citationItems":[{"id":137,"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Pr="00080C06">
        <w:fldChar w:fldCharType="separate"/>
      </w:r>
      <w:r w:rsidRPr="00080C06">
        <w:t>(</w:t>
      </w:r>
      <w:proofErr w:type="spellStart"/>
      <w:r w:rsidRPr="00080C06">
        <w:t>Vannier</w:t>
      </w:r>
      <w:proofErr w:type="spellEnd"/>
      <w:r w:rsidRPr="00080C06">
        <w:t xml:space="preserve"> &amp; O’Sullivan, 2011)</w:t>
      </w:r>
      <w:r w:rsidRPr="00080C06">
        <w:fldChar w:fldCharType="end"/>
      </w:r>
      <w:r w:rsidRPr="00080C06">
        <w:t xml:space="preserve">, whereas women report not having control over sexual encounters as they feel that they must wait to be ‘seduced’ by their male partner </w:t>
      </w:r>
      <w:r w:rsidRPr="00080C06">
        <w:fldChar w:fldCharType="begin"/>
      </w:r>
      <w:r w:rsidRPr="00080C06">
        <w:instrText xml:space="preserve"> ADDIN ZOTERO_ITEM CSL_CITATION {"citationID":"a2g33a13nhj","properties":{"formattedCitation":"(Goicolea et al., 2012)","plainCitation":"(Goicolea et al., 2012)"},"citationItems":[{"id":74,"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schema":"https://github.com/citation-style-language/schema/raw/master/csl-citation.json"} </w:instrText>
      </w:r>
      <w:r w:rsidRPr="00080C06">
        <w:fldChar w:fldCharType="separate"/>
      </w:r>
      <w:r w:rsidRPr="00080C06">
        <w:t>(</w:t>
      </w:r>
      <w:proofErr w:type="spellStart"/>
      <w:r w:rsidRPr="00080C06">
        <w:t>Goicolea</w:t>
      </w:r>
      <w:proofErr w:type="spellEnd"/>
      <w:r w:rsidRPr="00080C06">
        <w:t xml:space="preserve"> et al., 2012)</w:t>
      </w:r>
      <w:r w:rsidRPr="00080C06">
        <w:fldChar w:fldCharType="end"/>
      </w:r>
      <w:r w:rsidRPr="00080C06">
        <w:t xml:space="preserve">. This sentiment is also echoed when it comes to contraception. </w:t>
      </w:r>
      <w:proofErr w:type="spellStart"/>
      <w:r w:rsidRPr="00080C06">
        <w:t>Sastre</w:t>
      </w:r>
      <w:proofErr w:type="spellEnd"/>
      <w:r w:rsidRPr="00080C06">
        <w:t xml:space="preserve"> et al. </w:t>
      </w:r>
      <w:r w:rsidRPr="00080C06">
        <w:fldChar w:fldCharType="begin"/>
      </w:r>
      <w:r w:rsidRPr="00080C06">
        <w:instrText xml:space="preserve"> ADDIN ZOTERO_ITEM CSL_CITATION {"citationID":"a1672u8r629","properties":{"formattedCitation":"(Sastre et al., 2015)","plainCitation":"(Sastre et al., 2015)"},"citationItems":[{"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Pr="00080C06">
        <w:fldChar w:fldCharType="separate"/>
      </w:r>
      <w:r w:rsidRPr="00080C06">
        <w:t>(2015)</w:t>
      </w:r>
      <w:r w:rsidRPr="00080C06">
        <w:fldChar w:fldCharType="end"/>
      </w:r>
      <w:r w:rsidRPr="00080C06">
        <w:t xml:space="preserve"> suggest that the use of condoms for safe sex is typically under the control of the man, whereas when a woman insists </w:t>
      </w:r>
      <w:r w:rsidRPr="00080C06">
        <w:lastRenderedPageBreak/>
        <w:t xml:space="preserve">on using condoms, it is often interpreted as mistrust or even an indication of promiscuity </w:t>
      </w:r>
      <w:r w:rsidRPr="00080C06">
        <w:fldChar w:fldCharType="begin"/>
      </w:r>
      <w:r w:rsidRPr="00080C06">
        <w:instrText xml:space="preserve"> ADDIN ZOTERO_ITEM CSL_CITATION {"citationID":"a976tf040g","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Pr="00080C06">
        <w:fldChar w:fldCharType="separate"/>
      </w:r>
      <w:r w:rsidRPr="00080C06">
        <w:t>(Greene &amp; Faulkner, 2005)</w:t>
      </w:r>
      <w:r w:rsidRPr="00080C06">
        <w:fldChar w:fldCharType="end"/>
      </w:r>
      <w:r w:rsidRPr="00080C06">
        <w:t xml:space="preserve">.  </w:t>
      </w:r>
    </w:p>
    <w:p w14:paraId="532D35C9" w14:textId="77777777" w:rsidR="00080C06" w:rsidRPr="00080C06" w:rsidRDefault="00080C06" w:rsidP="00080C06">
      <w:pPr>
        <w:pStyle w:val="SubtituloInterno"/>
      </w:pPr>
      <w:r w:rsidRPr="00080C06">
        <w:t>Sexual experiences</w:t>
      </w:r>
    </w:p>
    <w:p w14:paraId="134DC934" w14:textId="6F78ADEC" w:rsidR="00080C06" w:rsidRPr="00080C06" w:rsidRDefault="00080C06" w:rsidP="00080C06">
      <w:pPr>
        <w:pStyle w:val="Prrafocomn"/>
      </w:pPr>
      <w:r w:rsidRPr="00080C06">
        <w:t xml:space="preserve">Another factor associated with the development of an individual’s SA is one’s sexual experiences either as a child, an adolescent, or an adult. Every element that constitutes sexual experience plays an important role, acting either as a barrier or a facilitator in the development of SA. Elements related to sexual experiences that are found to be associated with SA are presented below </w:t>
      </w:r>
      <w:r w:rsidRPr="00080C06">
        <w:fldChar w:fldCharType="begin"/>
      </w:r>
      <w:r w:rsidRPr="00080C06">
        <w:instrText xml:space="preserve"> ADDIN ZOTERO_ITEM CSL_CITATION {"citationID":"a250s77a916","properties":{"formattedCitation":"(Morokoff et al., 1997)","plainCitation":"(Morokoff et al., 1997)"},"citationItems":[{"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Pr="00080C06">
        <w:fldChar w:fldCharType="separate"/>
      </w:r>
      <w:r w:rsidRPr="00080C06">
        <w:t>(</w:t>
      </w:r>
      <w:proofErr w:type="spellStart"/>
      <w:r w:rsidRPr="00080C06">
        <w:t>Morokoff</w:t>
      </w:r>
      <w:proofErr w:type="spellEnd"/>
      <w:r w:rsidRPr="00080C06">
        <w:t xml:space="preserve"> et al., 1997; </w:t>
      </w:r>
      <w:proofErr w:type="spellStart"/>
      <w:r w:rsidRPr="00080C06">
        <w:t>Beres</w:t>
      </w:r>
      <w:proofErr w:type="spellEnd"/>
      <w:r w:rsidRPr="00080C06">
        <w:t xml:space="preserve">, 2010; Santos-Iglesias &amp; Sierra, 2012; Kennett, Humphreys, &amp; Schultz, 2012; </w:t>
      </w:r>
      <w:proofErr w:type="spellStart"/>
      <w:r w:rsidRPr="00080C06">
        <w:t>Zerubavel</w:t>
      </w:r>
      <w:proofErr w:type="spellEnd"/>
      <w:r w:rsidRPr="00080C06">
        <w:t xml:space="preserve"> &amp; Messman-Moore, 2013)</w:t>
      </w:r>
      <w:r w:rsidRPr="00080C06">
        <w:fldChar w:fldCharType="end"/>
      </w:r>
      <w:r w:rsidRPr="00080C06">
        <w:t>.</w:t>
      </w:r>
    </w:p>
    <w:p w14:paraId="2A2C7B93" w14:textId="77777777" w:rsidR="00080C06" w:rsidRPr="00080C06" w:rsidRDefault="00080C06" w:rsidP="00080C06">
      <w:pPr>
        <w:pStyle w:val="SubtituloInterno1"/>
        <w:rPr>
          <w:u w:color="000000"/>
        </w:rPr>
      </w:pPr>
      <w:r w:rsidRPr="00080C06">
        <w:rPr>
          <w:u w:color="000000"/>
        </w:rPr>
        <w:t xml:space="preserve">Type of partnership </w:t>
      </w:r>
    </w:p>
    <w:p w14:paraId="078D8C46" w14:textId="77777777" w:rsidR="00080C06" w:rsidRPr="00080C06" w:rsidRDefault="00080C06" w:rsidP="00080C06">
      <w:pPr>
        <w:pStyle w:val="Prrafocomn"/>
        <w:rPr>
          <w:i/>
        </w:rPr>
      </w:pPr>
      <w:r w:rsidRPr="00080C06">
        <w:t xml:space="preserve">The impact of type of partnership has received increased attention since research has shown that the levels of SA might differ in an individual when they move from one partner to another </w:t>
      </w:r>
      <w:r w:rsidRPr="00080C06">
        <w:fldChar w:fldCharType="begin"/>
      </w:r>
      <w:r w:rsidRPr="00080C06">
        <w:instrText xml:space="preserve"> ADDIN ZOTERO_ITEM CSL_CITATION {"citationID":"a250s77a916","properties":{"formattedCitation":"(Morokoff et al., 1997)","plainCitation":"(Morokoff et al., 1997)"},"citationItems":[{"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Pr="00080C06">
        <w:fldChar w:fldCharType="separate"/>
      </w:r>
      <w:r w:rsidRPr="00080C06">
        <w:t>(</w:t>
      </w:r>
      <w:proofErr w:type="spellStart"/>
      <w:r w:rsidRPr="00080C06">
        <w:t>Morokoff</w:t>
      </w:r>
      <w:proofErr w:type="spellEnd"/>
      <w:r w:rsidRPr="00080C06">
        <w:t xml:space="preserve"> et al., 1997)</w:t>
      </w:r>
      <w:r w:rsidRPr="00080C06">
        <w:fldChar w:fldCharType="end"/>
      </w:r>
      <w:r w:rsidRPr="00080C06">
        <w:t xml:space="preserve">. As intimate relationships differ depending on the type of partnership, the dynamic and quality of each relationship can have a varying influence on an individual’s SA </w:t>
      </w:r>
      <w:r w:rsidRPr="00080C06">
        <w:fldChar w:fldCharType="begin"/>
      </w:r>
      <w:r w:rsidRPr="00080C06">
        <w:instrText xml:space="preserve"> ADDIN ZOTERO_ITEM CSL_CITATION {"citationID":"a1rb9gb8gr","properties":{"formattedCitation":"(Morokoff et al., 1997)","plainCitation":"(Morokoff et al., 1997)","noteIndex":0},"citationItems":[{"id":"BO1M67GT/EZI6HYlg","uris":["http://zotero.org/users/local/pLf8T0PY/items/BX5IT7SG"],"uri":["http://zotero.org/users/local/pLf8T0PY/items/BX5IT7SG"],"itemData":{"id":"BO1M67GT/EZI6HYlg","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Pr="00080C06">
        <w:fldChar w:fldCharType="separate"/>
      </w:r>
      <w:r w:rsidRPr="00080C06">
        <w:t>(</w:t>
      </w:r>
      <w:proofErr w:type="spellStart"/>
      <w:r w:rsidRPr="00080C06">
        <w:t>Morokoff</w:t>
      </w:r>
      <w:proofErr w:type="spellEnd"/>
      <w:r w:rsidRPr="00080C06">
        <w:t xml:space="preserve"> et al., 1997)</w:t>
      </w:r>
      <w:r w:rsidRPr="00080C06">
        <w:fldChar w:fldCharType="end"/>
      </w:r>
      <w:r w:rsidRPr="00080C06">
        <w:t xml:space="preserve">. Despite the varied types of partnerships, two elements were identified as strong determinants for SA in most sexual relationships. </w:t>
      </w:r>
    </w:p>
    <w:p w14:paraId="5C4B130C" w14:textId="77777777" w:rsidR="00080C06" w:rsidRPr="00080C06" w:rsidRDefault="00080C06" w:rsidP="00080C06">
      <w:pPr>
        <w:pStyle w:val="Prrafocomn"/>
      </w:pPr>
      <w:r w:rsidRPr="00080C06">
        <w:t xml:space="preserve">First, the initial stages of a relationship are typically characterized by greater difficulties regarding communication, as the individuals have not been exposed to each other very long and do not know each other very well. This feeling abates over time as confidence grows when more time is spent with each other </w:t>
      </w:r>
      <w:r w:rsidRPr="00080C06">
        <w:fldChar w:fldCharType="begin"/>
      </w:r>
      <w:r w:rsidRPr="00080C06">
        <w:instrText xml:space="preserve"> ADDIN ZOTERO_ITEM CSL_CITATION {"citationID":"a7vejqh634","properties":{"formattedCitation":"(Kitzinger &amp; Frith, 1999)","plainCitation":"(Kitzinger &amp; Frith, 1999)"},"citationItems":[{"id":26,"uris":["http://zotero.org/users/local/pLf8T0PY/items/VST8C3RR"],"uri":["http://zotero.org/users/local/pLf8T0PY/items/VST8C3RR"],"itemData":{"id":26,"type":"article-journal","title":"Just Say No? The Use of Conversation Analysis in Developing a Feminist Perspective on Sexual Refusal","container-title":"Discourse &amp; Society","page":"293-316","volume":"10","issue":"3","source":"das.sagepub.com","abstract":"This article aims to show the value of conversation analysis for feminist theory and practice around refusal skills training and date rape prevention. Conversation analysis shows that refusals are complex conversational interactions, incorporating delays, prefaces, palliatives, and accounts. Refusal skills training often ignores and overrides these with its simplistic prescription to `just say no'. It should not in fact be necessary for a woman to say `no' in order for her to be understood as refusing sex. We draw on our own data to suggest that young women are able explicitly to articulate a sophisticated awareness of these culturally normative ways of indicating refusal, and we suggest that insistence upon `just say no' may be counterproductive insofar as it implies that other ways of doing refusals (e.g. with silences, compliments, or even weak acceptances) are open to reasonable doubt. Finally we discuss the implications of our use of conversation analysis for feminist psychology, both in relation to date rape and more generally.","DOI":"10.1177/0957926599010003002","ISSN":"0957-9265, 1460-3624","shortTitle":"Just Say No?","journalAbbreviation":"Discourse Society","language":"en","author":[{"family":"Kitzinger","given":"Celia"},{"family":"Frith","given":"Hannah"}],"issued":{"date-parts":[["1999",7,1]]}}}],"schema":"https://github.com/citation-style-language/schema/raw/master/csl-citation.json"} </w:instrText>
      </w:r>
      <w:r w:rsidRPr="00080C06">
        <w:fldChar w:fldCharType="separate"/>
      </w:r>
      <w:r w:rsidRPr="00080C06">
        <w:t>(Kitzinger &amp; Frith, 1999)</w:t>
      </w:r>
      <w:r w:rsidRPr="00080C06">
        <w:fldChar w:fldCharType="end"/>
      </w:r>
      <w:r w:rsidRPr="00080C06">
        <w:t xml:space="preserve">. It is important that in the early stages of a relationship, both partners learn how to communicate with each other and build a cognitive model of each other’s responses </w:t>
      </w:r>
      <w:r w:rsidRPr="00080C06">
        <w:fldChar w:fldCharType="begin"/>
      </w:r>
      <w:r w:rsidRPr="00080C06">
        <w:instrText xml:space="preserve"> ADDIN ZOTERO_ITEM CSL_CITATION {"citationID":"a2hoah86can","properties":{"formattedCitation":"(Beres, 2010)","plainCitation":"(Beres, 2010)"},"citationItems":[{"id":9,"uris":["http://zotero.org/users/local/pLf8T0PY/items/KB4AS5WD"],"uri":["http://zotero.org/users/local/pLf8T0PY/items/KB4AS5WD"],"itemData":{"id":9,"type":"article-journal","title":"Sexual miscommunication? Untangling assumptions about sexual communication between casual sex partners","container-title":"Culture, health &amp; sexuality","page":"1–14","volume":"12","issue":"1","source":"Google Scholar","shortTitle":"Sexual miscommunication?","author":[{"family":"Beres","given":"Melanie"}],"issued":{"date-parts":[["2010"]]}}}],"schema":"https://github.com/citation-style-language/schema/raw/master/csl-citation.json"} </w:instrText>
      </w:r>
      <w:r w:rsidRPr="00080C06">
        <w:fldChar w:fldCharType="separate"/>
      </w:r>
      <w:r w:rsidRPr="00080C06">
        <w:t>(</w:t>
      </w:r>
      <w:proofErr w:type="spellStart"/>
      <w:r w:rsidRPr="00080C06">
        <w:t>Beres</w:t>
      </w:r>
      <w:proofErr w:type="spellEnd"/>
      <w:r w:rsidRPr="00080C06">
        <w:t>, 2010)</w:t>
      </w:r>
      <w:r w:rsidRPr="00080C06">
        <w:fldChar w:fldCharType="end"/>
      </w:r>
      <w:r w:rsidRPr="00080C06">
        <w:t xml:space="preserve"> which means with time, an individual knows what to expect from the partner. </w:t>
      </w:r>
    </w:p>
    <w:p w14:paraId="30EEE211" w14:textId="03B53C8F" w:rsidR="00080C06" w:rsidRPr="00080C06" w:rsidRDefault="00080C06" w:rsidP="00080C06">
      <w:pPr>
        <w:pStyle w:val="Prrafocomn"/>
      </w:pPr>
      <w:r w:rsidRPr="00080C06">
        <w:t>Second, the other strong determinant of SA is sexual experience</w:t>
      </w:r>
      <w:r w:rsidRPr="00080C06" w:rsidDel="00600664">
        <w:t xml:space="preserve"> </w:t>
      </w:r>
      <w:r w:rsidRPr="00080C06">
        <w:t xml:space="preserve">and the number of previous partners. This is particularly relevant for women, although evidence from review is conflicting. On one hand, when it comes to initiating sexual activities, sexually experienced women have been found to be more assertive in comparison with less experienced women (Rickert et al., 2002), however, women with more previous sexual partners have been found to have more difficulties </w:t>
      </w:r>
      <w:r w:rsidRPr="00080C06">
        <w:lastRenderedPageBreak/>
        <w:t xml:space="preserve">refusing sexual activity and implementing prevention strategies </w:t>
      </w:r>
      <w:r w:rsidRPr="00080C06">
        <w:fldChar w:fldCharType="begin"/>
      </w:r>
      <w:r w:rsidRPr="00080C06">
        <w:instrText xml:space="preserve"> ADDIN ZOTERO_ITEM CSL_CITATION {"citationID":"a130drmvmi7","properties":{"formattedCitation":"(Auslander, Perfect, Succop, &amp; Rosenthal, 2007)","plainCitation":"(Auslander, Perfect, Succop, &amp; Rosenthal, 2007)","noteIndex":0},"citationItems":[{"id":"hI67UH91/n9JxBIo7","uris":["http://zotero.org/users/local/pLf8T0PY/items/93DK9ZNG"],"uri":["http://zotero.org/users/local/pLf8T0PY/items/93DK9ZNG"],"itemData":{"id":105,"type":"article-journal","title":"Perceptions of Sexual Assertiveness among Adolescent Girls: Initiation, Refusal, and Use of Protective Behaviors","container-title":"Journal of pediatric and adolescent gynecology","page":"157-162","volume":"20","issue":"3","source":"PubMed Central","abstract":"Study Objective:\nWe describe adolescent girls' perceptions of sexual assertiveness and examine the relationship of these perceptions with developmental and interpersonal variables.\n\nDesign:\nCross-sectional analysis\n\nSetting:\nParticipants were recruited from a school-based health clinic, local colleges, and through snowballing to participate in a 6-month study examining microbicide acceptability.\n\nParticipants:\n106 sexually experienced girls (ages 14 through 21 years).\n\nMethods:\nGirls described their demographics, sexual history, and romantic relationships and completed the Sexual Assertiveness Scale for Women (SAS-W), which assesses perceptions of sexual assertiveness: Initiation of Sex, Refusal of Unwanted Sex, and Pregnancy-STD Prevention.\n\nResults:\nGirls perceived themselves as asserting themselves between 50 and 75% of the time with their current or most recent partner. The Initiation subscale was not related to the other two subscales. In final models, girls with a prior pregnancy perceived themselves as initiating sex more than girls without a prior pregnancy. Having a greater number of lifetime partners was related to perceptions of less refusal and greater number of partners, being sexually experienced longer, and engaging in more unprotected sex were related to perceptions of less implementation of preventive methods. None of the relationship variables were related to scores on any subscale.\n\nConclusions:\nMost of these girls perceived themselves as sexually assertive. Given that sexual experience not relationship factors were related to perceptions of sexual assertiveness, the design of counseling messages should incorporate sexual experience. These messages should find effective ways to help girls communicate both their sexual desires and enhance their ability to protect themselves.","DOI":"10.1016/j.jpag.2007.03.093","ISSN":"1083-3188","note":"PMID: 17561183\nPMCID: PMC2077839","shortTitle":"Perceptions of Sexual Assertiveness among Adolescent Girls","journalAbbreviation":"J Pediatr Adolesc Gynecol","author":[{"family":"Auslander","given":"Beth A."},{"family":"Perfect","given":"Michelle M."},{"family":"Succop","given":"Paul A."},{"family":"Rosenthal","given":"Susan L."}],"issued":{"date-parts":[["2007",6]]},"PMID":"17561183","PMCID":"PMC2077839"}}],"schema":"https://github.com/citation-style-language/schema/raw/master/csl-citation.json"} </w:instrText>
      </w:r>
      <w:r w:rsidRPr="00080C06">
        <w:fldChar w:fldCharType="separate"/>
      </w:r>
      <w:r w:rsidRPr="00080C06">
        <w:t>(</w:t>
      </w:r>
      <w:proofErr w:type="spellStart"/>
      <w:r w:rsidRPr="00080C06">
        <w:t>Auslander</w:t>
      </w:r>
      <w:proofErr w:type="spellEnd"/>
      <w:r w:rsidRPr="00080C06">
        <w:t xml:space="preserve">, Perfect, </w:t>
      </w:r>
      <w:proofErr w:type="spellStart"/>
      <w:r w:rsidRPr="00080C06">
        <w:t>Succop</w:t>
      </w:r>
      <w:proofErr w:type="spellEnd"/>
      <w:r w:rsidRPr="00080C06">
        <w:t>, &amp; Rosenthal, 2007)</w:t>
      </w:r>
      <w:r w:rsidRPr="00080C06">
        <w:fldChar w:fldCharType="end"/>
      </w:r>
      <w:r w:rsidRPr="00080C06">
        <w:t xml:space="preserve">.  </w:t>
      </w:r>
    </w:p>
    <w:p w14:paraId="57636CC2" w14:textId="77777777" w:rsidR="00080C06" w:rsidRPr="00080C06" w:rsidRDefault="00080C06" w:rsidP="00080C06">
      <w:pPr>
        <w:pStyle w:val="SubtituloInterno1"/>
        <w:rPr>
          <w:u w:color="000000"/>
        </w:rPr>
      </w:pPr>
      <w:r w:rsidRPr="00080C06">
        <w:rPr>
          <w:u w:color="000000"/>
        </w:rPr>
        <w:t xml:space="preserve">Sexual Victimization </w:t>
      </w:r>
    </w:p>
    <w:p w14:paraId="4AC2B61D" w14:textId="5AE0FD4F" w:rsidR="00080C06" w:rsidRPr="00080C06" w:rsidRDefault="00080C06" w:rsidP="00080C06">
      <w:pPr>
        <w:pStyle w:val="Prrafocomn"/>
      </w:pPr>
      <w:r w:rsidRPr="00080C06">
        <w:t xml:space="preserve">Sexual victimization refers to any violent or coercive experience, including cuddling, fondling, kissing, and in several cases rape and incest, for which physical force, authority, or difference in age is used as a mechanism to dominate another person (Greene &amp; Navarro, 1998, in Santos-Iglesias &amp; Sierra, 2012). While this phenomenon occurs in both genders and across all ages, higher incidences are reported by women, children and adolescents </w:t>
      </w:r>
      <w:r w:rsidRPr="00080C06">
        <w:fldChar w:fldCharType="begin"/>
      </w:r>
      <w:r w:rsidRPr="00080C06">
        <w:instrText xml:space="preserve"> ADDIN ZOTERO_ITEM CSL_CITATION {"citationID":"a1a85h9no38","properties":{"formattedCitation":"(Morokoff et al., 2009)","plainCitation":"(Morokoff et al., 2009)"},"citationItems":[{"id":41,"uris":["http://zotero.org/users/local/pLf8T0PY/items/DBU2ZM97"],"uri":["http://zotero.org/users/local/pLf8T0PY/items/DBU2ZM97"],"itemData":{"id":41,"type":"article-journal","title":"Associations of Sexual Victimization, Depression, and Sexual Assertiveness with Unprotected Sex: A Test of the Multifaceted Model of HIV Risk Across Gender","container-title":"Journal of Applied Biobehavioral Research","page":"30-54","volume":"14","issue":"1","source":"Wiley Online Library","abstract":"This study examined whether the Multifaceted Model of HIV Risk (MMOHR) would predict unprotected sex based on predictors including gender, childhood sexual abuse (CSA), sexual victimization (SV), depression, and sexual assertiveness for condom use. A community-based sample of 473 heterosexually active men and women, aged 18–46 years completed survey measures of model variables. Gender predicted several variables significantly. A separate model for women demonstrated excellent fit, while the model for men demonstrated reasonable fit. Multiple sample model testing supported the use of MMOHR in both men and women, while simultaneously highlighting areas of gender difference. Prevention interventions should focus on sexual assertiveness, especially for CSA and SV survivors, as well as targeting depression, especially among men.","DOI":"10.1111/j.1751-9861.2009.00039.x","ISSN":"1751-9861","shortTitle":"Associations of Sexual Victimization, Depression, and Sexual Assertiveness with Unprotected Sex","language":"en","author":[{"family":"Morokoff","given":"Patricia J."},{"family":"Redding","given":"Colleen A."},{"family":"Harlow","given":"Lisa L."},{"family":"Cho","given":"Sookhyun"},{"family":"Rossi","given":"Joseph S."},{"family":"Meier","given":"Kathryn S."},{"family":"Mayer","given":"Kenneth H."},{"family":"Koblin","given":"Beryl"},{"family":"Brown-Peterside","given":"Pamela"}],"issued":{"date-parts":[["2009"]],"season":"Enero"}}}],"schema":"https://github.com/citation-style-language/schema/raw/master/csl-citation.json"} </w:instrText>
      </w:r>
      <w:r w:rsidRPr="00080C06">
        <w:fldChar w:fldCharType="separate"/>
      </w:r>
      <w:r w:rsidRPr="00080C06">
        <w:t>(</w:t>
      </w:r>
      <w:proofErr w:type="spellStart"/>
      <w:r w:rsidRPr="00080C06">
        <w:t>Morokoff</w:t>
      </w:r>
      <w:proofErr w:type="spellEnd"/>
      <w:r w:rsidRPr="00080C06">
        <w:t xml:space="preserve"> et al., 2009)</w:t>
      </w:r>
      <w:r w:rsidRPr="00080C06">
        <w:fldChar w:fldCharType="end"/>
      </w:r>
      <w:r w:rsidRPr="00080C06">
        <w:t xml:space="preserve">. It is also important to note that sexual victimization also includes consenting to unwanted sexual activity with a partner </w:t>
      </w:r>
      <w:r w:rsidRPr="00080C06">
        <w:fldChar w:fldCharType="begin"/>
      </w:r>
      <w:r w:rsidRPr="00080C06">
        <w:instrText xml:space="preserve"> ADDIN ZOTERO_ITEM CSL_CITATION {"citationID":"a1oei4sl42r","properties":{"formattedCitation":"(Kennett, Humphreys, &amp; Schultz, 2012)","plainCitation":"(Kennett, Humphreys, &amp; Schultz,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Pr="00080C06">
        <w:fldChar w:fldCharType="separate"/>
      </w:r>
      <w:r w:rsidRPr="00080C06">
        <w:t>(Kennett, Humphreys, &amp; Schultz, 2012)</w:t>
      </w:r>
      <w:r w:rsidRPr="00080C06">
        <w:fldChar w:fldCharType="end"/>
      </w:r>
      <w:r w:rsidRPr="00080C06">
        <w:t>.</w:t>
      </w:r>
    </w:p>
    <w:p w14:paraId="3C193822" w14:textId="0462A4DB" w:rsidR="00080C06" w:rsidRPr="00080C06" w:rsidRDefault="00080C06" w:rsidP="00080C06">
      <w:pPr>
        <w:pStyle w:val="Prrafocomn"/>
      </w:pPr>
      <w:r w:rsidRPr="00080C06">
        <w:t xml:space="preserve">According to the literature, the relationship between sexual victimization and the development of SA is reciprocal </w:t>
      </w:r>
      <w:r w:rsidRPr="00080C06">
        <w:fldChar w:fldCharType="begin"/>
      </w:r>
      <w:r w:rsidRPr="00080C06">
        <w:instrText xml:space="preserve"> ADDIN ZOTERO_ITEM CSL_CITATION {"citationID":"ao9dm6qjep","properties":{"formattedCitation":"(Livingston et al., 2007)","plainCitation":"(Livingston et al., 2007)","noteIndex":0},"citationItems":[{"id":"BO1M67GT/Ulf7cPnG","uris":["http://zotero.org/users/local/pLf8T0PY/items/ZWMKKBEB"],"uri":["http://zotero.org/users/local/pLf8T0PY/items/ZWMKKBEB"],"itemData":{"id":"BO1M67GT/Ulf7cPnG","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Pr="00080C06">
        <w:fldChar w:fldCharType="separate"/>
      </w:r>
      <w:r w:rsidRPr="00080C06">
        <w:t>(Livingston et al., 2007)</w:t>
      </w:r>
      <w:r w:rsidRPr="00080C06">
        <w:fldChar w:fldCharType="end"/>
      </w:r>
      <w:r w:rsidRPr="00080C06">
        <w:t xml:space="preserve">. Individuals affected by sexual victimization may have difficulties initiating and controlling sexual activities, and negotiating the use of condoms </w:t>
      </w:r>
      <w:r w:rsidRPr="00080C06">
        <w:fldChar w:fldCharType="begin"/>
      </w:r>
      <w:r w:rsidRPr="00080C06">
        <w:instrText xml:space="preserve"> ADDIN ZOTERO_ITEM CSL_CITATION {"citationID":"a1m19k57qe4","properties":{"formattedCitation":"(Morokoff et al., 2009; Santos-Iglesias &amp; Sierra, 2012)","plainCitation":"(Morokoff et al., 2009; Santos-Iglesias &amp; Sierra, 2012)"},"citationItems":[{"id":41,"uris":["http://zotero.org/users/local/pLf8T0PY/items/DBU2ZM97"],"uri":["http://zotero.org/users/local/pLf8T0PY/items/DBU2ZM97"],"itemData":{"id":41,"type":"article-journal","title":"Associations of Sexual Victimization, Depression, and Sexual Assertiveness with Unprotected Sex: A Test of the Multifaceted Model of HIV Risk Across Gender","container-title":"Journal of Applied Biobehavioral Research","page":"30-54","volume":"14","issue":"1","source":"Wiley Online Library","abstract":"This study examined whether the Multifaceted Model of HIV Risk (MMOHR) would predict unprotected sex based on predictors including gender, childhood sexual abuse (CSA), sexual victimization (SV), depression, and sexual assertiveness for condom use. A community-based sample of 473 heterosexually active men and women, aged 18–46 years completed survey measures of model variables. Gender predicted several variables significantly. A separate model for women demonstrated excellent fit, while the model for men demonstrated reasonable fit. Multiple sample model testing supported the use of MMOHR in both men and women, while simultaneously highlighting areas of gender difference. Prevention interventions should focus on sexual assertiveness, especially for CSA and SV survivors, as well as targeting depression, especially among men.","DOI":"10.1111/j.1751-9861.2009.00039.x","ISSN":"1751-9861","shortTitle":"Associations of Sexual Victimization, Depression, and Sexual Assertiveness with Unprotected Sex","language":"en","author":[{"family":"Morokoff","given":"Patricia J."},{"family":"Redding","given":"Colleen A."},{"family":"Harlow","given":"Lisa L."},{"family":"Cho","given":"Sookhyun"},{"family":"Rossi","given":"Joseph S."},{"family":"Meier","given":"Kathryn S."},{"family":"Mayer","given":"Kenneth H."},{"family":"Koblin","given":"Beryl"},{"family":"Brown-Peterside","given":"Pamela"}],"issued":{"date-parts":[["2009"]],"season":"Enero"}}},{"id":161,"uris":["http://zotero.org/users/local/pLf8T0PY/items/GKX6QVZD"],"uri":["http://zotero.org/users/local/pLf8T0PY/items/GKX6QVZD"],"itemData":{"id":161,"type":"article-journal","title":"Sexual Victimization among Spanish College Women and Risk Factors for Sexual Revictimization","container-title":"Journal of Interpersonal Violence","page":"3468-3485","volume":"27","is</w:instrText>
      </w:r>
      <w:r w:rsidRPr="00080C06">
        <w:rPr>
          <w:lang w:val="fr-BE"/>
        </w:rPr>
        <w:instrText>sue":"17","sourc</w:instrText>
      </w:r>
      <w:r w:rsidRPr="00080C06">
        <w:rPr>
          <w:lang w:val="es-EC"/>
        </w:rPr>
        <w:instrText xml:space="preserve">e":"SAGE Journals","abstract":"Sexual revictimization is frequent among victims of child sexual abuse. Several variables, such as sexual experience, substance abuse, and sexual assertiveness, have been proposed to explain the link between child sexual abuse and adolescent and adult sexual victimization, although they have typically been tested separately. The main objective of this study was to analyze which of these variables better explains the revictimization phenomenon using a multiple mediation analysis. The study also tested the frequency of sexual victimization experiences in a Spanish sample of college women. Four hundred and two women were interviewed. Results showed that 30.4% of them engaged in undesired sexual contact while almost 4% were victims of rape. The most frequent perpetrators were partners or ex-partners, acquaintances, or dating partners, but not strangers. Finally, the relationship between child sexual abuse and adolescent and adult sexual victimization was mediated by number of consensual sexual partners and sexual assertiveness. Results reflect some cultural differences from previous research.","DOI":"10.1177/0886260512445383","ISSN":"0886-2605","journalAbbreviation":"J Interpers Violence","language":"en","author":[{"family":"Santos-Iglesias","given":"Pablo"},{"family":"Sierra","given":"Juan Carlos"}],"issued":{"date-parts":[["2012",11,1]]}}}],"schema":"https://github.com/citation-style-language/schema/raw/master/csl-citation.json"} </w:instrText>
      </w:r>
      <w:r w:rsidRPr="00080C06">
        <w:fldChar w:fldCharType="separate"/>
      </w:r>
      <w:r w:rsidRPr="00080C06">
        <w:rPr>
          <w:lang w:val="es-EC"/>
        </w:rPr>
        <w:t>(Morokoff et al., 2009; Santos-Iglesias &amp; Sierra, 2012</w:t>
      </w:r>
      <w:r w:rsidRPr="00080C06">
        <w:fldChar w:fldCharType="end"/>
      </w:r>
      <w:r w:rsidRPr="00080C06">
        <w:rPr>
          <w:lang w:val="es-EC"/>
        </w:rPr>
        <w:t xml:space="preserve">; </w:t>
      </w:r>
      <w:r w:rsidRPr="00080C06">
        <w:rPr>
          <w:lang w:val="es-EC"/>
        </w:rPr>
        <w:fldChar w:fldCharType="begin"/>
      </w:r>
      <w:r w:rsidRPr="00080C06">
        <w:rPr>
          <w:lang w:val="es-EC"/>
        </w:rPr>
        <w:instrText xml:space="preserve"> ADDIN ZOTERO_ITEM CSL_CITATION {"citationID":"a1441jkkvsi","properties":{"formattedCitation":"(Rickert, Sanghvi, &amp; Wiemann, 2002)","plainCitation":"(Rickert, Sanghvi, &amp; Wiemann, 2002)","noteIndex":0},"citationItems":[{"id":196,"uris":["http://zotero.org/users/2406116/items/FRCNVBCK"],"uri":["http://zotero.org/users/2406116/items/FRCNVBCK"],"itemData":{"id":196,"type":"article-journal","title":"Is Lack of Sexual Assertiveness among Adolescent and Young Adult Women a Cause for Concern?","container-title":"Perspectives on Sexual and Reproductive Health","page":"178-183","volume":"34","issue":"4","source":"JSTOR","abstract":"CONTEXT: Understanding young women's sexual assertiveness is critical to developing effective interventions to promote sexual health and reduce sexual risk-taking and violence. Young women's perception of their sexual rights may vary according to demographic characteristics, sexual health behaviors and victimization history. METHODS: Data were collected from 904 sexually active 14-26-year-old clients of two family planning clinics in Texas, reflecting their perceptions of their right to communicate expectations about or control aspects of their sexual encounters. Logistic regression analysis was used to assess which characteristics were independently associated with believing that one never has each specified sexual right. RESULTS: Almost 20% of women believed that they never have the right to make their own decisions about contraception, regardless of their partner's wishes; to tell their partner that they do not want to have intercourse without birth control, that they want to make love differently or that their partner is being too rough; and to stop foreplay at any time, including at the point of intercourse. Poor grades in school, sexual inexperience, inconsistent contraceptive use and minority ethnicity were independently associated with lacking sexual assertiveness. CONCLUSIONS: Many sexually active young women perceive that they do not have the right to communicate about or control aspects of their sexual behavior. Interventions to prevent sexually transmitted diseases, unwanted pregnancy and coercive sexual behaviors should include strategies to evaluate and address these perceptions.","DOI":"10.2307/3097727","ISSN":"1538-6341","author":[{"family":"Rickert","given":"Vaughn I."},{"family":"Sanghvi","given":"Rupal"},{"family":"Wiemann","given":"Constance M."}],"issued":{"date-parts":[["2002"]]}}}],"schema":"https://github.com/citation-style-language/schema/raw/master/csl-citation.json"} </w:instrText>
      </w:r>
      <w:r w:rsidRPr="00080C06">
        <w:rPr>
          <w:lang w:val="es-EC"/>
        </w:rPr>
        <w:fldChar w:fldCharType="separate"/>
      </w:r>
      <w:r w:rsidRPr="00080C06">
        <w:rPr>
          <w:lang w:val="fr-BE"/>
        </w:rPr>
        <w:t>Rickert, et al., 2002)</w:t>
      </w:r>
      <w:r w:rsidRPr="00080C06">
        <w:fldChar w:fldCharType="end"/>
      </w:r>
      <w:r w:rsidRPr="00080C06">
        <w:rPr>
          <w:lang w:val="es-EC"/>
        </w:rPr>
        <w:t xml:space="preserve">. </w:t>
      </w:r>
      <w:r w:rsidRPr="00080C06">
        <w:rPr>
          <w:lang w:val="es-AR"/>
        </w:rPr>
        <w:t xml:space="preserve">This can lead to the possibility of further victimization, known as re-victimization. </w:t>
      </w:r>
      <w:r w:rsidRPr="00080C06">
        <w:t xml:space="preserve">Subsequent experiences of sexual victimization are a well-known characteristic of early victimization </w:t>
      </w:r>
      <w:r w:rsidRPr="00080C06">
        <w:fldChar w:fldCharType="begin"/>
      </w:r>
      <w:r w:rsidRPr="00080C06">
        <w:instrText xml:space="preserve"> ADDIN ZOTERO_ITEM CSL_CITATION {"citationID":"a2dpd7uvmta","properties":{"formattedCitation":"(Kelley et al., 2016)","plainCitation":"(Kelley et al.,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Pr="00080C06">
        <w:fldChar w:fldCharType="separate"/>
      </w:r>
      <w:r w:rsidRPr="00080C06">
        <w:t>(Kelley et al., 2016)</w:t>
      </w:r>
      <w:r w:rsidRPr="00080C06">
        <w:fldChar w:fldCharType="end"/>
      </w:r>
      <w:r w:rsidRPr="00080C06">
        <w:t xml:space="preserve">. Conversely, SA was found to be a particularly salient mediator for sexual victimization in women </w:t>
      </w:r>
      <w:r w:rsidRPr="00080C06">
        <w:fldChar w:fldCharType="begin"/>
      </w:r>
      <w:r w:rsidRPr="00080C06">
        <w:instrText xml:space="preserve"> ADDIN ZOTERO_ITEM CSL_CITATION {"citationID":"2dW4UGvr","properties":{"formattedCitation":"(Kelley et al., 2016; Livingston et al., 2007)","plainCitation":"(Kelley et al., 2016; Livingston et al., 2007)"},"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Pr="00080C06">
        <w:fldChar w:fldCharType="separate"/>
      </w:r>
      <w:r w:rsidRPr="00080C06">
        <w:t>(Kelley et al., 2016; Livingston et al., 2007)</w:t>
      </w:r>
      <w:r w:rsidRPr="00080C06">
        <w:fldChar w:fldCharType="end"/>
      </w:r>
      <w:r w:rsidRPr="00080C06">
        <w:t xml:space="preserve">. It has been found that individuals that had previously experienced sexual victimization were better able to adapt to possible detrimental encounters, specifically when it comes to refusing to have sexual intercourse </w:t>
      </w:r>
      <w:r w:rsidRPr="00080C06">
        <w:fldChar w:fldCharType="begin"/>
      </w:r>
      <w:r w:rsidRPr="00080C06">
        <w:instrText xml:space="preserve"> ADDIN ZOTERO_ITEM CSL_CITATION {"citationID":"ahmo00s67v","properties":{"formattedCitation":"(Schry &amp; White, 2013)","plainCitation":"(Schry &amp; White, 2013)"},"citationItems":[{"id":151,"uris":["http://zotero.org/users/local/pLf8T0PY/items/JQFDWDJT"],"uri":["http://zotero.org/users/local/pLf8T0PY/items/JQFDWDJT"],"itemData":{"id":151,"type":"article-journal","title":"Sexual Assertiveness Mediates the Effect of Social Interaction Anxiety on Sexual Victimization Risk Among College Women","container-title":"Behavior Therapy","page":"125-136","volume":"44","issue":"1","source":"ScienceDirect","abstract":"Sexual victimization is prevalent among college women and is associated with adverse psychological consequences. Social anxiety, particularly related to interpersonal interaction, may increase risk of sexual victimization among college women by decreasing sexual assertiveness and decreasing the likelihood of using assertive resistance techniques. This study examined social interaction anxiety as a risk factor for sexual victimization. College women (n=672) completed online measures of social interaction anxiety, sexual assertiveness, and sexual victimization experiences. Social interaction anxiety was significantly positively related to likelihood of experiencing coerced sexual intercourse, and significant indirect effects, via decreased sexual refusal assertiveness, were found for both coerced sexual intercourse and rape. Social anxiety may be an important psychological barrier to assertive resistance during risky sexual situations, and developers of risk reduction programs for college women should consider including methods to help women overcome their social anxiety in order to successfully use assertive resistance techniques.","DOI":"10.1016/j.beth.2012.09.001","ISSN":"0005-7894","journalAbbreviation":"Behavior Therapy","author":[{"family":"Schry","given":"Amie R."},{"family":"White","given":"Susan W."}],"issued":{"date-parts":[["2013",3,1]]}}}],"schema":"https://github.com/citation-style-language/schema/raw/master/csl-citation.json"} </w:instrText>
      </w:r>
      <w:r w:rsidRPr="00080C06">
        <w:fldChar w:fldCharType="separate"/>
      </w:r>
      <w:r w:rsidRPr="00080C06">
        <w:t>(</w:t>
      </w:r>
      <w:proofErr w:type="spellStart"/>
      <w:r w:rsidRPr="00080C06">
        <w:t>Schry</w:t>
      </w:r>
      <w:proofErr w:type="spellEnd"/>
      <w:r w:rsidRPr="00080C06">
        <w:t xml:space="preserve"> &amp; White, 2013)</w:t>
      </w:r>
      <w:r w:rsidRPr="00080C06">
        <w:fldChar w:fldCharType="end"/>
      </w:r>
      <w:r w:rsidRPr="00080C06">
        <w:t>.</w:t>
      </w:r>
    </w:p>
    <w:p w14:paraId="2E8B3DC1" w14:textId="77777777" w:rsidR="00080C06" w:rsidRPr="00080C06" w:rsidRDefault="00080C06" w:rsidP="00080C06">
      <w:pPr>
        <w:pStyle w:val="SubtituloInterno"/>
      </w:pPr>
      <w:r w:rsidRPr="00080C06">
        <w:t>Psychosexual factors</w:t>
      </w:r>
    </w:p>
    <w:p w14:paraId="04DE5080" w14:textId="575B2146" w:rsidR="00080C06" w:rsidRPr="00080C06" w:rsidRDefault="00080C06" w:rsidP="00080C06">
      <w:pPr>
        <w:pStyle w:val="Prrafocomn"/>
      </w:pPr>
      <w:r w:rsidRPr="00080C06">
        <w:t xml:space="preserve">Despite the challenges of determining a consistent model that predicts the development of SA, several studies have shown that SA is, among other aspects, strongly associated with psychosexual factors. These include, sexual function </w:t>
      </w:r>
      <w:r w:rsidRPr="00080C06">
        <w:fldChar w:fldCharType="begin"/>
      </w:r>
      <w:r w:rsidRPr="00080C06">
        <w:instrText xml:space="preserve"> ADDIN ZOTERO_ITEM CSL_CITATION {"citationID":"a16n8cukml2","properties":{"formattedCitation":"(Santos-Iglesias, Sierra, et al., 2013)","plainCitation":"(Santos-Iglesias, Sierra, et al., 2013)"},"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Pr="00080C06">
        <w:fldChar w:fldCharType="separate"/>
      </w:r>
      <w:r w:rsidRPr="00080C06">
        <w:t>(Santos-Iglesias et al., 2013; Leclerc et al., 2015)</w:t>
      </w:r>
      <w:r w:rsidRPr="00080C06">
        <w:fldChar w:fldCharType="end"/>
      </w:r>
      <w:r w:rsidRPr="00080C06">
        <w:t xml:space="preserve">, body positivity and self-esteem </w:t>
      </w:r>
      <w:r w:rsidRPr="00080C06">
        <w:fldChar w:fldCharType="begin"/>
      </w:r>
      <w:r w:rsidRPr="00080C06">
        <w:instrText xml:space="preserve"> ADDIN ZOTERO_ITEM CSL_CITATION {"citationID":"a2avl8id1vn","properties":{"formattedCitation":"(Auslander, Baker, &amp; Short, 2012)","plainCitation":"(Auslander, Baker, &amp; Short, 2012)","noteIndex":0},"citationItems":[{"id":"hI67UH91/7NofwnfP","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Pr="00080C06">
        <w:fldChar w:fldCharType="separate"/>
      </w:r>
      <w:r w:rsidRPr="00080C06">
        <w:t>(</w:t>
      </w:r>
      <w:proofErr w:type="spellStart"/>
      <w:r w:rsidRPr="00080C06">
        <w:t>Auslander</w:t>
      </w:r>
      <w:proofErr w:type="spellEnd"/>
      <w:r w:rsidRPr="00080C06">
        <w:t>, Baker, &amp; Short, 2012)</w:t>
      </w:r>
      <w:r w:rsidRPr="00080C06">
        <w:fldChar w:fldCharType="end"/>
      </w:r>
      <w:r w:rsidRPr="00080C06">
        <w:t xml:space="preserve">, the regulation of emotions </w:t>
      </w:r>
      <w:r w:rsidRPr="00080C06">
        <w:fldChar w:fldCharType="begin"/>
      </w:r>
      <w:r w:rsidRPr="00080C06">
        <w:instrText xml:space="preserve"> ADDIN ZOTERO_ITEM CSL_CITATION {"citationID":"aqp5amhv4i","properties":{"formattedCitation":"(Zerubavel &amp; Messman-Moore, 2013a)","plainCitation":"(Zerubavel &amp; Messman-Moore, 2013a)","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080C06">
        <w:fldChar w:fldCharType="separate"/>
      </w:r>
      <w:r w:rsidRPr="00080C06">
        <w:t>(</w:t>
      </w:r>
      <w:proofErr w:type="spellStart"/>
      <w:r w:rsidRPr="00080C06">
        <w:t>Zerubavel</w:t>
      </w:r>
      <w:proofErr w:type="spellEnd"/>
      <w:r w:rsidRPr="00080C06">
        <w:t xml:space="preserve"> &amp; Messman-Moore, 2013)</w:t>
      </w:r>
      <w:r w:rsidRPr="00080C06">
        <w:fldChar w:fldCharType="end"/>
      </w:r>
      <w:r w:rsidRPr="00080C06">
        <w:t xml:space="preserve"> and mechanisms of resourcefulness (</w:t>
      </w:r>
      <w:proofErr w:type="spellStart"/>
      <w:r w:rsidRPr="00080C06">
        <w:t>Humpreys</w:t>
      </w:r>
      <w:proofErr w:type="spellEnd"/>
      <w:r w:rsidRPr="00080C06">
        <w:t xml:space="preserve"> &amp; Kennett, 2010). It is important to note that although these factors can all be considered important </w:t>
      </w:r>
      <w:r w:rsidRPr="00080C06">
        <w:lastRenderedPageBreak/>
        <w:t xml:space="preserve">in the development of </w:t>
      </w:r>
      <w:proofErr w:type="gramStart"/>
      <w:r w:rsidRPr="00080C06">
        <w:t>SA,</w:t>
      </w:r>
      <w:proofErr w:type="gramEnd"/>
      <w:r w:rsidRPr="00080C06">
        <w:t xml:space="preserve"> they may have varying impact depending on the individual and can act independently of one another.</w:t>
      </w:r>
    </w:p>
    <w:p w14:paraId="5FC2F4E5" w14:textId="77777777" w:rsidR="00080C06" w:rsidRPr="00080C06" w:rsidRDefault="00080C06" w:rsidP="00080C06">
      <w:pPr>
        <w:pStyle w:val="SubtituloInterno1"/>
        <w:rPr>
          <w:u w:color="000000"/>
        </w:rPr>
      </w:pPr>
      <w:r w:rsidRPr="00080C06">
        <w:rPr>
          <w:u w:color="000000"/>
        </w:rPr>
        <w:t xml:space="preserve">Sexual functioning </w:t>
      </w:r>
    </w:p>
    <w:p w14:paraId="2ACA3DE6" w14:textId="5E1871B7" w:rsidR="00080C06" w:rsidRPr="00080C06" w:rsidRDefault="00080C06" w:rsidP="00080C06">
      <w:pPr>
        <w:pStyle w:val="Prrafocomn"/>
        <w:rPr>
          <w:i/>
        </w:rPr>
      </w:pPr>
      <w:r w:rsidRPr="00080C06">
        <w:t xml:space="preserve">As SA constitutes an important component of human sexuality, several studies have found correlations between elements of sexual function, such as sexual arousal, sexual desire, and sexual fantasies and SA </w:t>
      </w:r>
      <w:r w:rsidRPr="00080C06">
        <w:fldChar w:fldCharType="begin"/>
      </w:r>
      <w:r w:rsidRPr="00080C06">
        <w:instrText xml:space="preserve"> ADDIN ZOTERO_ITEM CSL_CITATION {"citationID":"jAOO5o1L","properties":{"formattedCitation":"{\\rtf (Santos-Iglesias, Sierra, et al., 2013; Torres-Obregon, Onofre-Rodr\\uc0\\u237{}guez, Sierra, Benavides-Torres, &amp; Garza-Elizondo, 2017)}","plainCitation":"(Santos-Iglesias, Sierra, et al., 2013; Torres-Obregon, Onofre-Rodríguez, Sierra, Benavides-Torres, &amp; Garza-Elizondo, 2017)"},"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id":102,"uris":["http://zotero.org/users/local/pLf8T0PY/items/ZRPKHCGV"],"uri":["http://zotero.org/users/local/pLf8T0PY/items/ZRPKHCGV"],"itemData":{"id":102,"type":"article-journal","title":"Validación de la Sexual Assertiveness Scale en mujeres mexicanas","container-title":"Suma Psicológica","page":"34-41","volume":"24","issue":"1","source":"ScienceDirect","abstract":"Resumen\nLa asertividad sexual constituye una dimensión fundamental de la sexualidad humana por su relación con distintos indicadores de la salud sexual. Es la capacidad de las personas para iniciar la actividad sexual, rechazar la actividad sexual no deseada y emplear métodos anticonceptivos y así desarrollar comportamientos saludables. Esta se mide a través de la Sexual Assertiveness Scale (SAS). Hasta la fecha, la SAS no se ha validado en población mexicana, por lo que se considera importante examinar sus propiedades psicométricas en esta población. Por lo tanto, este estudio tuvo como objetivo validar la SAS en una muestra de 202 mujeres mexicanas. Mediante un análisis factorial confirmatorio, se confirmó la estructura trifactorial del SAS: inicio, rechazo y embarazo-enfermedades de transmisión sexual (CFI = .953; TLI = .927). Asimismo, se obtuvo una confiabilidad adecuada en las tres subescalas y, de forma global (ω = .85), sus puntuaciones correlacionaron significativamente en la dirección esperada con autoestima sexual y depresión rasgo. Se concluye que la SAS presenta buenas propiedades psicométricas en población femenina mexicana.\nAbstract\nGiven its relationship to various indicators of sexual health, sexual assertiveness</w:instrText>
      </w:r>
      <w:r w:rsidRPr="00080C06">
        <w:rPr>
          <w:lang w:val="es-EC"/>
        </w:rPr>
        <w:instrText xml:space="preserve"> is a fundamental dimension of human sexuality. This is defined as the ability that people have to initiate sexual activity, refuse unwanted sexual activity, and use contraceptive methods, thereby developing healthy behaviours — which can be measured using the Sexual Assertiveness Scale (SAS). To date, the SAS has not been validated in the Mexican population, albeit it is considered important to examine the psychometric properties of the latter. Therefore, to the aim of this study was to validate the SAS in a sample of 202 Mexican women. Confirmatory factor analysis confirmed the three-factor structure of the SAS: initiation, rejection, and pregnancy-sexually transmitted diseases (CFI = .953; TLI = .927). Similarly, adequate reliability was obtained in the three subscales and overall (</w:instrText>
      </w:r>
      <w:r w:rsidRPr="00080C06">
        <w:instrText>ω</w:instrText>
      </w:r>
      <w:r w:rsidRPr="00080C06">
        <w:rPr>
          <w:lang w:val="es-EC"/>
        </w:rPr>
        <w:instrText xml:space="preserve"> = .85). Their scores significantly correlated in the expected direction with sexual self-esteem and the trait depression. It is concluded that the SAS has psychometric properties which are acceptable in Mexican women.","DOI":"10.1016/j.sumpsi.2017.01.001","ISSN":"0121-4381","journalAbbreviation":"Suma Psicológica","author":[{"family":"Torres-Obregon","given":"Reyna"},{"family":"Onofre-Rodríguez","given":"Dora Julia"},{"family":"Sierra","given":"Juan Carlos"},{"family":"Benavides-Torres","given":"Raquel Alicia"},{"family":"Garza-Elizondo","given":"María Eugenia"}],"issued":{"date-parts":[["2017",1]]}}}],"schema":"https://github.com/citation-style-language/schema/raw/master/csl-citation.json"} </w:instrText>
      </w:r>
      <w:r w:rsidRPr="00080C06">
        <w:fldChar w:fldCharType="separate"/>
      </w:r>
      <w:r w:rsidRPr="00080C06">
        <w:rPr>
          <w:lang w:val="es-EC"/>
        </w:rPr>
        <w:t>(Santos-Iglesias et al., 2013; Torres-Obregon, Onofre-Rodríguez, Sierra, Benavides-Torres, &amp; Garza-Elizondo, 2017)</w:t>
      </w:r>
      <w:r w:rsidRPr="00080C06">
        <w:fldChar w:fldCharType="end"/>
      </w:r>
      <w:r w:rsidRPr="00080C06">
        <w:rPr>
          <w:lang w:val="es-EC"/>
        </w:rPr>
        <w:t xml:space="preserve">. </w:t>
      </w:r>
      <w:r w:rsidRPr="00080C06">
        <w:t xml:space="preserve">A positive link between sexual function and SA is clear when considering </w:t>
      </w:r>
      <w:proofErr w:type="spellStart"/>
      <w:r w:rsidRPr="00080C06">
        <w:t>erotophilic</w:t>
      </w:r>
      <w:proofErr w:type="spellEnd"/>
      <w:r w:rsidRPr="00080C06">
        <w:t xml:space="preserve"> individuals, i.e., those who have positive attitudes towards sexuality, and whose sexual ideals and responses facilitate the development of SA, particularly when it comes to initiation and refusal </w:t>
      </w:r>
      <w:r w:rsidRPr="00080C06">
        <w:fldChar w:fldCharType="begin"/>
      </w:r>
      <w:r w:rsidRPr="00080C06">
        <w:instrText xml:space="preserve"> ADDIN ZOTERO_ITEM CSL_CITATION {"citationID":"a2ip53cjldf","properties":{"formattedCitation":"(Santos-Iglesias, Sierra, et al., 2013)","plainCitation":"(Santos-Iglesias, Sierra, et al., 2013)"},"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Pr="00080C06">
        <w:fldChar w:fldCharType="separate"/>
      </w:r>
      <w:r w:rsidRPr="00080C06">
        <w:t>(Santos-Iglesias et al., 2013)</w:t>
      </w:r>
      <w:r w:rsidRPr="00080C06">
        <w:fldChar w:fldCharType="end"/>
      </w:r>
      <w:r w:rsidRPr="00080C06">
        <w:t xml:space="preserve">. When considering the relationship between sexual function and SA, however, it is important to consider and include sexual dysfunction, as this can have a significant impact on SA </w:t>
      </w:r>
      <w:r w:rsidRPr="00080C06">
        <w:fldChar w:fldCharType="begin"/>
      </w:r>
      <w:r w:rsidRPr="00080C06">
        <w:instrText xml:space="preserve"> ADDIN ZOTERO_ITEM CSL_CITATION {"citationID":"BGwsqHuX","properties":{"formattedCitation":"{\\rtf (Leclerc et al., 2015; S\\uc0\\u225{}nchez-Bravo et al., 2005)}","plainCitation":"(Leclerc et al., 2015; Sánchez-Bravo et al., 2005)"},"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148,"uris":["http://zotero.org/users/local/pLf8T0PY/items/2V96MB6H"],"uri":["http://zotero.org/users/local/pLf8T0PY/items/2V96MB6H"],"itemData":{"id":148,"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schema":"https://github.com/citation-style-language/schema/raw/master/csl-citation.json"} </w:instrText>
      </w:r>
      <w:r w:rsidRPr="00080C06">
        <w:fldChar w:fldCharType="separate"/>
      </w:r>
      <w:r w:rsidRPr="00080C06">
        <w:t>(Leclerc et al., 2015; Sánchez-Bravo et al., 2005)</w:t>
      </w:r>
      <w:r w:rsidRPr="00080C06">
        <w:fldChar w:fldCharType="end"/>
      </w:r>
      <w:r w:rsidRPr="00080C06">
        <w:t xml:space="preserve">. A recent study of women with experienced </w:t>
      </w:r>
      <w:proofErr w:type="spellStart"/>
      <w:r w:rsidRPr="00080C06">
        <w:t>vestibulodynia</w:t>
      </w:r>
      <w:proofErr w:type="spellEnd"/>
      <w:r w:rsidRPr="00080C06">
        <w:t xml:space="preserve">, a condition that causes pain at the vaginal opening, found that women with higher levels of SA were better able to communicate with their partners about sexual choices and preferences for sexual activities </w:t>
      </w:r>
      <w:r w:rsidRPr="00080C06">
        <w:fldChar w:fldCharType="begin"/>
      </w:r>
      <w:r w:rsidRPr="00080C06">
        <w:instrText xml:space="preserve"> ADDIN ZOTERO_ITEM CSL_CITATION {"citationID":"a130fj6do7u","properties":{"formattedCitation":"(McNicoll, Corsini-Munt, Rosen, McDuff, &amp; Bergeron, 2016)","plainCitation":"(McNicoll, Corsini-Munt, Rosen, McDuff, &amp; Bergeron, 2016)"},"citationItems":[{"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schema":"https://github.com/citation-style-language/schema/raw/master/csl-citation.json"} </w:instrText>
      </w:r>
      <w:r w:rsidRPr="00080C06">
        <w:fldChar w:fldCharType="separate"/>
      </w:r>
      <w:r w:rsidRPr="00080C06">
        <w:t>(</w:t>
      </w:r>
      <w:proofErr w:type="spellStart"/>
      <w:r w:rsidRPr="00080C06">
        <w:t>McNicoll</w:t>
      </w:r>
      <w:proofErr w:type="spellEnd"/>
      <w:r w:rsidRPr="00080C06">
        <w:t xml:space="preserve">, </w:t>
      </w:r>
      <w:proofErr w:type="spellStart"/>
      <w:r w:rsidRPr="00080C06">
        <w:t>Corsini</w:t>
      </w:r>
      <w:proofErr w:type="spellEnd"/>
      <w:r w:rsidRPr="00080C06">
        <w:t>-Munt, Rosen, McDuff, &amp; Bergeron, 2016)</w:t>
      </w:r>
      <w:r w:rsidRPr="00080C06">
        <w:fldChar w:fldCharType="end"/>
      </w:r>
      <w:r w:rsidRPr="00080C06">
        <w:t>.</w:t>
      </w:r>
    </w:p>
    <w:p w14:paraId="2BB57D64" w14:textId="77777777" w:rsidR="00080C06" w:rsidRPr="00080C06" w:rsidRDefault="00080C06" w:rsidP="00080C06">
      <w:pPr>
        <w:pStyle w:val="SubtituloInterno1"/>
        <w:rPr>
          <w:u w:color="000000"/>
        </w:rPr>
      </w:pPr>
      <w:r w:rsidRPr="00080C06">
        <w:rPr>
          <w:u w:color="000000"/>
        </w:rPr>
        <w:t xml:space="preserve">Body self-esteem </w:t>
      </w:r>
    </w:p>
    <w:p w14:paraId="6C984130" w14:textId="77777777" w:rsidR="00080C06" w:rsidRPr="00080C06" w:rsidRDefault="00080C06" w:rsidP="00080C06">
      <w:pPr>
        <w:pStyle w:val="Prrafocomn"/>
        <w:rPr>
          <w:i/>
        </w:rPr>
      </w:pPr>
      <w:r w:rsidRPr="00080C06">
        <w:t xml:space="preserve">Body self-esteem refers to the evaluation individuals make about their own body </w:t>
      </w:r>
      <w:r w:rsidRPr="00080C06">
        <w:fldChar w:fldCharType="begin"/>
      </w:r>
      <w:r w:rsidRPr="00080C06">
        <w:instrText xml:space="preserve"> ADDIN ZOTERO_ITEM CSL_CITATION {"citationID":"a10bjr5d0bl","properties":{"formattedCitation":"(Auslander et al., 2012)","plainCitation":"(Auslander et al., 2012)","noteIndex":0},"citationItems":[{"id":"BO1M67GT/IoYGBeDb","uris":["http://zotero.org/users/local/pLf8T0PY/items/UXQJFDPQ"],"uri":["http://zotero.org/users/local/pLf8T0PY/items/UXQJFDPQ"],"itemData":{"id":"BO1M67GT/IoYGBeDb","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Pr="00080C06">
        <w:fldChar w:fldCharType="separate"/>
      </w:r>
      <w:r w:rsidRPr="00080C06">
        <w:t>(</w:t>
      </w:r>
      <w:proofErr w:type="spellStart"/>
      <w:r w:rsidRPr="00080C06">
        <w:t>Auslander</w:t>
      </w:r>
      <w:proofErr w:type="spellEnd"/>
      <w:r w:rsidRPr="00080C06">
        <w:t xml:space="preserve"> et al., 2012)</w:t>
      </w:r>
      <w:r w:rsidRPr="00080C06">
        <w:fldChar w:fldCharType="end"/>
      </w:r>
      <w:r w:rsidRPr="00080C06">
        <w:t xml:space="preserve">. This psychosexual factor has been found to be important for SA, specifically regarding the use of condoms and other contraceptive methods. The way body self-esteem operates on an individual level is related to  increased body satisfaction, which lays the foundations for things such as the correct negotiation of the use of condoms </w:t>
      </w:r>
      <w:r w:rsidRPr="00080C06">
        <w:fldChar w:fldCharType="begin"/>
      </w:r>
      <w:r w:rsidRPr="00080C06">
        <w:instrText xml:space="preserve"> ADDIN ZOTERO_ITEM CSL_CITATION {"citationID":"a1j5navadlv","properties":{"formattedCitation":"(Auslander et al., 2012)","plainCitation":"(Auslander et al., 2012)","noteIndex":0},"citationItems":[{"id":"BO1M67GT/IoYGBeDb","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Pr="00080C06">
        <w:fldChar w:fldCharType="separate"/>
      </w:r>
      <w:r w:rsidRPr="00080C06">
        <w:t>(</w:t>
      </w:r>
      <w:proofErr w:type="spellStart"/>
      <w:r w:rsidRPr="00080C06">
        <w:t>Auslander</w:t>
      </w:r>
      <w:proofErr w:type="spellEnd"/>
      <w:r w:rsidRPr="00080C06">
        <w:t xml:space="preserve"> et al., 2012)</w:t>
      </w:r>
      <w:r w:rsidRPr="00080C06">
        <w:fldChar w:fldCharType="end"/>
      </w:r>
      <w:r w:rsidRPr="00080C06">
        <w:t xml:space="preserve">. Given the prevalence of social media in modern society and the veneration of body image and aesthetics that it cultivates, it is important to consider the effect it has on body positivity and self-esteem. A recent study found that Facebook involvement increases objectified body consciousness and can affect the SA of an individual positively, by increasing someone’s self-esteem, or negatively, by fostering feelings of shame about their body </w:t>
      </w:r>
      <w:r w:rsidRPr="00080C06">
        <w:fldChar w:fldCharType="begin"/>
      </w:r>
      <w:r w:rsidRPr="00080C06">
        <w:instrText xml:space="preserve"> ADDIN ZOTERO_ITEM CSL_CITATION {"citationID":"a6ugnbqam","properties":{"formattedCitation":"(Manago, Ward, Lemm, et al., 2015)","plainCitation":"(Manago, Ward, Lemm, et al., 2015)","noteIndex":0},"citationItems":[{"id":"hI67UH91/YPEjeq4K","uris":["http://zotero.org/users/local/pLf8T0PY/items/48TPPPER"],"uri":["http://zotero.org/users/local/pLf8T0PY/items/48TPPPER"],"itemData":{"id":165,"type":"article-journal","title":"Facebook Involvement, Objectified Body Consciousness, Body Shame, and Sexual Assertiveness in College Women and Men","container-title":"Sex Roles","page":"1-14","volume":"72","issue":"1-2","source":"link.springer.com","abstract":"Given the heightened attention to visual impression management on social media websites, previous research has demonstrated an association between Facebook use and objectified body consciousness among adolescent girls and young women in various Western countries, including the U.S. (e.g., Meier and Gray 2013). The current study aimed to test whether both young women and men using social networking sites are vulnerable to objectified body consciousness, and to extend this line of research to sexual health outcomes. We tested a path model of Facebook involvement, objectified body consciousness, body shame, and sexual assertiveness and examined whether the negative health consequences of objectified body consciousness were greater in magnitude for women than men. Participants in this study were U.S. college students in the Midwest, 467 women and 348 men, who on average reported using social networking sites for 6 years. They completed survey measures assessing their involvement in Facebook, body surveillance, appearance self-worth, and enjoyment of sexualization. They also reported on feelings of body shame and sexual assertiveness. For both women and men, Facebook involvement predicted objectified body consciousness, which in turn predicted greater body shame and decreased sexual assertiveness. The link between objectified body consciousness and body shame was greater in magnitude for women, but no gender difference was found in the association between body shame and sexual assertiveness. We suggest that social media foster a heightened experience of the self from an observer’s point of view, which has consequences for body image and sexual agency among women as well as men.","DOI":"10.1007/s11199-014-0441-1","ISSN":"0360-0025, 1573-2762","journalAbbreviation":"Sex Roles","language":"en","author":[{"family":"Manago","given":"Adriana M."},{"family":"Ward","given":"L. Monique"},{"family":"Lemm","given":"Kristi M."},{"family":"Reed","given":"Lauren"},{"family":"Seabrook","given":"Rita"}],"issued":{"date-parts":[["2015",1,1]]}}}],"schema":"https://github.com/citation-style-language/schema/raw/master/csl-citation.json"} </w:instrText>
      </w:r>
      <w:r w:rsidRPr="00080C06">
        <w:fldChar w:fldCharType="separate"/>
      </w:r>
      <w:r w:rsidRPr="00080C06">
        <w:t>(</w:t>
      </w:r>
      <w:proofErr w:type="spellStart"/>
      <w:r w:rsidRPr="00080C06">
        <w:t>Manago</w:t>
      </w:r>
      <w:proofErr w:type="spellEnd"/>
      <w:r w:rsidRPr="00080C06">
        <w:t xml:space="preserve"> et al., 2015)</w:t>
      </w:r>
      <w:r w:rsidRPr="00080C06">
        <w:fldChar w:fldCharType="end"/>
      </w:r>
      <w:r w:rsidRPr="00080C06">
        <w:t xml:space="preserve">. </w:t>
      </w:r>
    </w:p>
    <w:p w14:paraId="2809C2CE" w14:textId="77777777" w:rsidR="00080C06" w:rsidRPr="00080C06" w:rsidRDefault="00080C06" w:rsidP="00080C06">
      <w:pPr>
        <w:pStyle w:val="Prrafocomn"/>
      </w:pPr>
    </w:p>
    <w:p w14:paraId="19830FC3" w14:textId="77777777" w:rsidR="00080C06" w:rsidRPr="00080C06" w:rsidRDefault="00080C06" w:rsidP="00080C06">
      <w:pPr>
        <w:pStyle w:val="SubtituloInterno1"/>
        <w:rPr>
          <w:u w:color="000000"/>
        </w:rPr>
      </w:pPr>
      <w:r w:rsidRPr="00080C06">
        <w:rPr>
          <w:u w:color="000000"/>
        </w:rPr>
        <w:lastRenderedPageBreak/>
        <w:t xml:space="preserve">Emotion regulation </w:t>
      </w:r>
    </w:p>
    <w:p w14:paraId="2E274EA9" w14:textId="6ACF59E9" w:rsidR="00080C06" w:rsidRPr="00080C06" w:rsidRDefault="00080C06" w:rsidP="00080C06">
      <w:pPr>
        <w:pStyle w:val="Prrafocomn"/>
      </w:pPr>
      <w:r w:rsidRPr="00080C06">
        <w:t xml:space="preserve">Emotion regulation refers to an individual’s ability to acknowledge and regulate emotions and feelings that may positively influence sexual responses </w:t>
      </w:r>
      <w:r w:rsidRPr="00080C06">
        <w:fldChar w:fldCharType="begin"/>
      </w:r>
      <w:r w:rsidRPr="00080C06">
        <w:instrText xml:space="preserve"> ADDIN ZOTERO_ITEM CSL_CITATION {"citationID":"avu913jvs","properties":{"formattedCitation":"(Zerubavel &amp; Messman-Moore, 2013b)","plainCitation":"(Zerubavel &amp; Messman-Moore, 2013b)","dontUpdate":true,"noteIndex":0},"citationItems":[{"id":15,"uris":["http://zotero.org/users/2406116/items/VKUVDQHS"],"uri":["http://zotero.org/users/2406116/items/VKUVDQHS"],"itemData":{"id":1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schema":"https://github.com/citation-style-language/schema/raw/master/csl-citation.json"} </w:instrText>
      </w:r>
      <w:r w:rsidRPr="00080C06">
        <w:fldChar w:fldCharType="separate"/>
      </w:r>
      <w:r w:rsidRPr="00080C06">
        <w:t>(</w:t>
      </w:r>
      <w:proofErr w:type="spellStart"/>
      <w:r w:rsidRPr="00080C06">
        <w:t>Zerubavel</w:t>
      </w:r>
      <w:proofErr w:type="spellEnd"/>
      <w:r w:rsidRPr="00080C06">
        <w:t xml:space="preserve"> &amp; Messman-Moore, 2013)</w:t>
      </w:r>
      <w:r w:rsidRPr="00080C06">
        <w:fldChar w:fldCharType="end"/>
      </w:r>
      <w:r w:rsidRPr="00080C06">
        <w:t xml:space="preserve">. To regulate an appropriate response, individuals must be aware of, understand, and accept their own emotions. Individuals who are capable of satisfactory emotion regulation are more likely to communicate to their partner both verbally and non-verbally in a direct and assertive way </w:t>
      </w:r>
      <w:r w:rsidRPr="00080C06">
        <w:fldChar w:fldCharType="begin"/>
      </w:r>
      <w:r w:rsidRPr="00080C06">
        <w:instrText xml:space="preserve"> ADDIN ZOTERO_ITEM CSL_CITATION {"citationID":"Aho792bD","properties":{"formattedCitation":"(Gratz &amp; Roemer, 2004; Zerubavel &amp; Messman-Moore, 2013a)","plainCitation":"(Gratz &amp; Roemer, 2004; Zerubavel &amp; Messman-Moore, 2013a)","noteIndex":0},"citationItems":[{"id":"m4jttSpY/pLQz5vhI","uris":["http://zotero.org/users/local/pLf8T0PY/items/3BCGM4DX"],"uri":["http://zotero.org/users/local/pLf8T0PY/items/3BCGM4DX"],"itemData":{"id":240,"type":"article-journal","title":"Multidimensional Assessment of Emotion Regulation and Dysregulation: Development, Factor Structure, and Initial Validation of the Difficulties in Emotion Regulation Scale","container-title":"Journal of Psychopathology and Behavioral Assessment","page":"41-54","volume":"26","issue":"1","source":"link.springer.com","abstract":"Given recent attention to emotion regulation as a potentially unifying function of diverse symptom presentations, there is a need for comprehensive measures that adequately assess difficulties in emotion regulation among adults. This paper (a) proposes an integrative conceptualization of emotion regulation as involving not just the modulation of emotional arousal, but also the awareness, understanding, and acceptance of emotions, and the ability to act in desired ways regardless of emotional state; and (b) begins to explore the factor structure and psychometric properties of a new measure, the Difficulties in Emotion Regulation Scale (DERS). Two samples of undergraduate students completed questionnaire packets. Preliminary findings suggest that the DERS has high internal consistency, good test–retest reliability, and adequate construct and predictive validity.","DOI":"10.1023/B:JOBA.0000007455.08539.94","ISSN":"0882-2689, 1573-3505","shortTitle":"Multidimensional Assessment of Emotion Regulation and Dysregulation","journalAbbreviation":"Journal of Psychopathology and Behavioral Assessment","language":"en","author":[{"family":"Gratz","given":"Kim L."},{"family":"Roemer","given":"Lizabeth"}],"issued":{"date-parts":[["2004",3,1]]}}},{"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080C06">
        <w:fldChar w:fldCharType="separate"/>
      </w:r>
      <w:r w:rsidRPr="00080C06">
        <w:t xml:space="preserve">(Gratz &amp; Roemer, 2004; </w:t>
      </w:r>
      <w:proofErr w:type="spellStart"/>
      <w:r w:rsidRPr="00080C06">
        <w:t>Zerubavel</w:t>
      </w:r>
      <w:proofErr w:type="spellEnd"/>
      <w:r w:rsidRPr="00080C06">
        <w:t xml:space="preserve"> &amp; Messman-Moore, 2013)</w:t>
      </w:r>
      <w:r w:rsidRPr="00080C06">
        <w:fldChar w:fldCharType="end"/>
      </w:r>
      <w:r w:rsidRPr="00080C06">
        <w:t xml:space="preserve">. Research has found that emotion regulation is particularly associated with SA when it comes to initiation and refusal of sexual intercourse due to the sense of empowerment and agency an individual may feel </w:t>
      </w:r>
      <w:r w:rsidRPr="00080C06">
        <w:fldChar w:fldCharType="begin"/>
      </w:r>
      <w:r w:rsidRPr="00080C06">
        <w:instrText xml:space="preserve"> ADDIN ZOTERO_ITEM CSL_CITATION {"citationID":"P8tVo0LU","properties":{"formattedCitation":"(Zerubavel &amp; Messman-Moore, 2013a)","plainCitation":"(Zerubavel &amp; Messman-Moore, 2013a)","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080C06">
        <w:fldChar w:fldCharType="separate"/>
      </w:r>
      <w:r w:rsidRPr="00080C06">
        <w:t>(</w:t>
      </w:r>
      <w:proofErr w:type="spellStart"/>
      <w:r w:rsidRPr="00080C06">
        <w:t>Zerubavel</w:t>
      </w:r>
      <w:proofErr w:type="spellEnd"/>
      <w:r w:rsidRPr="00080C06">
        <w:t xml:space="preserve"> &amp; Messman-Moore, 2013)</w:t>
      </w:r>
      <w:r w:rsidRPr="00080C06">
        <w:fldChar w:fldCharType="end"/>
      </w:r>
      <w:r w:rsidRPr="00080C06">
        <w:t xml:space="preserve">.  </w:t>
      </w:r>
    </w:p>
    <w:p w14:paraId="3501627E" w14:textId="77777777" w:rsidR="00080C06" w:rsidRPr="00080C06" w:rsidRDefault="00080C06" w:rsidP="00080C06">
      <w:pPr>
        <w:pStyle w:val="SubtituloInterno1"/>
        <w:rPr>
          <w:u w:color="000000"/>
        </w:rPr>
      </w:pPr>
      <w:r w:rsidRPr="00080C06">
        <w:rPr>
          <w:u w:color="000000"/>
        </w:rPr>
        <w:t xml:space="preserve">Resourcefulness </w:t>
      </w:r>
    </w:p>
    <w:p w14:paraId="697920C3" w14:textId="2FB93715" w:rsidR="00080C06" w:rsidRPr="00080C06" w:rsidRDefault="00080C06" w:rsidP="00080C06">
      <w:pPr>
        <w:pStyle w:val="Prrafocomn"/>
        <w:rPr>
          <w:i/>
        </w:rPr>
      </w:pPr>
      <w:r w:rsidRPr="00080C06">
        <w:t xml:space="preserve">In the context of SA, resourcefulness is the ability to resist pressure from a partner to participate in unwanted sexual activities: the ability of an individual to say ‘no’ or to leave a pressured situation </w:t>
      </w:r>
      <w:r w:rsidRPr="00080C06">
        <w:fldChar w:fldCharType="begin"/>
      </w:r>
      <w:r w:rsidRPr="00080C06">
        <w:instrText xml:space="preserve"> ADDIN ZOTERO_ITEM CSL_CITATION {"citationID":"a2hjrdn7krg","properties":{"formattedCitation":"(Humphreys &amp; Kennett, 2010)","plainCitation":"(Humphreys &amp; Kennett, 2010)","noteIndex":0},"citationItems":[{"id":194,"uris":["http://zotero.org/users/2406116/items/TKJVNHJD"],"uri":["http://zotero.org/users/2406116/items/TKJVNHJD"],"itemData":{"id":194,"type":"article-journal","title":"The reliability and validity of instruments supporting the sexual self-control model","container-title":"The Canadian Journal of Human Sexuality; Toronto","page":"1-13","volume":"19","issue":"1/2","source":"ProQuest","ISSN":"11884517","language":"English","author":[{"family":"Humphreys","given":"Terry P."},{"family":"Kennett","given":"Deborah J."}],"issued":{"date-parts":[["2010"]]}}}],"schema":"https://github.com/citation-style-language/schema/raw/master/csl-citation.json"} </w:instrText>
      </w:r>
      <w:r w:rsidRPr="00080C06">
        <w:fldChar w:fldCharType="separate"/>
      </w:r>
      <w:r w:rsidRPr="00080C06">
        <w:t>(Humphreys &amp; Kennett, 2010)</w:t>
      </w:r>
      <w:r w:rsidRPr="00080C06">
        <w:fldChar w:fldCharType="end"/>
      </w:r>
      <w:r w:rsidRPr="00080C06">
        <w:t xml:space="preserve">. This is achieved through the use of positive self-instructions, problem-solving methods, and delay of gratification </w:t>
      </w:r>
      <w:r w:rsidRPr="00080C06">
        <w:fldChar w:fldCharType="begin"/>
      </w:r>
      <w:r w:rsidRPr="00080C06">
        <w:instrText xml:space="preserve"> ADDIN ZOTERO_ITEM CSL_CITATION {"citationID":"a1n9037hs06","properties":{"formattedCitation":"(Kennett et al., 2012)","plainCitation":"(Kennett et al.,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Pr="00080C06">
        <w:fldChar w:fldCharType="separate"/>
      </w:r>
      <w:r w:rsidRPr="00080C06">
        <w:t>(Kennett et al., 2012;</w:t>
      </w:r>
      <w:r w:rsidRPr="00080C06">
        <w:fldChar w:fldCharType="end"/>
      </w:r>
      <w:r w:rsidRPr="00080C06">
        <w:t xml:space="preserve"> Humphreys &amp; Kennett, 2010). To utilize such strategies, an individual must be able to rely on high levels of self-control, learn appropriate behaviors and responses applicable to specific situations, and be able to rely on coping strategies when problematic situations or negative emotions occur. Resourcefulness is clearly an important facilitator for the development of SA when it comes to the use of negotiation strategies and resistance to external pressure </w:t>
      </w:r>
      <w:r w:rsidRPr="00080C06">
        <w:fldChar w:fldCharType="begin"/>
      </w:r>
      <w:r w:rsidRPr="00080C06">
        <w:instrText xml:space="preserve"> ADDIN ZOTERO_ITEM CSL_CITATION {"citationID":"B7SJLVTi","properties":{"formattedCitation":"(Kennett et al., 2012)","plainCitation":"(Kennett et al.,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Pr="00080C06">
        <w:fldChar w:fldCharType="separate"/>
      </w:r>
      <w:r w:rsidRPr="00080C06">
        <w:t>(Kennett et al., 2012;</w:t>
      </w:r>
      <w:r w:rsidRPr="00080C06">
        <w:fldChar w:fldCharType="end"/>
      </w:r>
      <w:r w:rsidRPr="00080C06">
        <w:t xml:space="preserve"> Humphreys &amp; Kennett, 2010). </w:t>
      </w:r>
    </w:p>
    <w:p w14:paraId="66EAC329" w14:textId="77777777" w:rsidR="00080C06" w:rsidRPr="00080C06" w:rsidRDefault="00080C06" w:rsidP="00080C06">
      <w:pPr>
        <w:pStyle w:val="SubtituloInterno"/>
      </w:pPr>
      <w:r w:rsidRPr="00080C06">
        <w:t>Outcomes of Sexual Assertiveness</w:t>
      </w:r>
    </w:p>
    <w:p w14:paraId="684F5B5D" w14:textId="4770E895" w:rsidR="00080C06" w:rsidRPr="00080C06" w:rsidRDefault="00080C06" w:rsidP="00080C06">
      <w:pPr>
        <w:pStyle w:val="Prrafocomn"/>
      </w:pPr>
      <w:r w:rsidRPr="00080C06">
        <w:t>While the factors mentioned above have a clear impact on the development of SA, it is important to highlight three main outcomes for sexuality that were consistently described throughout the literature reviewed.</w:t>
      </w:r>
    </w:p>
    <w:p w14:paraId="7759959B" w14:textId="77777777" w:rsidR="00080C06" w:rsidRPr="00080C06" w:rsidRDefault="00080C06" w:rsidP="00080C06">
      <w:pPr>
        <w:pStyle w:val="SubtituloInterno1"/>
        <w:rPr>
          <w:u w:color="000000"/>
          <w:lang w:val="en-US"/>
        </w:rPr>
      </w:pPr>
      <w:r w:rsidRPr="00080C06">
        <w:rPr>
          <w:u w:color="000000"/>
          <w:lang w:val="en-US"/>
        </w:rPr>
        <w:t xml:space="preserve">Impact on the level of satisfaction within the intimate relationship </w:t>
      </w:r>
    </w:p>
    <w:p w14:paraId="5800A795" w14:textId="25342F0C" w:rsidR="00080C06" w:rsidRPr="00080C06" w:rsidRDefault="00080C06" w:rsidP="00080C06">
      <w:pPr>
        <w:pStyle w:val="Prrafocomn"/>
      </w:pPr>
      <w:r w:rsidRPr="00080C06">
        <w:lastRenderedPageBreak/>
        <w:t xml:space="preserve">Given the importance of communication in intimate relationships, several studies have suggested that asserting and controlling desired sexual activities has a positive influence on both satisfaction within relationships </w:t>
      </w:r>
      <w:r w:rsidRPr="00080C06">
        <w:fldChar w:fldCharType="begin"/>
      </w:r>
      <w:r w:rsidRPr="00080C06">
        <w:instrText xml:space="preserve"> ADDIN ZOTERO_ITEM CSL_CITATION {"citationID":"a1cs5h7r25d","properties":{"formattedCitation":"(Leclerc et al., 2015; McNicoll et al., 2016; Noar et al., 2002)","plainCitation":"(Leclerc et al., 2015; McNicoll et al., 2016; Noar et al., 2002)"},"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080C06">
        <w:fldChar w:fldCharType="separate"/>
      </w:r>
      <w:r w:rsidRPr="00080C06">
        <w:t xml:space="preserve">(Leclerc et al., 2015; </w:t>
      </w:r>
      <w:proofErr w:type="spellStart"/>
      <w:r w:rsidRPr="00080C06">
        <w:t>McNicoll</w:t>
      </w:r>
      <w:proofErr w:type="spellEnd"/>
      <w:r w:rsidRPr="00080C06">
        <w:t xml:space="preserve"> et al., 2016; </w:t>
      </w:r>
      <w:proofErr w:type="spellStart"/>
      <w:r w:rsidRPr="00080C06">
        <w:t>Noar</w:t>
      </w:r>
      <w:proofErr w:type="spellEnd"/>
      <w:r w:rsidRPr="00080C06">
        <w:t xml:space="preserve"> et al., 2002)</w:t>
      </w:r>
      <w:r w:rsidRPr="00080C06">
        <w:fldChar w:fldCharType="end"/>
      </w:r>
      <w:r w:rsidRPr="00080C06">
        <w:t xml:space="preserve"> and overall sexual satisfaction </w:t>
      </w:r>
      <w:r w:rsidRPr="00080C06">
        <w:fldChar w:fldCharType="begin"/>
      </w:r>
      <w:r w:rsidRPr="00080C06">
        <w:instrText xml:space="preserve"> ADDIN ZOTERO_ITEM CSL_CITATION {"citationID":"ai1odd84no","properties":{"formattedCitation":"{\\rtf (M\\uc0\\u233{}nard &amp; Offman, 2009)}","plainCitation":"(Ménard &amp; Offman, 2009)"},"citationItems":[{"id":130,"uris":["http://zotero.org/users/local/pLf8T0PY/items/B4W56FZR"],"uri":["http://zotero.org/users/local/pLf8T0PY/items/B4W56FZR"],"itemData":{"id":130,"type":"article-journal","title":"The interrelationships between sexual self-esteem, sexual assertiveness and sexual satisfaction","container-title":"The Canadian Journal of Human Sexuality; Toronto","page":"35-45","volume":"18","issue":"1/2","source":"ProQuest","abstract":"This study investigated the relationships between sexual self-esteem, sexual assertiveness and sexual satisfaction. It was hypothesized that higher levels of sexual self-esteem would be associated with greater sexual satisfaction and that sexual assertiveness would act as a partial mediator. The participants were 25 men and 46 women, aged 19-56 years, recruited from the community. Participants completed questionnaires measuring sexual self-esteem, sexual assertiveness and sexual satisfaction. The results showed strong correlations between all three variables and confirmed sexual assertiveness as a partial mediator of the relationship between sexual self-esteem and sexual satisfaction. The implications of the findings for clinical practice are considered. [PUBLICATION ABSTRACT]","ISSN":"11884517","language":"English","author":[{"family":"Ménard","given":"A. Dana"},{"family":"Offman","given":"Alia"}],"issued":{"date-parts":[["2009"]]}}}],"schema":"https://github.com/citation-style-language/schema/raw/master/csl-citation.json"} </w:instrText>
      </w:r>
      <w:r w:rsidRPr="00080C06">
        <w:fldChar w:fldCharType="separate"/>
      </w:r>
      <w:r w:rsidRPr="00080C06">
        <w:t>(</w:t>
      </w:r>
      <w:proofErr w:type="spellStart"/>
      <w:r w:rsidRPr="00080C06">
        <w:t>Ménard</w:t>
      </w:r>
      <w:proofErr w:type="spellEnd"/>
      <w:r w:rsidRPr="00080C06">
        <w:t xml:space="preserve"> &amp; </w:t>
      </w:r>
      <w:proofErr w:type="spellStart"/>
      <w:r w:rsidRPr="00080C06">
        <w:t>Offman</w:t>
      </w:r>
      <w:proofErr w:type="spellEnd"/>
      <w:r w:rsidRPr="00080C06">
        <w:t>, 2009)</w:t>
      </w:r>
      <w:r w:rsidRPr="00080C06">
        <w:fldChar w:fldCharType="end"/>
      </w:r>
      <w:r w:rsidRPr="00080C06">
        <w:t xml:space="preserve">. SA is considered key to achieve a good sexual life as it allows the needs of the individual and their partner to be met. Furthermore, </w:t>
      </w:r>
      <w:proofErr w:type="spellStart"/>
      <w:r w:rsidRPr="00080C06">
        <w:t>McNicoll</w:t>
      </w:r>
      <w:proofErr w:type="spellEnd"/>
      <w:r w:rsidRPr="00080C06">
        <w:t xml:space="preserve"> et al.</w:t>
      </w:r>
      <w:r w:rsidRPr="00080C06">
        <w:fldChar w:fldCharType="begin"/>
      </w:r>
      <w:r w:rsidRPr="00080C06">
        <w:instrText xml:space="preserve"> ADDIN ZOTERO_ITEM CSL_CITATION {"citationID":"a27inhit88i","properties":{"formattedCitation":"(McNicoll et al., 2016)","plainCitation":"(McNicoll et al., 2016)"},"citationItems":[{"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schema":"https://github.com/citation-style-language/schema/raw/master/csl-citation.json"} </w:instrText>
      </w:r>
      <w:r w:rsidRPr="00080C06">
        <w:fldChar w:fldCharType="separate"/>
      </w:r>
      <w:r w:rsidRPr="00080C06">
        <w:t xml:space="preserve"> (2016)</w:t>
      </w:r>
      <w:r w:rsidRPr="00080C06">
        <w:fldChar w:fldCharType="end"/>
      </w:r>
      <w:r w:rsidRPr="00080C06">
        <w:t xml:space="preserve"> found that SA is positively associated with perceived ‘facilitative,’ i.e., encouraging, affectional, and positive, responses. </w:t>
      </w:r>
    </w:p>
    <w:p w14:paraId="2C29DD17" w14:textId="77777777" w:rsidR="00080C06" w:rsidRPr="00080C06" w:rsidRDefault="00080C06" w:rsidP="00080C06">
      <w:pPr>
        <w:pStyle w:val="SubtituloInterno1"/>
        <w:rPr>
          <w:u w:color="000000"/>
          <w:lang w:val="en-US"/>
        </w:rPr>
      </w:pPr>
      <w:r w:rsidRPr="00080C06">
        <w:rPr>
          <w:u w:color="000000"/>
          <w:lang w:val="en-US"/>
        </w:rPr>
        <w:t xml:space="preserve">Sexual assertiveness as a protective factor for unwanted pregnancies and STIs. </w:t>
      </w:r>
    </w:p>
    <w:p w14:paraId="5207BF94" w14:textId="0C293DCA" w:rsidR="00080C06" w:rsidRPr="00080C06" w:rsidRDefault="00080C06" w:rsidP="00080C06">
      <w:pPr>
        <w:pStyle w:val="Prrafocomn"/>
        <w:rPr>
          <w:i/>
        </w:rPr>
      </w:pPr>
      <w:r w:rsidRPr="00080C06">
        <w:t xml:space="preserve">Despite the increasing quality and quantity of information available, and efforts to prevent unwanted pregnancies and STIs, there are still barriers for women to negotiate about the use of condoms for safe sex </w:t>
      </w:r>
      <w:r w:rsidRPr="00080C06">
        <w:fldChar w:fldCharType="begin"/>
      </w:r>
      <w:r w:rsidRPr="00080C06">
        <w:instrText xml:space="preserve"> ADDIN ZOTERO_ITEM CSL_CITATION {"citationID":"a1v2d73t8r7","properties":{"formattedCitation":"(Noar et al., 2006)","plainCitation":"(Noar et al., 2006)"},"citationItems":[{"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schema":"https://github.com/citation-style-language/schema/raw/master/csl-citation.json"} </w:instrText>
      </w:r>
      <w:r w:rsidRPr="00080C06">
        <w:fldChar w:fldCharType="separate"/>
      </w:r>
      <w:r w:rsidRPr="00080C06">
        <w:t>(</w:t>
      </w:r>
      <w:proofErr w:type="spellStart"/>
      <w:r w:rsidRPr="00080C06">
        <w:t>Noar</w:t>
      </w:r>
      <w:proofErr w:type="spellEnd"/>
      <w:r w:rsidRPr="00080C06">
        <w:t xml:space="preserve"> et al., 2006)</w:t>
      </w:r>
      <w:r w:rsidRPr="00080C06">
        <w:fldChar w:fldCharType="end"/>
      </w:r>
      <w:r w:rsidRPr="00080C06">
        <w:t xml:space="preserve">. Traditionally, men are considered to be responsible for carrying condoms and for expressing the necessity to use them </w:t>
      </w:r>
      <w:r w:rsidRPr="00080C06">
        <w:fldChar w:fldCharType="begin"/>
      </w:r>
      <w:r w:rsidRPr="00080C06">
        <w:instrText xml:space="preserve"> ADDIN ZOTERO_ITEM CSL_CITATION {"citationID":"a1q1shlsv48","properties":{"formattedCitation":"(Noar et al., 2002; Sastre et al., 2015)","plainCitation":"(Noar et al., 2002; Sastre et al., 2015)"},"citationItems":[{"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Pr="00080C06">
        <w:fldChar w:fldCharType="separate"/>
      </w:r>
      <w:r w:rsidRPr="00080C06">
        <w:t>(</w:t>
      </w:r>
      <w:proofErr w:type="spellStart"/>
      <w:r w:rsidRPr="00080C06">
        <w:t>Noar</w:t>
      </w:r>
      <w:proofErr w:type="spellEnd"/>
      <w:r w:rsidRPr="00080C06">
        <w:t xml:space="preserve"> et al., 2002; </w:t>
      </w:r>
      <w:proofErr w:type="spellStart"/>
      <w:r w:rsidRPr="00080C06">
        <w:t>Sastre</w:t>
      </w:r>
      <w:proofErr w:type="spellEnd"/>
      <w:r w:rsidRPr="00080C06">
        <w:t xml:space="preserve"> et al., 2015)</w:t>
      </w:r>
      <w:r w:rsidRPr="00080C06">
        <w:fldChar w:fldCharType="end"/>
      </w:r>
      <w:r w:rsidRPr="00080C06">
        <w:t xml:space="preserve">, whereas women may feel that it is easier to engage in unwanted pregnancies, rather than openly discuss their desires </w:t>
      </w:r>
      <w:r w:rsidRPr="00080C06">
        <w:fldChar w:fldCharType="begin"/>
      </w:r>
      <w:r w:rsidRPr="00080C06">
        <w:instrText xml:space="preserve"> ADDIN ZOTERO_ITEM CSL_CITATION {"citationID":"a2pf8lt8nlo","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Pr="00080C06">
        <w:fldChar w:fldCharType="separate"/>
      </w:r>
      <w:r w:rsidRPr="00080C06">
        <w:t>(Bay-Cheng &amp; Eliseo-Arras, 2008)</w:t>
      </w:r>
      <w:r w:rsidRPr="00080C06">
        <w:fldChar w:fldCharType="end"/>
      </w:r>
      <w:r w:rsidRPr="00080C06">
        <w:t xml:space="preserve">. Negotiation about condom use by both men and women should include inquiring about a partner’s sexual history, so as to be able to estimate the potential risks of a sexual encounter </w:t>
      </w:r>
      <w:r w:rsidRPr="00080C06">
        <w:fldChar w:fldCharType="begin"/>
      </w:r>
      <w:r w:rsidRPr="00080C06">
        <w:instrText xml:space="preserve"> ADDIN ZOTERO_ITEM CSL_CITATION {"citationID":"a1avs071cv9","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Pr="00080C06">
        <w:fldChar w:fldCharType="separate"/>
      </w:r>
      <w:r w:rsidRPr="00080C06">
        <w:t>(Greene &amp; Faulkner, 2005)</w:t>
      </w:r>
      <w:r w:rsidRPr="00080C06">
        <w:fldChar w:fldCharType="end"/>
      </w:r>
      <w:r w:rsidRPr="00080C06">
        <w:t xml:space="preserve">. SA is considered the best predictor for the use of contraceptive methods, particularly condoms, as low levels of SA are related to inconsistent use of contraceptive methods </w:t>
      </w:r>
      <w:r w:rsidRPr="00080C06">
        <w:fldChar w:fldCharType="begin"/>
      </w:r>
      <w:r w:rsidRPr="00080C06">
        <w:instrText xml:space="preserve"> ADDIN ZOTERO_ITEM CSL_CITATION {"citationID":"a1elpvn8soh","properties":{"formattedCitation":"(Noar et al., 2006, 2002)","plainCitation":"(Noar et al., 2006, 2002)"},"citationItems":[{"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080C06">
        <w:fldChar w:fldCharType="separate"/>
      </w:r>
      <w:r w:rsidRPr="00080C06">
        <w:t>(</w:t>
      </w:r>
      <w:proofErr w:type="spellStart"/>
      <w:r w:rsidRPr="00080C06">
        <w:t>Noar</w:t>
      </w:r>
      <w:proofErr w:type="spellEnd"/>
      <w:r w:rsidRPr="00080C06">
        <w:t xml:space="preserve"> et al., 2006, 2002)</w:t>
      </w:r>
      <w:r w:rsidRPr="00080C06">
        <w:fldChar w:fldCharType="end"/>
      </w:r>
      <w:r w:rsidRPr="00080C06">
        <w:t>.</w:t>
      </w:r>
    </w:p>
    <w:p w14:paraId="0E4D7399" w14:textId="77777777" w:rsidR="00080C06" w:rsidRPr="00080C06" w:rsidRDefault="00080C06" w:rsidP="00080C06">
      <w:pPr>
        <w:pStyle w:val="SubtituloInterno1"/>
        <w:rPr>
          <w:u w:color="000000"/>
        </w:rPr>
      </w:pPr>
      <w:r w:rsidRPr="00080C06">
        <w:rPr>
          <w:u w:color="000000"/>
        </w:rPr>
        <w:t xml:space="preserve">Protective factor against victimization. </w:t>
      </w:r>
    </w:p>
    <w:p w14:paraId="2DB0D6EF" w14:textId="4C587E76" w:rsidR="00080C06" w:rsidRPr="00080C06" w:rsidRDefault="00080C06" w:rsidP="00080C06">
      <w:pPr>
        <w:pStyle w:val="Prrafocomn"/>
      </w:pPr>
      <w:r w:rsidRPr="00080C06">
        <w:t xml:space="preserve">SA is seen as a central component in the prevention of sexual victimization </w:t>
      </w:r>
      <w:r w:rsidRPr="00080C06">
        <w:fldChar w:fldCharType="begin"/>
      </w:r>
      <w:r w:rsidRPr="00080C06">
        <w:instrText xml:space="preserve"> ADDIN ZOTERO_ITEM CSL_CITATION {"citationID":"a2o9i377iq6","properties":{"formattedCitation":"(Kelley et al., 2016; Zerubavel &amp; Messman-Moore, 2013a)","plainCitation":"(Kelley et al., 2016; Zerubavel &amp; Messman-Moore, 2013a)","noteIndex":0},"citationItems":[{"id":"m4jttSpY/d8WSEGRK","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080C06">
        <w:fldChar w:fldCharType="separate"/>
      </w:r>
      <w:r w:rsidRPr="00080C06">
        <w:t xml:space="preserve">(Kelley et al., 2016; </w:t>
      </w:r>
      <w:proofErr w:type="spellStart"/>
      <w:r w:rsidRPr="00080C06">
        <w:t>Zerubavel</w:t>
      </w:r>
      <w:proofErr w:type="spellEnd"/>
      <w:r w:rsidRPr="00080C06">
        <w:t xml:space="preserve"> &amp; Messman-Moore, 2013)</w:t>
      </w:r>
      <w:r w:rsidRPr="00080C06">
        <w:fldChar w:fldCharType="end"/>
      </w:r>
      <w:r w:rsidRPr="00080C06">
        <w:t xml:space="preserve">. Any type of abuse, trauma or sexual victimization, particularly a history of child sexual abuse, negatively interferes with the development of SA and the likelihood of experiencing victimization or re-victimization is increased when an individual’s SA is low </w:t>
      </w:r>
      <w:r w:rsidRPr="00080C06">
        <w:fldChar w:fldCharType="begin"/>
      </w:r>
      <w:r w:rsidRPr="00080C06">
        <w:instrText xml:space="preserve"> ADDIN ZOTERO_ITEM CSL_CITATION {"citationID":"aqrpri2q0f","properties":{"formattedCitation":"(Livingston et al., 2007)","plainCitation":"(Livingston et al., 2007)"},"citationItems":[{"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Pr="00080C06">
        <w:fldChar w:fldCharType="separate"/>
      </w:r>
      <w:r w:rsidRPr="00080C06">
        <w:t>(Livingston et al., 2007</w:t>
      </w:r>
      <w:r w:rsidRPr="00080C06">
        <w:fldChar w:fldCharType="end"/>
      </w:r>
      <w:r w:rsidRPr="00080C06">
        <w:t xml:space="preserve">; Rickert et al., 2002). In contrast, a high level of SA might constitute one of the protective factors against future sexual victimization </w:t>
      </w:r>
      <w:r w:rsidRPr="00080C06">
        <w:fldChar w:fldCharType="begin"/>
      </w:r>
      <w:r w:rsidRPr="00080C06">
        <w:instrText xml:space="preserve"> ADDIN ZOTERO_ITEM CSL_CITATION {"citationID":"w5NcYZjq","properties":{"formattedCitation":"(Kelley et al., 2016)","plainCitation":"(Kelley et al.,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Pr="00080C06">
        <w:fldChar w:fldCharType="separate"/>
      </w:r>
      <w:r w:rsidRPr="00080C06">
        <w:t>(Kelley et al., 2016)</w:t>
      </w:r>
      <w:r w:rsidRPr="00080C06">
        <w:fldChar w:fldCharType="end"/>
      </w:r>
      <w:r w:rsidRPr="00080C06">
        <w:t>.</w:t>
      </w:r>
    </w:p>
    <w:p w14:paraId="40DDE2B8" w14:textId="77777777" w:rsidR="004F1A76" w:rsidRDefault="002B5CD2">
      <w:pPr>
        <w:pStyle w:val="Ttulosinternos"/>
      </w:pPr>
      <w:r>
        <w:rPr>
          <w:rStyle w:val="Nmerodepgina"/>
        </w:rPr>
        <w:t>Discussion</w:t>
      </w:r>
    </w:p>
    <w:p w14:paraId="01C46FE8" w14:textId="77777777" w:rsidR="00080C06" w:rsidRPr="00080C06" w:rsidRDefault="00080C06" w:rsidP="00080C06">
      <w:pPr>
        <w:pStyle w:val="Prrafocomn"/>
      </w:pPr>
      <w:r w:rsidRPr="00080C06">
        <w:t xml:space="preserve">The aim of this paper was to present a literature review on sexual assertiveness (SA) and factors and life experiences that are associated with its development, and function in human </w:t>
      </w:r>
      <w:r w:rsidRPr="00080C06">
        <w:lastRenderedPageBreak/>
        <w:t xml:space="preserve">sexuality. The results of this review revealed that SA is the result of a combination of several aspects. Sexual agency, which refers to an individual’s inner notions about their own sexual needs and desires </w:t>
      </w:r>
      <w:r w:rsidRPr="00080C06">
        <w:fldChar w:fldCharType="begin"/>
      </w:r>
      <w:r w:rsidRPr="00080C06">
        <w:instrText xml:space="preserve"> ADDIN ZOTERO_ITEM CSL_CITATION {"citationID":"a2kjjhhef1p","properties":{"formattedCitation":"(Fetterolf &amp; Sanchez, 2015)","plainCitation":"(Fetterolf &amp; Sanchez, 2015)","noteIndex":0},"citationItems":[{"id":"hI67UH91/lbrsi9X5","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Pr="00080C06">
        <w:fldChar w:fldCharType="separate"/>
      </w:r>
      <w:r w:rsidRPr="00080C06">
        <w:t>(</w:t>
      </w:r>
      <w:proofErr w:type="spellStart"/>
      <w:r w:rsidRPr="00080C06">
        <w:t>Fetterolf</w:t>
      </w:r>
      <w:proofErr w:type="spellEnd"/>
      <w:r w:rsidRPr="00080C06">
        <w:t xml:space="preserve"> &amp; Sanchez, 2015)</w:t>
      </w:r>
      <w:r w:rsidRPr="00080C06">
        <w:fldChar w:fldCharType="end"/>
      </w:r>
      <w:r w:rsidRPr="00080C06">
        <w:t xml:space="preserve"> was found to influence SA. The development of SA is also the result of the balance between barriers and facilitating factors </w:t>
      </w:r>
      <w:r w:rsidRPr="00080C06">
        <w:fldChar w:fldCharType="begin"/>
      </w:r>
      <w:r w:rsidRPr="00080C06">
        <w:instrText xml:space="preserve"> ADDIN ZOTERO_ITEM CSL_CITATION {"citationID":"a1qeajnsd3t","properties":{"formattedCitation":"(Zerubavel &amp; Messman-Moore, 2013a)","plainCitation":"(Zerubavel &amp; Messman-Moore, 2013a)","dontUpdate":true,"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080C06">
        <w:fldChar w:fldCharType="separate"/>
      </w:r>
      <w:r w:rsidRPr="00080C06">
        <w:t>(</w:t>
      </w:r>
      <w:proofErr w:type="spellStart"/>
      <w:r w:rsidRPr="00080C06">
        <w:t>Zerubavel</w:t>
      </w:r>
      <w:proofErr w:type="spellEnd"/>
      <w:r w:rsidRPr="00080C06">
        <w:t xml:space="preserve"> &amp; Messman-Moore, 2013)</w:t>
      </w:r>
      <w:r w:rsidRPr="00080C06">
        <w:fldChar w:fldCharType="end"/>
      </w:r>
      <w:r w:rsidRPr="00080C06">
        <w:t xml:space="preserve">. It is clear that demographic characteristics, cultural context, previous sexual experiences, and psychosexual factors may all influence SA. These associated factors influence SA by either facilitating positive practices or by acting as a barrier for the development of SA. Yet, not all of the mentioned factors may equally influence the multiple dimensions of this construct </w:t>
      </w:r>
      <w:r w:rsidRPr="00080C06">
        <w:fldChar w:fldCharType="begin"/>
      </w:r>
      <w:r w:rsidRPr="00080C06">
        <w:instrText xml:space="preserve"> ADDIN ZOTERO_ITEM CSL_CITATION {"citationID":"Nba7x6wl","properties":{"formattedCitation":"(Auslander et al., 2012, 2007)","plainCitation":"(Auslander et al., 2012, 2007)","noteIndex":0},"citationItems":[{"id":"hI67UH91/7NofwnfP","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id":"hI67UH91/n9JxBIo7","uris":["http://zotero.org/users/local/pLf8T0PY/items/93DK9ZNG"],"uri":["http://zotero.org/users/local/pLf8T0PY/items/93DK9ZNG"],"itemData":{"id":105,"type":"article-journal","title":"Perceptions of Sexual Assertiveness among Adolescent Girls: Initiation, Refusal, and Use of Protective Behaviors","container-title":"Journal of pediatric and adolescent gynecology","page":"157-162","volume":"20","issue":"3","source":"PubMed Central","abstract":"Study Objective:\nWe describe adolescent girls' perceptions of sexual assertiveness and examine the relationship of these perceptions with developmental and interpersonal variables.\n\nDesign:\nCross-sectional analysis\n\nSetting:\nParticipants were recruited from a school-based health clinic, local colleges, and through snowballing to participate in a 6-month study examining microbicide acceptability.\n\nParticipants:\n106 sexually experienced girls (ages 14 through 21 years).\n\nMethods:\nGirls described their demographics, sexual history, and romantic relationships and completed the Sexual Assertiveness Scale for Women (SAS-W), which assesses perceptions of sexual assertiveness: Initiation of Sex, Refusal of Unwanted Sex, and Pregnancy-STD Prevention.\n\nResults:\nGirls perceived themselves as asserting themselves between 50 and 75% of the time with their current or most recent partner. The Initiation subscale was not related to the other two subscales. In final models, girls with a prior pregnancy perceived themselves as initiating sex more than girls without a prior pregnancy. Having a greater number of lifetime partners was related to perceptions of less refusal and greater number of partners, being sexually experienced longer, and engaging in more unprotected sex were related to perceptions of less implementation of preventive methods. None of the relationship variables were related to scores on any subscale.\n\nConclusions:\nMost of these girls perceived themselves as sexually assertive. Given that sexual experience not relationship factors were related to perceptions of sexual assertiveness, the design of counseling messages should incorporate sexual experience. These messages should find effective ways to help girls communicate both their sexual desires and enhance their ability to protect themselves.","DOI":"10.1016/j.jpag.2007.03.093","ISSN":"1083-3188","note":"PMID: 17561183\nPMCID: PMC2077839","shortTitle":"Perceptions of Sexual Assertiveness among Adolescent Girls","journalAbbreviation":"J Pediatr Adolesc Gynecol","author":[{"family":"Auslander","given":"Beth A."},{"family":"Perfect","given":"Michelle M."},{"family":"Succop","given":"Paul A."},{"family":"Rosenthal","given":"Susan L."}],"issued":{"date-parts":[["2007",6]]},"PMID":"17561183","PMCID":"PMC2077839"}}],"schema":"https://github.com/citation-style-language/schema/raw/master/csl-citation.json"} </w:instrText>
      </w:r>
      <w:r w:rsidRPr="00080C06">
        <w:fldChar w:fldCharType="separate"/>
      </w:r>
      <w:r w:rsidRPr="00080C06">
        <w:t>(</w:t>
      </w:r>
      <w:proofErr w:type="spellStart"/>
      <w:r w:rsidRPr="00080C06">
        <w:t>Auslander</w:t>
      </w:r>
      <w:proofErr w:type="spellEnd"/>
      <w:r w:rsidRPr="00080C06">
        <w:t xml:space="preserve"> et al., 2012, 2007)</w:t>
      </w:r>
      <w:r w:rsidRPr="00080C06">
        <w:fldChar w:fldCharType="end"/>
      </w:r>
      <w:r w:rsidRPr="00080C06">
        <w:t xml:space="preserve">. </w:t>
      </w:r>
    </w:p>
    <w:p w14:paraId="6805C00A" w14:textId="77777777" w:rsidR="00080C06" w:rsidRPr="00080C06" w:rsidRDefault="00080C06" w:rsidP="00080C06">
      <w:pPr>
        <w:pStyle w:val="Prrafocomn"/>
      </w:pPr>
      <w:r w:rsidRPr="00080C06">
        <w:t xml:space="preserve">This review also confirmed the relevance of SA already described in previous studies </w:t>
      </w:r>
      <w:r w:rsidRPr="00080C06">
        <w:fldChar w:fldCharType="begin"/>
      </w:r>
      <w:r w:rsidRPr="00080C06">
        <w:instrText xml:space="preserve"> ADDIN ZOTERO_ITEM CSL_CITATION {"citationID":"a2vbf1e2tn","properties":{"formattedCitation":"(Santos-Iglesias &amp; Sierra, 2010)","plainCitation":"(Santos-Iglesias &amp; Sierra, 2010)","noteIndex":0},"citationItems":[{"id":"BO1M67GT/KpzX4Cji","uris":["http://zotero.org/users/local/pLf8T0PY/items/T2IWKC7V"],"uri":["http://zotero.org/users/local/pLf8T0PY/items/T2IWKC7V"],"itemData":{"id":"BO1M67GT/KpzX4Cji","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Pr="00080C06">
        <w:fldChar w:fldCharType="separate"/>
      </w:r>
      <w:r w:rsidRPr="00080C06">
        <w:t>(Santos-Iglesias &amp; Sierra, 2010)</w:t>
      </w:r>
      <w:r w:rsidRPr="00080C06">
        <w:fldChar w:fldCharType="end"/>
      </w:r>
      <w:r w:rsidRPr="00080C06">
        <w:t xml:space="preserve"> such as (1) its positive impact on satisfaction within an intimate relationship </w:t>
      </w:r>
      <w:r w:rsidRPr="00080C06">
        <w:fldChar w:fldCharType="begin"/>
      </w:r>
      <w:r w:rsidRPr="00080C06">
        <w:instrText xml:space="preserve"> ADDIN ZOTERO_ITEM CSL_CITATION {"citationID":"2ofcra5l18","properties":{"formattedCitation":"(Leclerc et al., 2015; McNicoll et al., 2016; Noar et al., 2002)","plainCitation":"(Leclerc et al., 2015; McNicoll et al., 2016; Noar et al., 2002)"},"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080C06">
        <w:fldChar w:fldCharType="separate"/>
      </w:r>
      <w:r w:rsidRPr="00080C06">
        <w:t xml:space="preserve">(Leclerc et al., 2015; </w:t>
      </w:r>
      <w:proofErr w:type="spellStart"/>
      <w:r w:rsidRPr="00080C06">
        <w:t>McNicoll</w:t>
      </w:r>
      <w:proofErr w:type="spellEnd"/>
      <w:r w:rsidRPr="00080C06">
        <w:t xml:space="preserve"> et al., 2016; </w:t>
      </w:r>
      <w:proofErr w:type="spellStart"/>
      <w:r w:rsidRPr="00080C06">
        <w:t>Noar</w:t>
      </w:r>
      <w:proofErr w:type="spellEnd"/>
      <w:r w:rsidRPr="00080C06">
        <w:t xml:space="preserve"> et al., 2002)</w:t>
      </w:r>
      <w:r w:rsidRPr="00080C06">
        <w:fldChar w:fldCharType="end"/>
      </w:r>
      <w:r w:rsidRPr="00080C06">
        <w:t xml:space="preserve">; (2) its protective qualities against unwanted pregnancies and STI’s; and (3) its ability to reduce the chance of new or repeated sexual victimization </w:t>
      </w:r>
      <w:r w:rsidRPr="00080C06">
        <w:fldChar w:fldCharType="begin"/>
      </w:r>
      <w:r w:rsidRPr="00080C06">
        <w:instrText xml:space="preserve"> ADDIN ZOTERO_ITEM CSL_CITATION {"citationID":"2c3atkueji","properties":{"formattedCitation":"(Livingston et al., 2007; Noar et al., 2006; Zerubavel &amp; Messman-Moore, 2013a)","plainCitation":"(Livingston et al., 2007; Noar et al., 2006; Zerubavel &amp; Messman-Moore, 2013a)","dontUpdate":true,"noteIndex":0},"citationItems":[{"id":"m4jttSpY/R5AZPS0W","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id":"m4jttSpY/6RoReo0j","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Pr="00080C06">
        <w:fldChar w:fldCharType="separate"/>
      </w:r>
      <w:r w:rsidRPr="00080C06">
        <w:t xml:space="preserve">(Livingston et al., 2007; </w:t>
      </w:r>
      <w:proofErr w:type="spellStart"/>
      <w:r w:rsidRPr="00080C06">
        <w:t>Noar</w:t>
      </w:r>
      <w:proofErr w:type="spellEnd"/>
      <w:r w:rsidRPr="00080C06">
        <w:t xml:space="preserve"> et al., 2006; </w:t>
      </w:r>
      <w:proofErr w:type="spellStart"/>
      <w:r w:rsidRPr="00080C06">
        <w:t>Zerubavel</w:t>
      </w:r>
      <w:proofErr w:type="spellEnd"/>
      <w:r w:rsidRPr="00080C06">
        <w:t xml:space="preserve"> &amp; Messman-Moore, 2013)</w:t>
      </w:r>
      <w:r w:rsidRPr="00080C06">
        <w:fldChar w:fldCharType="end"/>
      </w:r>
      <w:r w:rsidRPr="00080C06">
        <w:t xml:space="preserve">. Thus, SA is a fundamental element for sexual function and response as it facilitates positive, satisfying, and healthy sexual interactions. In addition to this, SA is also potentially an important protective factor against risky sexual activities and victimization experiences. </w:t>
      </w:r>
    </w:p>
    <w:p w14:paraId="3FA538A5" w14:textId="77777777" w:rsidR="00080C06" w:rsidRPr="00080C06" w:rsidRDefault="00080C06" w:rsidP="00080C06">
      <w:pPr>
        <w:pStyle w:val="Prrafocomn"/>
      </w:pPr>
      <w:r w:rsidRPr="00080C06">
        <w:t xml:space="preserve">Undoubtedly, one of the most relevant findings of this review was the influence that cultural context has on the development of SA, through the presence of sexual scripts and gender stereotypes. When evaluating the SA of an individual, it is important to consider the cultural context that has influenced their life </w:t>
      </w:r>
      <w:r w:rsidRPr="00080C06">
        <w:fldChar w:fldCharType="begin"/>
      </w:r>
      <w:r w:rsidRPr="00080C06">
        <w:instrText xml:space="preserve"> ADDIN ZOTERO_ITEM CSL_CITATION {"citationID":"a2ih19puven","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Pr="00080C06">
        <w:fldChar w:fldCharType="separate"/>
      </w:r>
      <w:r w:rsidRPr="00080C06">
        <w:t>(Yoshioka, 2000</w:t>
      </w:r>
      <w:r w:rsidRPr="00080C06">
        <w:fldChar w:fldCharType="end"/>
      </w:r>
      <w:r w:rsidRPr="00080C06">
        <w:t xml:space="preserve">; Rickert et al., 2002). As previously described, in Latin American cultures, higher levels of SA may be difficult, particularly for women. Despite differences across cultures, in general and globally women are more restricted by cultural norms and expectations than men </w:t>
      </w:r>
      <w:r w:rsidRPr="00080C06">
        <w:fldChar w:fldCharType="begin"/>
      </w:r>
      <w:r w:rsidRPr="00080C06">
        <w:instrText xml:space="preserve"> ADDIN ZOTERO_ITEM CSL_CITATION {"citationID":"a1h633mrv39","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Pr="00080C06">
        <w:fldChar w:fldCharType="separate"/>
      </w:r>
      <w:r w:rsidRPr="00080C06">
        <w:t>(</w:t>
      </w:r>
      <w:proofErr w:type="spellStart"/>
      <w:r w:rsidRPr="00080C06">
        <w:t>Bourdeau</w:t>
      </w:r>
      <w:proofErr w:type="spellEnd"/>
      <w:r w:rsidRPr="00080C06">
        <w:t xml:space="preserve"> et al., 2008)</w:t>
      </w:r>
      <w:r w:rsidRPr="00080C06">
        <w:fldChar w:fldCharType="end"/>
      </w:r>
      <w:r w:rsidRPr="00080C06">
        <w:t xml:space="preserve">. Studies conducted in Latin America suggested that women are less sexually assertive than men, but this seems the result of cultural factors that shape and script their position and prescribe non-assertive behavior in relationships. In contrast, scripts for Latin American men allow for higher levels of sexual assertiveness and it is more culturally appropriate for them to express their sexual desire and to initiate sexual activity </w:t>
      </w:r>
      <w:r w:rsidRPr="00080C06">
        <w:fldChar w:fldCharType="begin"/>
      </w:r>
      <w:r w:rsidRPr="00080C06">
        <w:instrText xml:space="preserve"> ADDIN ZOTERO_ITEM CSL_CITATION {"citationID":"aZiPr73d","properties":{"formattedCitation":"(Fetterolf &amp; Sanchez, 2015; Manago, Ward, &amp; Aldana, 2015b)","plainCitation":"(Fetterolf &amp; Sanchez, 2015; Manago, Ward, &amp; Aldana, 2015b)","dontUpdate":true,"noteIndex":0},"citationItems":[{"id":"m4jttSpY/881zap8C","uris":["http://zotero.org/users/local/pLf8T0PY/items/5WCSTJ39"],"uri":["http://zotero.org/users/local/pLf8T0PY/items/5WCSTJ39"],"itemData":{"id":"hI67UH91/lbrsi9X5","type":"article-journal","title":"The costs and benefits of perceived sexual agency for men and women","container-title":"Archives of sexual Behavior","page":"961–970","volume":"44","issue":"4","source":"Google Scholar","author":[{"family":"Fetterolf","given":"Janell C."},{"family":"Sanchez","given":"Diana T."}],"issued":{"date-parts":[["2015"]]}}},{"id":16,"uris":["http://zotero.org/users/2406116/items/FTNC66SB"],"uri":["http://zotero.org/users/2406116/items/FTNC66SB"],"itemData":{"id":16,"type":"article-journal","title":"The Sexual Experience of Latino Young Adults in College and Their Perceptions of Values About Sex Communicated by Their Parents and Friends","container-title":"Emerging Adulthood","page":"14-23","volume":"3","issue":"1","source":"eax.sagepub.com","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 2167-6984","journalAbbreviation":"Emerging Adulthood","language":"en","author":[{"family":"Manago","given":"Adriana M."},{"family":"Ward","given":"L. Monique"},{"family":"Aldana","given":"Adriana"}],"issued":{"date-parts":[["2015",2,1]]}}}],"schema":"https://github.com/citation-style-language/schema/raw/master/csl-citation.json"} </w:instrText>
      </w:r>
      <w:r w:rsidRPr="00080C06">
        <w:fldChar w:fldCharType="separate"/>
      </w:r>
      <w:r w:rsidRPr="00080C06">
        <w:t>(</w:t>
      </w:r>
      <w:proofErr w:type="spellStart"/>
      <w:r w:rsidRPr="00080C06">
        <w:t>Fetterolf</w:t>
      </w:r>
      <w:proofErr w:type="spellEnd"/>
      <w:r w:rsidRPr="00080C06">
        <w:t xml:space="preserve"> &amp; Sanchez, 2015; </w:t>
      </w:r>
      <w:proofErr w:type="spellStart"/>
      <w:r w:rsidRPr="00080C06">
        <w:t>Manago</w:t>
      </w:r>
      <w:proofErr w:type="spellEnd"/>
      <w:r w:rsidRPr="00080C06">
        <w:t>, Ward, &amp; Aldana, 2015)</w:t>
      </w:r>
      <w:r w:rsidRPr="00080C06">
        <w:fldChar w:fldCharType="end"/>
      </w:r>
      <w:r w:rsidRPr="00080C06">
        <w:t xml:space="preserve">. It can be concluded that, particularly in Latin American cultures, cultural context may result in a conflict between personal motivations and social expectations, but also between the importance of </w:t>
      </w:r>
      <w:r w:rsidRPr="00080C06">
        <w:lastRenderedPageBreak/>
        <w:t>collectivism over individualism</w:t>
      </w:r>
      <w:r w:rsidRPr="00080C06">
        <w:fldChar w:fldCharType="begin"/>
      </w:r>
      <w:r w:rsidRPr="00080C06">
        <w:instrText xml:space="preserve"> ADDIN ZOTERO_ITEM CSL_CITATION {"citationID":"afrhf91jo3","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Pr="00080C06">
        <w:fldChar w:fldCharType="separate"/>
      </w:r>
      <w:r w:rsidRPr="00080C06">
        <w:t xml:space="preserve"> (Yoshioka, 2000)</w:t>
      </w:r>
      <w:r w:rsidRPr="00080C06">
        <w:fldChar w:fldCharType="end"/>
      </w:r>
      <w:r w:rsidRPr="00080C06">
        <w:t xml:space="preserve">. SA is considered to be a better fit in individualistic societies where cultural norms are predominantly focused on the needs, thoughts, and feelings of the individual and less on the family or the broader community </w:t>
      </w:r>
      <w:r w:rsidRPr="00080C06">
        <w:fldChar w:fldCharType="begin"/>
      </w:r>
      <w:r w:rsidRPr="00080C06">
        <w:instrText xml:space="preserve"> ADDIN ZOTERO_ITEM CSL_CITATION {"citationID":"ad4njjed2s","properties":{"formattedCitation":"(Castillo et al., 2010; Manago, Ward, &amp; Aldana, 2015a)","plainCitation":"(Castillo et al., 2010; Manago, Ward, &amp; Aldana, 2015a)","noteIndex":0},"citationItems":[{"id":"m4jttSpY/UFB2Azgq","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Pr="00080C06">
        <w:fldChar w:fldCharType="separate"/>
      </w:r>
      <w:r w:rsidRPr="00080C06">
        <w:t xml:space="preserve">(Castillo et al., 2010; </w:t>
      </w:r>
      <w:proofErr w:type="spellStart"/>
      <w:r w:rsidRPr="00080C06">
        <w:t>Manago</w:t>
      </w:r>
      <w:proofErr w:type="spellEnd"/>
      <w:r w:rsidRPr="00080C06">
        <w:t>, Ward, &amp; Aldana, 2015)</w:t>
      </w:r>
      <w:r w:rsidRPr="00080C06">
        <w:fldChar w:fldCharType="end"/>
      </w:r>
      <w:r w:rsidRPr="00080C06">
        <w:t>.</w:t>
      </w:r>
    </w:p>
    <w:p w14:paraId="407AE9D5" w14:textId="77777777" w:rsidR="00080C06" w:rsidRPr="00080C06" w:rsidRDefault="00080C06" w:rsidP="00080C06">
      <w:pPr>
        <w:pStyle w:val="Prrafocomn"/>
      </w:pPr>
      <w:r w:rsidRPr="00080C06">
        <w:t xml:space="preserve">Apart from the impact of cultural context, this review also highlights the reciprocal relationship between previous sexual experiences and the development of SA. This implies that one´s sexual experiences influence the development of sexual assertiveness, but also that one’s level of sexual assertiveness predicts future sexual experiences in either a positive or negative way </w:t>
      </w:r>
      <w:r w:rsidRPr="00080C06">
        <w:fldChar w:fldCharType="begin"/>
      </w:r>
      <w:r w:rsidRPr="00080C06">
        <w:instrText xml:space="preserve"> ADDIN ZOTERO_ITEM CSL_CITATION {"citationID":"i9HvaCex","properties":{"formattedCitation":"(Livingston et al., 2007)","plainCitation":"(Livingston et al., 2007)","noteIndex":0},"citationItems":[{"id":"hI67UH91/pPe4DOYD","uris":["http://zotero.org/users/local/pLf8T0PY/items/ZWMKKBEB"],"uri":["http://zotero.org/users/local/pLf8T0PY/items/ZWMKKBEB"],"itemData":{"id":"hI67UH91/pPe4DOYD","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Pr="00080C06">
        <w:fldChar w:fldCharType="separate"/>
      </w:r>
      <w:r w:rsidRPr="00080C06">
        <w:t>(Livingston et al., 2007)</w:t>
      </w:r>
      <w:r w:rsidRPr="00080C06">
        <w:fldChar w:fldCharType="end"/>
      </w:r>
      <w:r w:rsidRPr="00080C06">
        <w:t xml:space="preserve">. </w:t>
      </w:r>
    </w:p>
    <w:p w14:paraId="46696CB1" w14:textId="77777777" w:rsidR="00080C06" w:rsidRPr="00080C06" w:rsidRDefault="00080C06" w:rsidP="00080C06">
      <w:pPr>
        <w:pStyle w:val="Prrafocomn"/>
      </w:pPr>
      <w:r w:rsidRPr="00080C06">
        <w:t xml:space="preserve">While there is a clear understanding of the role of cultural patterns and sexual experiences in the development of SA, Santos-Iglesias &amp; Sierra (2012) have posited that defining a consistent model to predict the development of SA is challenging. This review highlights that most studies have focused on separate psychosexual factors such as sexual functioning, body image, self-esteem, resourcefulness, and emotion regulation, without necessarily attempting to integrate these in a broader theoretical framework. </w:t>
      </w:r>
    </w:p>
    <w:p w14:paraId="557B93BF" w14:textId="77777777" w:rsidR="00080C06" w:rsidRPr="00080C06" w:rsidRDefault="00080C06" w:rsidP="00080C06">
      <w:pPr>
        <w:pStyle w:val="Prrafocomn"/>
      </w:pPr>
      <w:r w:rsidRPr="00080C06">
        <w:t xml:space="preserve">This review further revealed that the study of SA is a developing field with several possible avenues for future research. First, given the association between SA and cultural patterns, conducting future research using qualitative methods might yield more information about the role SA plays in intimate relationships and allow us to gain a better understanding of the sexual double standard </w:t>
      </w:r>
      <w:r w:rsidRPr="00080C06">
        <w:fldChar w:fldCharType="begin"/>
      </w:r>
      <w:r w:rsidRPr="00080C06">
        <w:instrText xml:space="preserve"> ADDIN ZOTERO_ITEM CSL_CITATION {"citationID":"1O7CkDyw","properties":{"formattedCitation":"(Bourdeau et al., 2008; Fetterolf &amp; Sanchez, 2015)","plainCitation":"(Bourdeau et al., 2008; Fetterolf &amp; Sanchez, 2015)"},"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id":57,"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Pr="00080C06">
        <w:fldChar w:fldCharType="separate"/>
      </w:r>
      <w:r w:rsidRPr="00080C06">
        <w:t>(</w:t>
      </w:r>
      <w:proofErr w:type="spellStart"/>
      <w:r w:rsidRPr="00080C06">
        <w:t>Bourdeau</w:t>
      </w:r>
      <w:proofErr w:type="spellEnd"/>
      <w:r w:rsidRPr="00080C06">
        <w:t xml:space="preserve"> et al., 2008; </w:t>
      </w:r>
      <w:proofErr w:type="spellStart"/>
      <w:r w:rsidRPr="00080C06">
        <w:t>Fetterolf</w:t>
      </w:r>
      <w:proofErr w:type="spellEnd"/>
      <w:r w:rsidRPr="00080C06">
        <w:t xml:space="preserve"> &amp; Sanchez, 2015)</w:t>
      </w:r>
      <w:r w:rsidRPr="00080C06">
        <w:fldChar w:fldCharType="end"/>
      </w:r>
      <w:r w:rsidRPr="00080C06">
        <w:t xml:space="preserve">. This will be particularly pertinent for future studies in Latin American countries, where the gender stereotypes of </w:t>
      </w:r>
      <w:r w:rsidRPr="00080C06">
        <w:rPr>
          <w:i/>
        </w:rPr>
        <w:t>machismo, marianismo</w:t>
      </w:r>
      <w:r w:rsidRPr="00080C06">
        <w:t xml:space="preserve"> and </w:t>
      </w:r>
      <w:proofErr w:type="spellStart"/>
      <w:r w:rsidRPr="00080C06">
        <w:rPr>
          <w:i/>
        </w:rPr>
        <w:t>familismo</w:t>
      </w:r>
      <w:proofErr w:type="spellEnd"/>
      <w:r w:rsidRPr="00080C06">
        <w:t xml:space="preserve"> clearly have a significant impact on an individual’s sexual life </w:t>
      </w:r>
      <w:r w:rsidRPr="00080C06">
        <w:fldChar w:fldCharType="begin"/>
      </w:r>
      <w:r w:rsidRPr="00080C06">
        <w:instrText xml:space="preserve"> ADDIN ZOTERO_ITEM CSL_CITATION {"citationID":"a2gt2102sh5","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Pr="00080C06">
        <w:fldChar w:fldCharType="separate"/>
      </w:r>
      <w:r w:rsidRPr="00080C06">
        <w:t>(</w:t>
      </w:r>
      <w:proofErr w:type="spellStart"/>
      <w:r w:rsidRPr="00080C06">
        <w:t>Bourdeau</w:t>
      </w:r>
      <w:proofErr w:type="spellEnd"/>
      <w:r w:rsidRPr="00080C06">
        <w:t xml:space="preserve"> et al., 2008)</w:t>
      </w:r>
      <w:r w:rsidRPr="00080C06">
        <w:fldChar w:fldCharType="end"/>
      </w:r>
      <w:r w:rsidRPr="00080C06">
        <w:t xml:space="preserve">. However, caution should be used, as formulated by </w:t>
      </w:r>
      <w:proofErr w:type="spellStart"/>
      <w:r w:rsidRPr="00080C06">
        <w:t>Loshek</w:t>
      </w:r>
      <w:proofErr w:type="spellEnd"/>
      <w:r w:rsidRPr="00080C06">
        <w:t xml:space="preserve"> &amp; Terrell </w:t>
      </w:r>
      <w:r w:rsidRPr="00080C06">
        <w:fldChar w:fldCharType="begin"/>
      </w:r>
      <w:r w:rsidRPr="00080C06">
        <w:instrText xml:space="preserve"> ADDIN ZOTERO_ITEM CSL_CITATION {"citationID":"a1jk9r9icve","properties":{"formattedCitation":"(Loshek &amp; Terrell, 2015)","plainCitation":"(Loshek &amp; Terrell, 2015)"},"citationItems":[{"id":33,"uris":["http://zotero.org/users/local/pLf8T0PY/items/7DW66KNI"],"uri":["http://zotero.org/users/local/pLf8T0PY/items/7DW66KNI"],"itemData":{"id":33,"type":"article-journal","title":"The Development of the Sexual Assertiveness Questionnaire (SAQ): A Comprehensive Measure of Sexual Assertiveness for Women","container-title":"Journal of Sex Research","page":"1017-1027","volume":"52","issue":"9","source":"PubMed","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1559-8519","note":"PMID: 25211014","shortTitle":"The Development of the Sexual Assertiveness Questionnaire (SAQ)","journalAbbreviation":"J Sex Res","language":"eng","author":[{"family":"Loshek","given":"Eevett"},{"family":"Terrell","given":"Heather K."}],"issued":{"date-parts":[["2015"]]},"PMID":"25211014"}}],"schema":"https://github.com/citation-style-language/schema/raw/master/csl-citation.json"} </w:instrText>
      </w:r>
      <w:r w:rsidRPr="00080C06">
        <w:fldChar w:fldCharType="separate"/>
      </w:r>
      <w:r w:rsidRPr="00080C06">
        <w:t>(2014)</w:t>
      </w:r>
      <w:r w:rsidRPr="00080C06">
        <w:fldChar w:fldCharType="end"/>
      </w:r>
      <w:r w:rsidRPr="00080C06">
        <w:t>, who suggested that the traditional gender stereotypes may not apply equally to all dimensions of SA.</w:t>
      </w:r>
    </w:p>
    <w:p w14:paraId="00DFF13D" w14:textId="77777777" w:rsidR="00080C06" w:rsidRPr="00080C06" w:rsidRDefault="00080C06" w:rsidP="00080C06">
      <w:pPr>
        <w:pStyle w:val="Prrafocomn"/>
      </w:pPr>
      <w:r w:rsidRPr="00080C06">
        <w:t xml:space="preserve">As most research is based on a variety of scales to measure SA, it is suggested that there is a need for a more comprehensive measurement of SA that includes all the theoretical elements discussed in this review. While the new scale proposed by </w:t>
      </w:r>
      <w:proofErr w:type="spellStart"/>
      <w:r w:rsidRPr="00080C06">
        <w:t>Loshek</w:t>
      </w:r>
      <w:proofErr w:type="spellEnd"/>
      <w:r w:rsidRPr="00080C06">
        <w:t xml:space="preserve"> and Terrell (2014) is promising, it needs to be further tested and validated in more studies before its value can be ascertained. </w:t>
      </w:r>
    </w:p>
    <w:p w14:paraId="2A366563" w14:textId="77777777" w:rsidR="00080C06" w:rsidRPr="00080C06" w:rsidRDefault="00080C06" w:rsidP="00080C06">
      <w:pPr>
        <w:pStyle w:val="Prrafocomn"/>
      </w:pPr>
      <w:r w:rsidRPr="00080C06">
        <w:t xml:space="preserve">Future studies should focus on the importance of SA in intimate relationships, as it is evident that higher levels of SA translate into an increased likelihood of achieving personal goals during intimate interactions. When both partners are equally assertive there is greater chance that </w:t>
      </w:r>
      <w:r w:rsidRPr="00080C06">
        <w:lastRenderedPageBreak/>
        <w:t xml:space="preserve">their own sexual goals will be adequately represented and/or achieved. As sexual relationships involve two people who may have their own levels of SA, studies should evaluate the SA of both partners and not just focus on women, as the majority of studies have done until now. The outcomes of this literature review should be interpreted taking into account some limitations. First, given the limited amount of information available, this review is rather descriptive, as the information did not allow for a more thorough integrated analysis. Second, the limited available information implies that the studies used in this review might be biased, as the retrieval of new articles was often informed by the suggestions for further reading from other studies. Lastly, as the literature review findings mostly show the complexity of the Latin American context for the development of SA in women, further studies that include a broader range of cultures would be advantageous, as this would improve our understanding of the impact that different cultures have on SA.  </w:t>
      </w:r>
    </w:p>
    <w:p w14:paraId="73C41E75" w14:textId="03DC5199" w:rsidR="004F1A76" w:rsidRDefault="00080C06" w:rsidP="00080C06">
      <w:pPr>
        <w:pStyle w:val="Prrafocomn"/>
      </w:pPr>
      <w:r w:rsidRPr="00080C06">
        <w:t>In conclusion, SA is clearly relevant in human sexuality on an individual level, by enabling individuals to express their preferences in a relational context, and on a societal level, given its role in protection against sexual coercion. SA seems to be the outcome of developmental processes and the result of a combination of facilitating and inhibiting demographic and psychosexual factors. Cultural determination of SA was a pivotal theme in this review, which not only highlighted findings on the development of SA, but also that there are still important gaps in our understanding of this interesting and important topic.</w:t>
      </w:r>
      <w:r w:rsidR="002B5CD2">
        <w:rPr>
          <w:rStyle w:val="Nmerodepgina"/>
          <w:rFonts w:ascii="Arial Unicode MS" w:hAnsi="Arial Unicode MS"/>
        </w:rPr>
        <w:br w:type="page"/>
      </w:r>
    </w:p>
    <w:p w14:paraId="45D170F4" w14:textId="77777777" w:rsidR="004F1A76" w:rsidRDefault="002B5CD2">
      <w:pPr>
        <w:pStyle w:val="Ttulosinternos"/>
      </w:pPr>
      <w:r>
        <w:rPr>
          <w:rStyle w:val="Nmerodepgina"/>
        </w:rPr>
        <w:lastRenderedPageBreak/>
        <w:t>References</w:t>
      </w:r>
    </w:p>
    <w:p w14:paraId="56021757" w14:textId="77777777" w:rsidR="00080C06" w:rsidRPr="00D57041" w:rsidRDefault="00080C06" w:rsidP="00080C06">
      <w:pPr>
        <w:pStyle w:val="Body"/>
        <w:ind w:left="720" w:hanging="720"/>
        <w:jc w:val="both"/>
      </w:pPr>
      <w:r w:rsidRPr="00080C06">
        <w:t xml:space="preserve">Arciniega, M., Anderson, T., Tovar-Blanc, Z., &amp; Terrence, T. (2008). </w:t>
      </w:r>
      <w:r w:rsidRPr="00D57041">
        <w:t xml:space="preserve">Toward a Fuller Conception of Machismo: Development of a Traditional. </w:t>
      </w:r>
      <w:r w:rsidRPr="00D57041">
        <w:rPr>
          <w:i/>
          <w:iCs/>
        </w:rPr>
        <w:t>Journal of Counseling Psychology, 55</w:t>
      </w:r>
      <w:r w:rsidRPr="00D57041">
        <w:t>(1), 19-33.</w:t>
      </w:r>
    </w:p>
    <w:p w14:paraId="29464C4F" w14:textId="10705B18" w:rsidR="00080C06" w:rsidRPr="00D57041" w:rsidRDefault="00080C06" w:rsidP="00080C06">
      <w:pPr>
        <w:pStyle w:val="Body"/>
        <w:ind w:left="720" w:hanging="720"/>
        <w:jc w:val="both"/>
      </w:pPr>
      <w:proofErr w:type="spellStart"/>
      <w:r w:rsidRPr="00D57041">
        <w:t>Auslander</w:t>
      </w:r>
      <w:proofErr w:type="spellEnd"/>
      <w:r w:rsidRPr="00D57041">
        <w:t xml:space="preserve">, B. A., Baker, J., &amp; Short, M. B. (2012). The Connection between Young Women’s Body Esteem and Sexual Assertiveness. </w:t>
      </w:r>
      <w:r w:rsidRPr="00D57041">
        <w:rPr>
          <w:i/>
          <w:iCs/>
        </w:rPr>
        <w:t>Journal of Pediatric and Adolescent Gynecology, 25</w:t>
      </w:r>
      <w:r w:rsidRPr="00D57041">
        <w:t xml:space="preserve">(2), 127–130. </w:t>
      </w:r>
      <w:r w:rsidR="00D57041">
        <w:fldChar w:fldCharType="begin"/>
      </w:r>
      <w:r w:rsidR="00D57041">
        <w:instrText xml:space="preserve"> HYPERLINK "</w:instrText>
      </w:r>
      <w:r w:rsidR="00D57041" w:rsidRPr="00D57041">
        <w:instrText>https://doi.org/10.1016/j.jpag.2011.11.008</w:instrText>
      </w:r>
      <w:r w:rsidR="00D57041">
        <w:instrText xml:space="preserve">" </w:instrText>
      </w:r>
      <w:r w:rsidR="00D57041">
        <w:fldChar w:fldCharType="separate"/>
      </w:r>
      <w:r w:rsidR="00D57041" w:rsidRPr="001F38FF">
        <w:rPr>
          <w:rStyle w:val="Hipervnculo"/>
        </w:rPr>
        <w:t>https://doi.org/10.1016/j.jpag.2011.11.008</w:t>
      </w:r>
      <w:r w:rsidR="00D57041">
        <w:fldChar w:fldCharType="end"/>
      </w:r>
      <w:r w:rsidR="00D57041">
        <w:t xml:space="preserve"> </w:t>
      </w:r>
    </w:p>
    <w:p w14:paraId="08EA352A" w14:textId="4896B7FD" w:rsidR="00080C06" w:rsidRPr="00D57041" w:rsidRDefault="00080C06" w:rsidP="00080C06">
      <w:pPr>
        <w:pStyle w:val="Body"/>
        <w:ind w:left="720" w:hanging="720"/>
        <w:jc w:val="both"/>
        <w:rPr>
          <w:lang w:val="en-US"/>
        </w:rPr>
      </w:pPr>
      <w:r w:rsidRPr="00D57041">
        <w:t xml:space="preserve">Auslander, B. A., Perfect, M. M., Succop, P. A., &amp; Rosenthal, S. L. (2007). Perceptions of Sexual Assertiveness among Adolescent Girls: Initiation, Refusal, and Use of Protective Behaviors. </w:t>
      </w:r>
      <w:r w:rsidRPr="00D57041">
        <w:rPr>
          <w:i/>
          <w:iCs/>
          <w:lang w:val="en-US"/>
        </w:rPr>
        <w:t>Journal of Pediatric and Adolescent Gynecology, 20</w:t>
      </w:r>
      <w:r w:rsidRPr="00D57041">
        <w:rPr>
          <w:lang w:val="en-US"/>
        </w:rPr>
        <w:t xml:space="preserve">(3), 157–162. </w:t>
      </w:r>
      <w:hyperlink r:id="rId16" w:history="1">
        <w:r w:rsidR="00D57041" w:rsidRPr="001F38FF">
          <w:rPr>
            <w:rStyle w:val="Hipervnculo"/>
            <w:lang w:val="en-US"/>
          </w:rPr>
          <w:t>https://doi.org/10.1016/j.jpag.2007.03.093</w:t>
        </w:r>
      </w:hyperlink>
      <w:r w:rsidR="00D57041">
        <w:rPr>
          <w:lang w:val="en-US"/>
        </w:rPr>
        <w:t xml:space="preserve"> </w:t>
      </w:r>
    </w:p>
    <w:p w14:paraId="1C064428" w14:textId="7E0508D6" w:rsidR="00080C06" w:rsidRPr="00D57041" w:rsidRDefault="00080C06" w:rsidP="00080C06">
      <w:pPr>
        <w:pStyle w:val="Body"/>
        <w:ind w:left="720" w:hanging="720"/>
        <w:jc w:val="both"/>
      </w:pPr>
      <w:r w:rsidRPr="00D57041">
        <w:rPr>
          <w:lang w:val="en-US"/>
        </w:rPr>
        <w:t xml:space="preserve">Bay-Cheng, L. Y., &amp; Eliseo-Arras, R. K. (2008). </w:t>
      </w:r>
      <w:r w:rsidRPr="00D57041">
        <w:t xml:space="preserve">The Making of Unwanted Sex: Gendered and Neoliberal Norms in College Women’s Unwanted Sexual Experiences. </w:t>
      </w:r>
      <w:r w:rsidRPr="00D57041">
        <w:rPr>
          <w:i/>
          <w:iCs/>
        </w:rPr>
        <w:t>The Journal of Sex Research, 45</w:t>
      </w:r>
      <w:r w:rsidRPr="00D57041">
        <w:t xml:space="preserve">(4), 386–397. </w:t>
      </w:r>
      <w:r w:rsidR="00D57041">
        <w:fldChar w:fldCharType="begin"/>
      </w:r>
      <w:r w:rsidR="00D57041">
        <w:instrText xml:space="preserve"> HYPERLINK "</w:instrText>
      </w:r>
      <w:r w:rsidR="00D57041" w:rsidRPr="00D57041">
        <w:instrText>https://doi.org/10.1080/00224490802398381</w:instrText>
      </w:r>
      <w:r w:rsidR="00D57041">
        <w:instrText xml:space="preserve">" </w:instrText>
      </w:r>
      <w:r w:rsidR="00D57041">
        <w:fldChar w:fldCharType="separate"/>
      </w:r>
      <w:r w:rsidR="00D57041" w:rsidRPr="001F38FF">
        <w:rPr>
          <w:rStyle w:val="Hipervnculo"/>
        </w:rPr>
        <w:t>https://doi.org/10.1080/00224490802398381</w:t>
      </w:r>
      <w:r w:rsidR="00D57041">
        <w:fldChar w:fldCharType="end"/>
      </w:r>
      <w:r w:rsidR="00D57041">
        <w:t xml:space="preserve"> </w:t>
      </w:r>
    </w:p>
    <w:p w14:paraId="37717957" w14:textId="77777777" w:rsidR="00080C06" w:rsidRPr="00D57041" w:rsidRDefault="00080C06" w:rsidP="00080C06">
      <w:pPr>
        <w:pStyle w:val="Body"/>
        <w:ind w:left="720" w:hanging="720"/>
        <w:jc w:val="both"/>
      </w:pPr>
      <w:r w:rsidRPr="00D57041">
        <w:t xml:space="preserve">Beres, M. (2010). Sexual miscommunication? Untangling assumptions about sexual communication between casual sex partners. </w:t>
      </w:r>
      <w:r w:rsidRPr="00D57041">
        <w:rPr>
          <w:i/>
          <w:iCs/>
        </w:rPr>
        <w:t>Culture, Health &amp; Sexuality, 12</w:t>
      </w:r>
      <w:r w:rsidRPr="00D57041">
        <w:t>(1), 1–14.</w:t>
      </w:r>
    </w:p>
    <w:p w14:paraId="1748CB09" w14:textId="2B5803B8" w:rsidR="00080C06" w:rsidRPr="00D57041" w:rsidRDefault="00080C06" w:rsidP="00080C06">
      <w:pPr>
        <w:pStyle w:val="Body"/>
        <w:ind w:left="720" w:hanging="720"/>
        <w:jc w:val="both"/>
      </w:pPr>
      <w:r w:rsidRPr="00D57041">
        <w:t xml:space="preserve">Bourdeau, B., Thomas, V. K., &amp; Long, J. K. (2008). Latino Sexual Styles: Developing a Nuanced Understanding of Risk. </w:t>
      </w:r>
      <w:r w:rsidRPr="00D57041">
        <w:rPr>
          <w:i/>
          <w:iCs/>
        </w:rPr>
        <w:t>The Journal of Sex Research, 45</w:t>
      </w:r>
      <w:r w:rsidRPr="00D57041">
        <w:t xml:space="preserve">(1), 71–81. </w:t>
      </w:r>
      <w:r w:rsidR="00D57041">
        <w:fldChar w:fldCharType="begin"/>
      </w:r>
      <w:r w:rsidR="00D57041">
        <w:instrText xml:space="preserve"> HYPERLINK "</w:instrText>
      </w:r>
      <w:r w:rsidR="00D57041" w:rsidRPr="00D57041">
        <w:instrText>https://doi.org/10.1080/00224490701845185</w:instrText>
      </w:r>
      <w:r w:rsidR="00D57041">
        <w:instrText xml:space="preserve">" </w:instrText>
      </w:r>
      <w:r w:rsidR="00D57041">
        <w:fldChar w:fldCharType="separate"/>
      </w:r>
      <w:r w:rsidR="00D57041" w:rsidRPr="001F38FF">
        <w:rPr>
          <w:rStyle w:val="Hipervnculo"/>
        </w:rPr>
        <w:t>https://doi.org/10.1080/00224490701845185</w:t>
      </w:r>
      <w:r w:rsidR="00D57041">
        <w:fldChar w:fldCharType="end"/>
      </w:r>
      <w:r w:rsidR="00D57041">
        <w:t xml:space="preserve"> </w:t>
      </w:r>
    </w:p>
    <w:p w14:paraId="5EA1D63C" w14:textId="6EB393E1" w:rsidR="00080C06" w:rsidRPr="00D57041" w:rsidRDefault="00080C06" w:rsidP="00080C06">
      <w:pPr>
        <w:pStyle w:val="Body"/>
        <w:ind w:left="720" w:hanging="720"/>
        <w:jc w:val="both"/>
      </w:pPr>
      <w:r w:rsidRPr="00D57041">
        <w:t xml:space="preserve">Castillo, L. G., Perez, F. V., Castillo, R., &amp; Ghosheh, M. R. (2010). Construction and initial validation of the Marianismo Beliefs Scale. </w:t>
      </w:r>
      <w:r w:rsidRPr="00D57041">
        <w:rPr>
          <w:i/>
          <w:iCs/>
        </w:rPr>
        <w:t>Counselling Psychology Quarterly, 23</w:t>
      </w:r>
      <w:r w:rsidRPr="00D57041">
        <w:t xml:space="preserve">(2), 163–175. </w:t>
      </w:r>
      <w:r w:rsidR="00D57041">
        <w:fldChar w:fldCharType="begin"/>
      </w:r>
      <w:r w:rsidR="00D57041">
        <w:instrText xml:space="preserve"> HYPERLINK "</w:instrText>
      </w:r>
      <w:r w:rsidR="00D57041" w:rsidRPr="00D57041">
        <w:instrText>https://doi.org/10.1080/09515071003776036</w:instrText>
      </w:r>
      <w:r w:rsidR="00D57041">
        <w:instrText xml:space="preserve">" </w:instrText>
      </w:r>
      <w:r w:rsidR="00D57041">
        <w:fldChar w:fldCharType="separate"/>
      </w:r>
      <w:r w:rsidR="00D57041" w:rsidRPr="001F38FF">
        <w:rPr>
          <w:rStyle w:val="Hipervnculo"/>
        </w:rPr>
        <w:t>https://doi.org/10.1080/09515071003776036</w:t>
      </w:r>
      <w:r w:rsidR="00D57041">
        <w:fldChar w:fldCharType="end"/>
      </w:r>
      <w:r w:rsidR="00D57041">
        <w:t xml:space="preserve"> </w:t>
      </w:r>
    </w:p>
    <w:p w14:paraId="01A49DF5" w14:textId="77777777" w:rsidR="00080C06" w:rsidRPr="00D57041" w:rsidRDefault="00080C06" w:rsidP="00080C06">
      <w:pPr>
        <w:pStyle w:val="Body"/>
        <w:ind w:left="720" w:hanging="720"/>
        <w:jc w:val="both"/>
      </w:pPr>
      <w:r w:rsidRPr="00D57041">
        <w:t xml:space="preserve">Fetterolf, J. C., &amp; Sanchez, D. T. (2015). The costs and benefits of perceived sexual agency for men and women. </w:t>
      </w:r>
      <w:r w:rsidRPr="00D57041">
        <w:rPr>
          <w:i/>
          <w:iCs/>
        </w:rPr>
        <w:t>Archives of Sexual Behavior, 44</w:t>
      </w:r>
      <w:r w:rsidRPr="00D57041">
        <w:t>(4), 961–970.</w:t>
      </w:r>
    </w:p>
    <w:p w14:paraId="234C7189" w14:textId="21175D66" w:rsidR="00080C06" w:rsidRPr="00D57041" w:rsidRDefault="00080C06" w:rsidP="00080C06">
      <w:pPr>
        <w:pStyle w:val="Body"/>
        <w:ind w:left="720" w:hanging="720"/>
        <w:jc w:val="both"/>
      </w:pPr>
      <w:r w:rsidRPr="00D57041">
        <w:t xml:space="preserve">Gambrill, E. D., &amp; Richey, C. A. (1975). An assertion inventory for use in assessment and research. </w:t>
      </w:r>
      <w:r w:rsidRPr="00D57041">
        <w:rPr>
          <w:i/>
          <w:iCs/>
        </w:rPr>
        <w:t>Behavior Therapy, 6</w:t>
      </w:r>
      <w:r w:rsidRPr="00D57041">
        <w:t xml:space="preserve">(4), 550–561. </w:t>
      </w:r>
      <w:r w:rsidR="00D57041">
        <w:fldChar w:fldCharType="begin"/>
      </w:r>
      <w:r w:rsidR="00D57041">
        <w:instrText xml:space="preserve"> HYPERLINK "</w:instrText>
      </w:r>
      <w:r w:rsidR="00D57041" w:rsidRPr="00D57041">
        <w:instrText>https://doi.org/10.1016/S0005-7894(75)80013-X</w:instrText>
      </w:r>
      <w:r w:rsidR="00D57041">
        <w:instrText xml:space="preserve">" </w:instrText>
      </w:r>
      <w:r w:rsidR="00D57041">
        <w:fldChar w:fldCharType="separate"/>
      </w:r>
      <w:r w:rsidR="00D57041" w:rsidRPr="001F38FF">
        <w:rPr>
          <w:rStyle w:val="Hipervnculo"/>
        </w:rPr>
        <w:t>https://doi.org/10.1016/S0005-7894(75)80013-X</w:t>
      </w:r>
      <w:r w:rsidR="00D57041">
        <w:fldChar w:fldCharType="end"/>
      </w:r>
      <w:r w:rsidR="00D57041">
        <w:t xml:space="preserve"> </w:t>
      </w:r>
    </w:p>
    <w:p w14:paraId="46AC4AB8" w14:textId="458EFDF7" w:rsidR="00080C06" w:rsidRPr="00D57041" w:rsidRDefault="00080C06" w:rsidP="00080C06">
      <w:pPr>
        <w:pStyle w:val="Body"/>
        <w:ind w:left="720" w:hanging="720"/>
        <w:jc w:val="both"/>
      </w:pPr>
      <w:r w:rsidRPr="00D57041">
        <w:t xml:space="preserve">Goicolea, I., Torres, M. S., Edin, K., &amp; Öhman, A. (2012). When Sex is Hardly About Mutual Pleasure: Dominant and Resistant Discourses on Sexuality and its Consequences for Young People’s Sexual Health. </w:t>
      </w:r>
      <w:r w:rsidRPr="00D57041">
        <w:rPr>
          <w:i/>
          <w:iCs/>
        </w:rPr>
        <w:t>International Journal of Sexual Health, 24</w:t>
      </w:r>
      <w:r w:rsidRPr="00D57041">
        <w:t xml:space="preserve">(4), 303–317. </w:t>
      </w:r>
      <w:r w:rsidR="00D57041">
        <w:fldChar w:fldCharType="begin"/>
      </w:r>
      <w:r w:rsidR="00D57041">
        <w:instrText xml:space="preserve"> HYPERLINK "</w:instrText>
      </w:r>
      <w:r w:rsidR="00D57041" w:rsidRPr="00D57041">
        <w:instrText>https://doi.org/10.1080/19317611.2012.715121</w:instrText>
      </w:r>
      <w:r w:rsidR="00D57041">
        <w:instrText xml:space="preserve">" </w:instrText>
      </w:r>
      <w:r w:rsidR="00D57041">
        <w:fldChar w:fldCharType="separate"/>
      </w:r>
      <w:r w:rsidR="00D57041" w:rsidRPr="001F38FF">
        <w:rPr>
          <w:rStyle w:val="Hipervnculo"/>
        </w:rPr>
        <w:t>https://doi.org/10.1080/19317611.2012.715121</w:t>
      </w:r>
      <w:r w:rsidR="00D57041">
        <w:fldChar w:fldCharType="end"/>
      </w:r>
      <w:r w:rsidR="00D57041">
        <w:t xml:space="preserve"> </w:t>
      </w:r>
    </w:p>
    <w:p w14:paraId="5ABB51CA" w14:textId="7E6225AC" w:rsidR="00080C06" w:rsidRPr="00D57041" w:rsidRDefault="00080C06" w:rsidP="00080C06">
      <w:pPr>
        <w:pStyle w:val="Body"/>
        <w:ind w:left="720" w:hanging="720"/>
        <w:jc w:val="both"/>
        <w:rPr>
          <w:lang w:val="en-US"/>
        </w:rPr>
      </w:pPr>
      <w:r w:rsidRPr="00D57041">
        <w:t xml:space="preserve">Gratz, K. L., &amp; Roemer, L. (2004). Multidimensional Assessment of Emotion Regulation and Dysregulation: Development, Factor Structure, and Initial Validation of the Difficulties in Emotion Regulation Scale. </w:t>
      </w:r>
      <w:r w:rsidRPr="00D57041">
        <w:rPr>
          <w:i/>
          <w:iCs/>
          <w:lang w:val="en-US"/>
        </w:rPr>
        <w:t>Journal of Psychopathology and Behavioral Assessment, 26</w:t>
      </w:r>
      <w:r w:rsidRPr="00D57041">
        <w:rPr>
          <w:lang w:val="en-US"/>
        </w:rPr>
        <w:t xml:space="preserve">(1), 41–54. </w:t>
      </w:r>
      <w:hyperlink r:id="rId17" w:history="1">
        <w:r w:rsidR="00D57041" w:rsidRPr="001F38FF">
          <w:rPr>
            <w:rStyle w:val="Hipervnculo"/>
            <w:lang w:val="en-US"/>
          </w:rPr>
          <w:t>https://doi.org/10.1023/B:JOBA.0000007455.08539.94</w:t>
        </w:r>
      </w:hyperlink>
      <w:r w:rsidR="00D57041">
        <w:rPr>
          <w:lang w:val="en-US"/>
        </w:rPr>
        <w:t xml:space="preserve"> </w:t>
      </w:r>
    </w:p>
    <w:p w14:paraId="5F3DABEA" w14:textId="503BE763" w:rsidR="00080C06" w:rsidRPr="00D57041" w:rsidRDefault="00080C06" w:rsidP="00080C06">
      <w:pPr>
        <w:pStyle w:val="Body"/>
        <w:ind w:left="720" w:hanging="720"/>
        <w:jc w:val="both"/>
      </w:pPr>
      <w:r w:rsidRPr="00D57041">
        <w:rPr>
          <w:lang w:val="en-US"/>
        </w:rPr>
        <w:t xml:space="preserve">Greene, K., &amp; Faulkner, S. L. (2005). </w:t>
      </w:r>
      <w:r w:rsidRPr="00D57041">
        <w:t xml:space="preserve">Gender, Belief in the Sexual Double Standard, and Sexual Talk in Heterosexual Dating Relationships. </w:t>
      </w:r>
      <w:r w:rsidRPr="00D57041">
        <w:rPr>
          <w:i/>
          <w:iCs/>
        </w:rPr>
        <w:t>Sex Roles, 53</w:t>
      </w:r>
      <w:r w:rsidRPr="00D57041">
        <w:t xml:space="preserve">(3–4), 239–251. </w:t>
      </w:r>
      <w:r w:rsidR="00D57041">
        <w:fldChar w:fldCharType="begin"/>
      </w:r>
      <w:r w:rsidR="00D57041">
        <w:instrText xml:space="preserve"> HYPERLINK "</w:instrText>
      </w:r>
      <w:r w:rsidR="00D57041" w:rsidRPr="00D57041">
        <w:instrText>https://doi.org/10.1007/s11199-005-5682-6</w:instrText>
      </w:r>
      <w:r w:rsidR="00D57041">
        <w:instrText xml:space="preserve">" </w:instrText>
      </w:r>
      <w:r w:rsidR="00D57041">
        <w:fldChar w:fldCharType="separate"/>
      </w:r>
      <w:r w:rsidR="00D57041" w:rsidRPr="001F38FF">
        <w:rPr>
          <w:rStyle w:val="Hipervnculo"/>
        </w:rPr>
        <w:t>https://doi.org/10.1007/s11199-005-5682-6</w:t>
      </w:r>
      <w:r w:rsidR="00D57041">
        <w:fldChar w:fldCharType="end"/>
      </w:r>
      <w:r w:rsidR="00D57041">
        <w:t xml:space="preserve"> </w:t>
      </w:r>
    </w:p>
    <w:p w14:paraId="5BF921AC" w14:textId="27823EC0" w:rsidR="00080C06" w:rsidRPr="00D57041" w:rsidRDefault="00080C06" w:rsidP="00080C06">
      <w:pPr>
        <w:pStyle w:val="Body"/>
        <w:ind w:left="720" w:hanging="720"/>
        <w:jc w:val="both"/>
      </w:pPr>
      <w:r w:rsidRPr="00D57041">
        <w:t xml:space="preserve">Hirst, J. (2008). Developing sexual competence? Exploring strategies for the provision of effective sexualities and relationships education. </w:t>
      </w:r>
      <w:r w:rsidRPr="00D57041">
        <w:rPr>
          <w:i/>
          <w:iCs/>
        </w:rPr>
        <w:t>Sex Education, 8</w:t>
      </w:r>
      <w:r w:rsidRPr="00D57041">
        <w:t xml:space="preserve">(4), 399–413. </w:t>
      </w:r>
      <w:r w:rsidR="00D57041">
        <w:fldChar w:fldCharType="begin"/>
      </w:r>
      <w:r w:rsidR="00D57041">
        <w:instrText xml:space="preserve"> HYPERLINK "</w:instrText>
      </w:r>
      <w:r w:rsidR="00D57041" w:rsidRPr="00D57041">
        <w:instrText>https://doi.org/10.1080/14681810802433929</w:instrText>
      </w:r>
      <w:r w:rsidR="00D57041">
        <w:instrText xml:space="preserve">" </w:instrText>
      </w:r>
      <w:r w:rsidR="00D57041">
        <w:fldChar w:fldCharType="separate"/>
      </w:r>
      <w:r w:rsidR="00D57041" w:rsidRPr="001F38FF">
        <w:rPr>
          <w:rStyle w:val="Hipervnculo"/>
        </w:rPr>
        <w:t>https://doi.org/10.1080/14681810802433929</w:t>
      </w:r>
      <w:r w:rsidR="00D57041">
        <w:fldChar w:fldCharType="end"/>
      </w:r>
      <w:r w:rsidR="00D57041">
        <w:t xml:space="preserve"> </w:t>
      </w:r>
    </w:p>
    <w:p w14:paraId="7F8DB260" w14:textId="77777777" w:rsidR="00080C06" w:rsidRPr="00D57041" w:rsidRDefault="00080C06" w:rsidP="00080C06">
      <w:pPr>
        <w:pStyle w:val="Body"/>
        <w:ind w:left="720" w:hanging="720"/>
        <w:jc w:val="both"/>
      </w:pPr>
      <w:r w:rsidRPr="00D57041">
        <w:t xml:space="preserve">Humphreys, T. P., &amp; Kennett, D. J. (2010). The reliability and validity of instruments supporting the sexual self-control model. </w:t>
      </w:r>
      <w:r w:rsidRPr="00D57041">
        <w:rPr>
          <w:i/>
          <w:iCs/>
        </w:rPr>
        <w:t>The Canadian Journal of Human Sexuality; Toronto, 19</w:t>
      </w:r>
      <w:r w:rsidRPr="00D57041">
        <w:t>(1/2), 1–13.</w:t>
      </w:r>
    </w:p>
    <w:p w14:paraId="7A01067B" w14:textId="18DF9487" w:rsidR="00080C06" w:rsidRPr="00D57041" w:rsidRDefault="00080C06" w:rsidP="00080C06">
      <w:pPr>
        <w:pStyle w:val="Body"/>
        <w:ind w:left="720" w:hanging="720"/>
        <w:jc w:val="both"/>
      </w:pPr>
      <w:r w:rsidRPr="00D57041">
        <w:t xml:space="preserve">Impett, E. A., Schooler, D., &amp; Tolman, D. L. (2006). To Be Seen and Not Heard: Femininity Ideology and Adolescent Girls’ Sexual Health. </w:t>
      </w:r>
      <w:r w:rsidRPr="00D57041">
        <w:rPr>
          <w:i/>
          <w:iCs/>
        </w:rPr>
        <w:t>Archives of Sexual Behavior, 35</w:t>
      </w:r>
      <w:r w:rsidRPr="00D57041">
        <w:t xml:space="preserve">(2), 129–142. </w:t>
      </w:r>
      <w:r w:rsidR="00D57041">
        <w:fldChar w:fldCharType="begin"/>
      </w:r>
      <w:r w:rsidR="00D57041">
        <w:instrText xml:space="preserve"> HYPERLINK "</w:instrText>
      </w:r>
      <w:r w:rsidR="00D57041" w:rsidRPr="00D57041">
        <w:instrText>https://doi.org/10.1007/s10508-005-9016-0</w:instrText>
      </w:r>
      <w:r w:rsidR="00D57041">
        <w:instrText xml:space="preserve">" </w:instrText>
      </w:r>
      <w:r w:rsidR="00D57041">
        <w:fldChar w:fldCharType="separate"/>
      </w:r>
      <w:r w:rsidR="00D57041" w:rsidRPr="001F38FF">
        <w:rPr>
          <w:rStyle w:val="Hipervnculo"/>
        </w:rPr>
        <w:t>https://doi.org/10.1007/s10508-005-9016-0</w:t>
      </w:r>
      <w:r w:rsidR="00D57041">
        <w:fldChar w:fldCharType="end"/>
      </w:r>
      <w:r w:rsidR="00D57041">
        <w:t xml:space="preserve"> </w:t>
      </w:r>
      <w:r w:rsidR="004C7482" w:rsidRPr="00D57041">
        <w:t xml:space="preserve"> </w:t>
      </w:r>
    </w:p>
    <w:p w14:paraId="14629565" w14:textId="1A6F6531" w:rsidR="00080C06" w:rsidRPr="00D57041" w:rsidRDefault="00080C06" w:rsidP="00080C06">
      <w:pPr>
        <w:pStyle w:val="Body"/>
        <w:ind w:left="720" w:hanging="720"/>
        <w:jc w:val="both"/>
      </w:pPr>
      <w:r w:rsidRPr="00D57041">
        <w:lastRenderedPageBreak/>
        <w:t xml:space="preserve">Kan, M. L., &amp; Cares, A. C. (2006). From "friends with benefits" to "going steady": new directions in understanding romance and sex in adolescence and emerging adulthood. </w:t>
      </w:r>
      <w:proofErr w:type="spellStart"/>
      <w:r w:rsidRPr="00D57041">
        <w:rPr>
          <w:lang w:val="en-US"/>
        </w:rPr>
        <w:t>En</w:t>
      </w:r>
      <w:proofErr w:type="spellEnd"/>
      <w:r w:rsidRPr="00D57041">
        <w:rPr>
          <w:lang w:val="en-US"/>
        </w:rPr>
        <w:t xml:space="preserve"> A. C. </w:t>
      </w:r>
      <w:proofErr w:type="spellStart"/>
      <w:r w:rsidRPr="00D57041">
        <w:rPr>
          <w:lang w:val="en-US"/>
        </w:rPr>
        <w:t>Crouter</w:t>
      </w:r>
      <w:proofErr w:type="spellEnd"/>
      <w:r w:rsidRPr="00D57041">
        <w:rPr>
          <w:lang w:val="en-US"/>
        </w:rPr>
        <w:t>, &amp; A. Booth</w:t>
      </w:r>
      <w:r w:rsidR="00D57041">
        <w:rPr>
          <w:lang w:val="en-US"/>
        </w:rPr>
        <w:t xml:space="preserve"> (Eds.)</w:t>
      </w:r>
      <w:r w:rsidRPr="00D57041">
        <w:rPr>
          <w:lang w:val="en-US"/>
        </w:rPr>
        <w:t xml:space="preserve">, </w:t>
      </w:r>
      <w:r w:rsidRPr="00D57041">
        <w:rPr>
          <w:i/>
          <w:iCs/>
          <w:lang w:val="en-US"/>
        </w:rPr>
        <w:t>Romance and Sex in Adolescence and Emerging Adulthood, risks and opportunities</w:t>
      </w:r>
      <w:r w:rsidRPr="00D57041">
        <w:rPr>
          <w:lang w:val="en-US"/>
        </w:rPr>
        <w:t xml:space="preserve"> (p</w:t>
      </w:r>
      <w:r w:rsidR="00D57041" w:rsidRPr="00D57041">
        <w:rPr>
          <w:lang w:val="en-US"/>
        </w:rPr>
        <w:t>p</w:t>
      </w:r>
      <w:r w:rsidRPr="00D57041">
        <w:rPr>
          <w:lang w:val="en-US"/>
        </w:rPr>
        <w:t xml:space="preserve">. 241-256). </w:t>
      </w:r>
      <w:r w:rsidRPr="00D57041">
        <w:t>New York</w:t>
      </w:r>
      <w:r w:rsidR="00F214B5">
        <w:t>,</w:t>
      </w:r>
      <w:r w:rsidRPr="00D57041">
        <w:t xml:space="preserve"> London: Lawrence Erlbaum Associates.</w:t>
      </w:r>
    </w:p>
    <w:p w14:paraId="250A0F25" w14:textId="7510C02F" w:rsidR="00080C06" w:rsidRPr="00D57041" w:rsidRDefault="00080C06" w:rsidP="00080C06">
      <w:pPr>
        <w:pStyle w:val="Body"/>
        <w:ind w:left="720" w:hanging="720"/>
        <w:jc w:val="both"/>
      </w:pPr>
      <w:r w:rsidRPr="00D57041">
        <w:t xml:space="preserve">Kelley, E. L., Orchowski, L. M., &amp; Gidycz, C. A. (2016). Sexual victimization among college women: Role of sexual assertiveness and resistance variables. </w:t>
      </w:r>
      <w:r w:rsidRPr="00F214B5">
        <w:rPr>
          <w:i/>
          <w:iCs/>
        </w:rPr>
        <w:t>Psychology of Violence, 6</w:t>
      </w:r>
      <w:r w:rsidRPr="00D57041">
        <w:t xml:space="preserve">(2), 243–252. </w:t>
      </w:r>
      <w:r w:rsidR="00F214B5">
        <w:fldChar w:fldCharType="begin"/>
      </w:r>
      <w:r w:rsidR="00F214B5">
        <w:instrText xml:space="preserve"> HYPERLINK "</w:instrText>
      </w:r>
      <w:r w:rsidR="00F214B5" w:rsidRPr="00D57041">
        <w:instrText>https://doi.org/10.1037/a0039407</w:instrText>
      </w:r>
      <w:r w:rsidR="00F214B5">
        <w:instrText xml:space="preserve">" </w:instrText>
      </w:r>
      <w:r w:rsidR="00F214B5">
        <w:fldChar w:fldCharType="separate"/>
      </w:r>
      <w:r w:rsidR="00F214B5" w:rsidRPr="001F38FF">
        <w:rPr>
          <w:rStyle w:val="Hipervnculo"/>
        </w:rPr>
        <w:t>https://doi.org/10.1037/a0039407</w:t>
      </w:r>
      <w:r w:rsidR="00F214B5">
        <w:fldChar w:fldCharType="end"/>
      </w:r>
      <w:r w:rsidR="00F214B5">
        <w:t xml:space="preserve"> </w:t>
      </w:r>
    </w:p>
    <w:p w14:paraId="0DF3D4E9" w14:textId="3B413525" w:rsidR="00080C06" w:rsidRPr="00D57041" w:rsidRDefault="00080C06" w:rsidP="00080C06">
      <w:pPr>
        <w:pStyle w:val="Body"/>
        <w:ind w:left="720" w:hanging="720"/>
        <w:jc w:val="both"/>
      </w:pPr>
      <w:r w:rsidRPr="00D57041">
        <w:t xml:space="preserve">Kennett, D. J., Humphreys, T. P., &amp; Schultz, K. E. (2012). Sexual resourcefulness and the impact of family, sex education, media and peers. </w:t>
      </w:r>
      <w:r w:rsidRPr="00F214B5">
        <w:rPr>
          <w:i/>
          <w:iCs/>
        </w:rPr>
        <w:t>Sex Education, 12</w:t>
      </w:r>
      <w:r w:rsidRPr="00D57041">
        <w:t xml:space="preserve">(3), 351–368. </w:t>
      </w:r>
      <w:r w:rsidR="00F214B5">
        <w:fldChar w:fldCharType="begin"/>
      </w:r>
      <w:r w:rsidR="00F214B5">
        <w:instrText xml:space="preserve"> HYPERLINK "</w:instrText>
      </w:r>
      <w:r w:rsidR="00F214B5" w:rsidRPr="00D57041">
        <w:instrText>https://doi.org/10.1080/14681811.2011.615624</w:instrText>
      </w:r>
      <w:r w:rsidR="00F214B5">
        <w:instrText xml:space="preserve">" </w:instrText>
      </w:r>
      <w:r w:rsidR="00F214B5">
        <w:fldChar w:fldCharType="separate"/>
      </w:r>
      <w:r w:rsidR="00F214B5" w:rsidRPr="001F38FF">
        <w:rPr>
          <w:rStyle w:val="Hipervnculo"/>
        </w:rPr>
        <w:t>https://doi.org/10.1080/14681811.2011.615624</w:t>
      </w:r>
      <w:r w:rsidR="00F214B5">
        <w:fldChar w:fldCharType="end"/>
      </w:r>
      <w:r w:rsidR="00F214B5">
        <w:t xml:space="preserve"> </w:t>
      </w:r>
    </w:p>
    <w:p w14:paraId="5E3BB9A5" w14:textId="78D5CACD" w:rsidR="00080C06" w:rsidRPr="00D57041" w:rsidRDefault="00080C06" w:rsidP="00080C06">
      <w:pPr>
        <w:pStyle w:val="Body"/>
        <w:ind w:left="720" w:hanging="720"/>
        <w:jc w:val="both"/>
      </w:pPr>
      <w:r w:rsidRPr="00D57041">
        <w:t xml:space="preserve">Kitzinger, C., &amp; Frith, H. (1999). Just Say No? The Use of Conversation Analysis in Developing a Feminist Perspective on Sexual Refusal. </w:t>
      </w:r>
      <w:r w:rsidRPr="00F214B5">
        <w:rPr>
          <w:i/>
          <w:iCs/>
        </w:rPr>
        <w:t>Discourse &amp; Society, 10</w:t>
      </w:r>
      <w:r w:rsidRPr="00D57041">
        <w:t xml:space="preserve">(3), 293–316. </w:t>
      </w:r>
      <w:r w:rsidR="00F214B5">
        <w:fldChar w:fldCharType="begin"/>
      </w:r>
      <w:r w:rsidR="00F214B5">
        <w:instrText xml:space="preserve"> HYPERLINK "</w:instrText>
      </w:r>
      <w:r w:rsidR="00F214B5" w:rsidRPr="00D57041">
        <w:instrText>https://doi.org/10.1177/0957926599010003002</w:instrText>
      </w:r>
      <w:r w:rsidR="00F214B5">
        <w:instrText xml:space="preserve">" </w:instrText>
      </w:r>
      <w:r w:rsidR="00F214B5">
        <w:fldChar w:fldCharType="separate"/>
      </w:r>
      <w:r w:rsidR="00F214B5" w:rsidRPr="001F38FF">
        <w:rPr>
          <w:rStyle w:val="Hipervnculo"/>
        </w:rPr>
        <w:t>https://doi.org/10.1177/0957926599010003002</w:t>
      </w:r>
      <w:r w:rsidR="00F214B5">
        <w:fldChar w:fldCharType="end"/>
      </w:r>
      <w:r w:rsidR="00F214B5">
        <w:t xml:space="preserve"> </w:t>
      </w:r>
    </w:p>
    <w:p w14:paraId="344DE854" w14:textId="0376CD4F" w:rsidR="00080C06" w:rsidRPr="00D57041" w:rsidRDefault="00080C06" w:rsidP="00080C06">
      <w:pPr>
        <w:pStyle w:val="Body"/>
        <w:ind w:left="720" w:hanging="720"/>
        <w:jc w:val="both"/>
      </w:pPr>
      <w:r w:rsidRPr="00D57041">
        <w:t xml:space="preserve">Leclerc, B., Bergeron, S., Brassard, A., Bélanger, C., Steben, M., &amp; Lambert, B. (2015). Attachment, Sexual Assertiveness, and Sexual Outcomes in Women with Provoked Vestibulodynia and Their Partners: A Mediation Model. </w:t>
      </w:r>
      <w:r w:rsidRPr="00F214B5">
        <w:rPr>
          <w:i/>
          <w:iCs/>
        </w:rPr>
        <w:t>Archives of Sexual Behavior, 44</w:t>
      </w:r>
      <w:r w:rsidRPr="00D57041">
        <w:t xml:space="preserve">(6), 1561–1572. </w:t>
      </w:r>
      <w:r w:rsidR="00F214B5">
        <w:fldChar w:fldCharType="begin"/>
      </w:r>
      <w:r w:rsidR="00F214B5">
        <w:instrText xml:space="preserve"> HYPERLINK "</w:instrText>
      </w:r>
      <w:r w:rsidR="00F214B5" w:rsidRPr="00D57041">
        <w:instrText>https://doi.org/10.1007/s10508-014-0295-1</w:instrText>
      </w:r>
      <w:r w:rsidR="00F214B5">
        <w:instrText xml:space="preserve">" </w:instrText>
      </w:r>
      <w:r w:rsidR="00F214B5">
        <w:fldChar w:fldCharType="separate"/>
      </w:r>
      <w:r w:rsidR="00F214B5" w:rsidRPr="001F38FF">
        <w:rPr>
          <w:rStyle w:val="Hipervnculo"/>
        </w:rPr>
        <w:t>https://doi.org/10.1007/s10508-014-0295-1</w:t>
      </w:r>
      <w:r w:rsidR="00F214B5">
        <w:fldChar w:fldCharType="end"/>
      </w:r>
      <w:r w:rsidR="00F214B5">
        <w:t xml:space="preserve"> </w:t>
      </w:r>
    </w:p>
    <w:p w14:paraId="2BD69BE2" w14:textId="6FC071CB" w:rsidR="00080C06" w:rsidRPr="00D57041" w:rsidRDefault="00080C06" w:rsidP="00080C06">
      <w:pPr>
        <w:pStyle w:val="Body"/>
        <w:ind w:left="720" w:hanging="720"/>
        <w:jc w:val="both"/>
      </w:pPr>
      <w:r w:rsidRPr="00D57041">
        <w:t xml:space="preserve">Livingston, J. A., Testa, M., &amp; VanZile-Tamsen, C. (2007). The Reciprocal Relationship Between Sexual Victimization and Sexual Assertiveness. </w:t>
      </w:r>
      <w:r w:rsidRPr="00F214B5">
        <w:rPr>
          <w:i/>
          <w:iCs/>
        </w:rPr>
        <w:t>Violence Against Women, 13</w:t>
      </w:r>
      <w:r w:rsidRPr="00D57041">
        <w:t xml:space="preserve">(3), 298–313. </w:t>
      </w:r>
      <w:r w:rsidR="00F214B5">
        <w:fldChar w:fldCharType="begin"/>
      </w:r>
      <w:r w:rsidR="00F214B5">
        <w:instrText xml:space="preserve"> HYPERLINK "</w:instrText>
      </w:r>
      <w:r w:rsidR="00F214B5" w:rsidRPr="00D57041">
        <w:instrText>https://doi.org/10.1177/1077801206297339</w:instrText>
      </w:r>
      <w:r w:rsidR="00F214B5">
        <w:instrText xml:space="preserve">" </w:instrText>
      </w:r>
      <w:r w:rsidR="00F214B5">
        <w:fldChar w:fldCharType="separate"/>
      </w:r>
      <w:r w:rsidR="00F214B5" w:rsidRPr="001F38FF">
        <w:rPr>
          <w:rStyle w:val="Hipervnculo"/>
        </w:rPr>
        <w:t>https://doi.org/10.1177/1077801206297339</w:t>
      </w:r>
      <w:r w:rsidR="00F214B5">
        <w:fldChar w:fldCharType="end"/>
      </w:r>
      <w:r w:rsidR="00F214B5">
        <w:t xml:space="preserve"> </w:t>
      </w:r>
    </w:p>
    <w:p w14:paraId="6326FDDF" w14:textId="55D7D4A2" w:rsidR="00080C06" w:rsidRPr="00D57041" w:rsidRDefault="00080C06" w:rsidP="00080C06">
      <w:pPr>
        <w:pStyle w:val="Body"/>
        <w:ind w:left="720" w:hanging="720"/>
        <w:jc w:val="both"/>
      </w:pPr>
      <w:r w:rsidRPr="00D57041">
        <w:t xml:space="preserve">Loshek, E., &amp; Terrell, H. K. (2014). The Development of the Sexual Assertiveness Questionnaire (SAQ): A Comprehensive Measure of Sexual Assertiveness for Women. </w:t>
      </w:r>
      <w:r w:rsidRPr="00F214B5">
        <w:rPr>
          <w:i/>
          <w:iCs/>
        </w:rPr>
        <w:t>The Journal of Sex Research, 0</w:t>
      </w:r>
      <w:r w:rsidRPr="00D57041">
        <w:t xml:space="preserve">(0), 1–11. </w:t>
      </w:r>
      <w:r w:rsidR="00F214B5">
        <w:fldChar w:fldCharType="begin"/>
      </w:r>
      <w:r w:rsidR="00F214B5">
        <w:instrText xml:space="preserve"> HYPERLINK "</w:instrText>
      </w:r>
      <w:r w:rsidR="00F214B5" w:rsidRPr="00D57041">
        <w:instrText>https://doi.org/10.1080/00224499.2014.944970</w:instrText>
      </w:r>
      <w:r w:rsidR="00F214B5">
        <w:instrText xml:space="preserve">" </w:instrText>
      </w:r>
      <w:r w:rsidR="00F214B5">
        <w:fldChar w:fldCharType="separate"/>
      </w:r>
      <w:r w:rsidR="00F214B5" w:rsidRPr="001F38FF">
        <w:rPr>
          <w:rStyle w:val="Hipervnculo"/>
        </w:rPr>
        <w:t>https://doi.org/10.1080/00224499.2014.944970</w:t>
      </w:r>
      <w:r w:rsidR="00F214B5">
        <w:fldChar w:fldCharType="end"/>
      </w:r>
      <w:r w:rsidR="00F214B5">
        <w:t xml:space="preserve"> </w:t>
      </w:r>
    </w:p>
    <w:p w14:paraId="69E64CDE" w14:textId="24EBE822" w:rsidR="00080C06" w:rsidRPr="00D57041" w:rsidRDefault="00080C06" w:rsidP="00080C06">
      <w:pPr>
        <w:pStyle w:val="Body"/>
        <w:ind w:left="720" w:hanging="720"/>
        <w:jc w:val="both"/>
      </w:pPr>
      <w:r w:rsidRPr="00D57041">
        <w:t xml:space="preserve">Manago, A. M., Ward, L. M., &amp; Aldana, A. (2015). The Sexual Experience of Latino Young Adults in College and Their Perceptions of Values About Sex Communicated by Their Parents and Friends. </w:t>
      </w:r>
      <w:r w:rsidRPr="00F214B5">
        <w:rPr>
          <w:i/>
          <w:iCs/>
        </w:rPr>
        <w:t>Emerging Adulthood, 3</w:t>
      </w:r>
      <w:r w:rsidRPr="00D57041">
        <w:t xml:space="preserve">(1), 14–23. </w:t>
      </w:r>
      <w:r w:rsidR="00F214B5">
        <w:fldChar w:fldCharType="begin"/>
      </w:r>
      <w:r w:rsidR="00F214B5">
        <w:instrText xml:space="preserve"> HYPERLINK "</w:instrText>
      </w:r>
      <w:r w:rsidR="00F214B5" w:rsidRPr="00D57041">
        <w:instrText>https://doi.org/10.1177/2167696814536165</w:instrText>
      </w:r>
      <w:r w:rsidR="00F214B5">
        <w:instrText xml:space="preserve">" </w:instrText>
      </w:r>
      <w:r w:rsidR="00F214B5">
        <w:fldChar w:fldCharType="separate"/>
      </w:r>
      <w:r w:rsidR="00F214B5" w:rsidRPr="001F38FF">
        <w:rPr>
          <w:rStyle w:val="Hipervnculo"/>
        </w:rPr>
        <w:t>https://doi.org/10.1177/2167696814536165</w:t>
      </w:r>
      <w:r w:rsidR="00F214B5">
        <w:fldChar w:fldCharType="end"/>
      </w:r>
      <w:r w:rsidR="00F214B5">
        <w:t xml:space="preserve"> </w:t>
      </w:r>
    </w:p>
    <w:p w14:paraId="431FE054" w14:textId="41AE77AF" w:rsidR="00080C06" w:rsidRPr="00D57041" w:rsidRDefault="00080C06" w:rsidP="00080C06">
      <w:pPr>
        <w:pStyle w:val="Body"/>
        <w:ind w:left="720" w:hanging="720"/>
        <w:jc w:val="both"/>
      </w:pPr>
      <w:r w:rsidRPr="00D57041">
        <w:t xml:space="preserve">Manago, A. M., Ward, L. M., Lemm, K. M., Reed, L., &amp; Seabrook, R. (2015). Facebook Involvement, Objectified Body Consciousness, Body Shame, and Sexual Assertiveness in College Women and Men. </w:t>
      </w:r>
      <w:r w:rsidRPr="00F214B5">
        <w:rPr>
          <w:i/>
          <w:iCs/>
        </w:rPr>
        <w:t>Sex Roles, 72</w:t>
      </w:r>
      <w:r w:rsidRPr="00D57041">
        <w:t xml:space="preserve">(1–2), 1–14. </w:t>
      </w:r>
      <w:r w:rsidR="00F214B5">
        <w:fldChar w:fldCharType="begin"/>
      </w:r>
      <w:r w:rsidR="00F214B5">
        <w:instrText xml:space="preserve"> HYPERLINK "</w:instrText>
      </w:r>
      <w:r w:rsidR="00F214B5" w:rsidRPr="00D57041">
        <w:instrText>https://doi.org/10.1007/s11199-014-0441-1</w:instrText>
      </w:r>
      <w:r w:rsidR="00F214B5">
        <w:instrText xml:space="preserve">" </w:instrText>
      </w:r>
      <w:r w:rsidR="00F214B5">
        <w:fldChar w:fldCharType="separate"/>
      </w:r>
      <w:r w:rsidR="00F214B5" w:rsidRPr="001F38FF">
        <w:rPr>
          <w:rStyle w:val="Hipervnculo"/>
        </w:rPr>
        <w:t>https://doi.org/10.1007/s11199-014-0441-1</w:t>
      </w:r>
      <w:r w:rsidR="00F214B5">
        <w:fldChar w:fldCharType="end"/>
      </w:r>
      <w:r w:rsidR="00F214B5">
        <w:t xml:space="preserve"> </w:t>
      </w:r>
    </w:p>
    <w:p w14:paraId="38EDBDC6" w14:textId="4361073A" w:rsidR="00080C06" w:rsidRPr="00D57041" w:rsidRDefault="00080C06" w:rsidP="00080C06">
      <w:pPr>
        <w:pStyle w:val="Body"/>
        <w:ind w:left="720" w:hanging="720"/>
        <w:jc w:val="both"/>
      </w:pPr>
      <w:r w:rsidRPr="00D57041">
        <w:t xml:space="preserve">Manlove, J., Franzetta, K., Ryan, S., &amp; Moore, K. (2006). Adolescent Sexual Relationships, contraceptive consistency, and pregnancy prevention approaches. </w:t>
      </w:r>
      <w:proofErr w:type="spellStart"/>
      <w:r w:rsidRPr="00F214B5">
        <w:rPr>
          <w:lang w:val="en-US"/>
        </w:rPr>
        <w:t>En</w:t>
      </w:r>
      <w:proofErr w:type="spellEnd"/>
      <w:r w:rsidRPr="00F214B5">
        <w:rPr>
          <w:lang w:val="en-US"/>
        </w:rPr>
        <w:t xml:space="preserve"> A. C. </w:t>
      </w:r>
      <w:proofErr w:type="spellStart"/>
      <w:r w:rsidRPr="00F214B5">
        <w:rPr>
          <w:lang w:val="en-US"/>
        </w:rPr>
        <w:t>Crouter</w:t>
      </w:r>
      <w:proofErr w:type="spellEnd"/>
      <w:r w:rsidRPr="00F214B5">
        <w:rPr>
          <w:lang w:val="en-US"/>
        </w:rPr>
        <w:t>, &amp; A. Booth</w:t>
      </w:r>
      <w:r w:rsidR="00F214B5">
        <w:rPr>
          <w:lang w:val="en-US"/>
        </w:rPr>
        <w:t xml:space="preserve"> (Eds.)</w:t>
      </w:r>
      <w:r w:rsidRPr="00F214B5">
        <w:rPr>
          <w:lang w:val="en-US"/>
        </w:rPr>
        <w:t xml:space="preserve">, </w:t>
      </w:r>
      <w:r w:rsidRPr="00F214B5">
        <w:rPr>
          <w:i/>
          <w:iCs/>
          <w:lang w:val="en-US"/>
        </w:rPr>
        <w:t xml:space="preserve">Romance and Sex in Adolescence and </w:t>
      </w:r>
      <w:proofErr w:type="spellStart"/>
      <w:r w:rsidRPr="00F214B5">
        <w:rPr>
          <w:i/>
          <w:iCs/>
          <w:lang w:val="en-US"/>
        </w:rPr>
        <w:t>Emergind</w:t>
      </w:r>
      <w:proofErr w:type="spellEnd"/>
      <w:r w:rsidRPr="00F214B5">
        <w:rPr>
          <w:i/>
          <w:iCs/>
          <w:lang w:val="en-US"/>
        </w:rPr>
        <w:t xml:space="preserve"> Adulthood, risks and opportunities</w:t>
      </w:r>
      <w:r w:rsidRPr="00F214B5">
        <w:rPr>
          <w:lang w:val="en-US"/>
        </w:rPr>
        <w:t xml:space="preserve"> (p. 181-212). </w:t>
      </w:r>
      <w:r w:rsidRPr="00D57041">
        <w:t>New York</w:t>
      </w:r>
      <w:r w:rsidR="00F214B5">
        <w:t>,</w:t>
      </w:r>
      <w:r w:rsidRPr="00D57041">
        <w:t xml:space="preserve"> London: Lawrence Erlbaum Associates.</w:t>
      </w:r>
    </w:p>
    <w:p w14:paraId="139624CE" w14:textId="05110FED" w:rsidR="00080C06" w:rsidRPr="00D57041" w:rsidRDefault="00080C06" w:rsidP="00080C06">
      <w:pPr>
        <w:pStyle w:val="Body"/>
        <w:ind w:left="720" w:hanging="720"/>
        <w:jc w:val="both"/>
      </w:pPr>
      <w:r w:rsidRPr="00D57041">
        <w:t xml:space="preserve">McNicoll, G., Corsini-Munt, S., Rosen, N. O., McDuff, P., &amp; Bergeron, S. (2016). Sexual Assertiveness Mediates the Associations Between Partner Facilitative Responses and Sexual Outcomes in Women </w:t>
      </w:r>
      <w:proofErr w:type="gramStart"/>
      <w:r w:rsidRPr="00D57041">
        <w:t>With</w:t>
      </w:r>
      <w:proofErr w:type="gramEnd"/>
      <w:r w:rsidRPr="00D57041">
        <w:t xml:space="preserve"> Provoked Vestibulodynia. </w:t>
      </w:r>
      <w:r w:rsidRPr="00F214B5">
        <w:rPr>
          <w:i/>
          <w:iCs/>
        </w:rPr>
        <w:t>Journal of Sex &amp; Marital Therapy, 0</w:t>
      </w:r>
      <w:r w:rsidRPr="00D57041">
        <w:t xml:space="preserve">(0), 1–15. </w:t>
      </w:r>
      <w:r w:rsidR="00F214B5">
        <w:fldChar w:fldCharType="begin"/>
      </w:r>
      <w:r w:rsidR="00F214B5">
        <w:instrText xml:space="preserve"> HYPERLINK "</w:instrText>
      </w:r>
      <w:r w:rsidR="00F214B5" w:rsidRPr="00D57041">
        <w:instrText>https://doi.org/10.1080/0092623X.2016.1230806</w:instrText>
      </w:r>
      <w:r w:rsidR="00F214B5">
        <w:instrText xml:space="preserve">" </w:instrText>
      </w:r>
      <w:r w:rsidR="00F214B5">
        <w:fldChar w:fldCharType="separate"/>
      </w:r>
      <w:r w:rsidR="00F214B5" w:rsidRPr="001F38FF">
        <w:rPr>
          <w:rStyle w:val="Hipervnculo"/>
        </w:rPr>
        <w:t>https://doi.org/10.1080/0092623X.2016.1230806</w:t>
      </w:r>
      <w:r w:rsidR="00F214B5">
        <w:fldChar w:fldCharType="end"/>
      </w:r>
      <w:r w:rsidR="00F214B5">
        <w:t xml:space="preserve"> </w:t>
      </w:r>
    </w:p>
    <w:p w14:paraId="020EBE71" w14:textId="77777777" w:rsidR="00080C06" w:rsidRPr="00D57041" w:rsidRDefault="00080C06" w:rsidP="00080C06">
      <w:pPr>
        <w:pStyle w:val="Body"/>
        <w:ind w:left="720" w:hanging="720"/>
        <w:jc w:val="both"/>
      </w:pPr>
      <w:r w:rsidRPr="00D57041">
        <w:t xml:space="preserve">Ménard, A. D., &amp; Offman, A. (2009). The interrelationships between sexual self-esteem, sexual assertiveness and sexual satisfaction. </w:t>
      </w:r>
      <w:r w:rsidRPr="00F214B5">
        <w:rPr>
          <w:i/>
          <w:iCs/>
        </w:rPr>
        <w:t>The Canadian Journal of Human Sexuality; Toronto, 18</w:t>
      </w:r>
      <w:r w:rsidRPr="00D57041">
        <w:t>(1/2), 35–45.</w:t>
      </w:r>
    </w:p>
    <w:p w14:paraId="0AACB318" w14:textId="49910D84" w:rsidR="00080C06" w:rsidRPr="00F214B5" w:rsidRDefault="00080C06" w:rsidP="00080C06">
      <w:pPr>
        <w:pStyle w:val="Body"/>
        <w:ind w:left="720" w:hanging="720"/>
        <w:jc w:val="both"/>
        <w:rPr>
          <w:lang w:val="en-US"/>
        </w:rPr>
      </w:pPr>
      <w:r w:rsidRPr="00D57041">
        <w:t xml:space="preserve">Morokoff, P. J., Quina, K., Harlow, L. L., Whitmire, L., Grimley, D. M., Gibson, P. R., &amp; Burkholder, G. J. (1997). Sexual Assertiveness Scale (SAS) for women: Development and validation. </w:t>
      </w:r>
      <w:r w:rsidRPr="00F214B5">
        <w:rPr>
          <w:i/>
          <w:iCs/>
        </w:rPr>
        <w:t>Journal of Personality and Social Psychology, 73</w:t>
      </w:r>
      <w:r w:rsidRPr="00D57041">
        <w:t xml:space="preserve">(4), 790–804. </w:t>
      </w:r>
      <w:r w:rsidR="00F214B5">
        <w:fldChar w:fldCharType="begin"/>
      </w:r>
      <w:r w:rsidR="00F214B5">
        <w:instrText xml:space="preserve"> HYPERLINK "</w:instrText>
      </w:r>
      <w:r w:rsidR="00F214B5" w:rsidRPr="00D57041">
        <w:instrText>https://doi.org/10.1037/0022-3514.73.4.790</w:instrText>
      </w:r>
      <w:r w:rsidR="00F214B5">
        <w:instrText xml:space="preserve">" </w:instrText>
      </w:r>
      <w:r w:rsidR="00F214B5">
        <w:fldChar w:fldCharType="separate"/>
      </w:r>
      <w:r w:rsidR="00F214B5" w:rsidRPr="00F214B5">
        <w:rPr>
          <w:rStyle w:val="Hipervnculo"/>
          <w:lang w:val="en-US"/>
        </w:rPr>
        <w:t>https://doi.org/10.1037/0022-3514.73.4.790</w:t>
      </w:r>
      <w:r w:rsidR="00F214B5">
        <w:fldChar w:fldCharType="end"/>
      </w:r>
      <w:r w:rsidR="00F214B5" w:rsidRPr="00F214B5">
        <w:rPr>
          <w:lang w:val="en-US"/>
        </w:rPr>
        <w:t xml:space="preserve"> </w:t>
      </w:r>
    </w:p>
    <w:p w14:paraId="1E5F627C" w14:textId="428AA31C" w:rsidR="00080C06" w:rsidRPr="00D57041" w:rsidRDefault="00080C06" w:rsidP="00080C06">
      <w:pPr>
        <w:pStyle w:val="Body"/>
        <w:ind w:left="720" w:hanging="720"/>
        <w:jc w:val="both"/>
      </w:pPr>
      <w:proofErr w:type="spellStart"/>
      <w:r w:rsidRPr="00F214B5">
        <w:rPr>
          <w:lang w:val="en-US"/>
        </w:rPr>
        <w:lastRenderedPageBreak/>
        <w:t>Morokoff</w:t>
      </w:r>
      <w:proofErr w:type="spellEnd"/>
      <w:r w:rsidRPr="00F214B5">
        <w:rPr>
          <w:lang w:val="en-US"/>
        </w:rPr>
        <w:t>, P. J., Redding, C. A., Harlow, L. L., Cho, S., Rossi, J. S., Meier, K. S., Brown-</w:t>
      </w:r>
      <w:proofErr w:type="spellStart"/>
      <w:r w:rsidRPr="00F214B5">
        <w:rPr>
          <w:lang w:val="en-US"/>
        </w:rPr>
        <w:t>Peterside</w:t>
      </w:r>
      <w:proofErr w:type="spellEnd"/>
      <w:r w:rsidRPr="00F214B5">
        <w:rPr>
          <w:lang w:val="en-US"/>
        </w:rPr>
        <w:t xml:space="preserve">, P. (2009). </w:t>
      </w:r>
      <w:r w:rsidRPr="00D57041">
        <w:t xml:space="preserve">Associations of Sexual Victimization, Depression, and Sexual Assertiveness with Unprotected Sex: A Test of the Multifaceted Model of HIV Risk Across Gender. </w:t>
      </w:r>
      <w:r w:rsidRPr="00F214B5">
        <w:rPr>
          <w:i/>
          <w:iCs/>
        </w:rPr>
        <w:t>Journal of Applied Biobehavioral Research, 14</w:t>
      </w:r>
      <w:r w:rsidRPr="00D57041">
        <w:t xml:space="preserve">(1), 30–54. </w:t>
      </w:r>
      <w:r w:rsidR="00F214B5">
        <w:fldChar w:fldCharType="begin"/>
      </w:r>
      <w:r w:rsidR="00F214B5">
        <w:instrText xml:space="preserve"> HYPERLINK "</w:instrText>
      </w:r>
      <w:r w:rsidR="00F214B5" w:rsidRPr="00D57041">
        <w:instrText>https://doi.org/10.1111/j.1751-9861.2009.00039.x</w:instrText>
      </w:r>
      <w:r w:rsidR="00F214B5">
        <w:instrText xml:space="preserve">" </w:instrText>
      </w:r>
      <w:r w:rsidR="00F214B5">
        <w:fldChar w:fldCharType="separate"/>
      </w:r>
      <w:r w:rsidR="00F214B5" w:rsidRPr="001F38FF">
        <w:rPr>
          <w:rStyle w:val="Hipervnculo"/>
        </w:rPr>
        <w:t>https://doi.org/10.1111/j.1751-9861.2009.00039.x</w:t>
      </w:r>
      <w:r w:rsidR="00F214B5">
        <w:fldChar w:fldCharType="end"/>
      </w:r>
      <w:r w:rsidR="00F214B5">
        <w:t xml:space="preserve"> </w:t>
      </w:r>
    </w:p>
    <w:p w14:paraId="4C51F372" w14:textId="26584E74" w:rsidR="00080C06" w:rsidRPr="00D57041" w:rsidRDefault="00080C06" w:rsidP="00080C06">
      <w:pPr>
        <w:pStyle w:val="Body"/>
        <w:ind w:left="720" w:hanging="720"/>
        <w:jc w:val="both"/>
      </w:pPr>
      <w:r w:rsidRPr="00D57041">
        <w:t xml:space="preserve">Noar, S. M., Carlyle, K., &amp; Cole, C. (2006). Why Communication Is Crucial: Meta-Analysis of the Relationship Between Safer Sexual Communication and Condom Use. </w:t>
      </w:r>
      <w:r w:rsidRPr="00F214B5">
        <w:rPr>
          <w:i/>
          <w:iCs/>
        </w:rPr>
        <w:t>Journal of Health Communication, 11</w:t>
      </w:r>
      <w:r w:rsidRPr="00D57041">
        <w:t xml:space="preserve">(4), 365–390. </w:t>
      </w:r>
      <w:r w:rsidR="00F214B5">
        <w:fldChar w:fldCharType="begin"/>
      </w:r>
      <w:r w:rsidR="00F214B5">
        <w:instrText xml:space="preserve"> HYPERLINK "</w:instrText>
      </w:r>
      <w:r w:rsidR="00F214B5" w:rsidRPr="00D57041">
        <w:instrText>https://doi.org/10.1080/10810730600671862</w:instrText>
      </w:r>
      <w:r w:rsidR="00F214B5">
        <w:instrText xml:space="preserve">" </w:instrText>
      </w:r>
      <w:r w:rsidR="00F214B5">
        <w:fldChar w:fldCharType="separate"/>
      </w:r>
      <w:r w:rsidR="00F214B5" w:rsidRPr="001F38FF">
        <w:rPr>
          <w:rStyle w:val="Hipervnculo"/>
        </w:rPr>
        <w:t>https://doi.org/10.1080/10810730600671862</w:t>
      </w:r>
      <w:r w:rsidR="00F214B5">
        <w:fldChar w:fldCharType="end"/>
      </w:r>
      <w:r w:rsidR="00F214B5">
        <w:t xml:space="preserve"> </w:t>
      </w:r>
      <w:r w:rsidR="004C7482" w:rsidRPr="00D57041">
        <w:t xml:space="preserve"> </w:t>
      </w:r>
    </w:p>
    <w:p w14:paraId="7EF54725" w14:textId="16AB7A7C" w:rsidR="00080C06" w:rsidRPr="00F214B5" w:rsidRDefault="00080C06" w:rsidP="00080C06">
      <w:pPr>
        <w:pStyle w:val="Body"/>
        <w:ind w:left="720" w:hanging="720"/>
        <w:jc w:val="both"/>
        <w:rPr>
          <w:lang w:val="en-US"/>
        </w:rPr>
      </w:pPr>
      <w:r w:rsidRPr="00D57041">
        <w:t xml:space="preserve">Noar, S. M., Morokoff, P. J., &amp; Harlow, L. L. (2002). Condom Negotiation in Heterosexually Active Men and Women: Development and Validation of a Condom Influence Strategy Questionnaire. </w:t>
      </w:r>
      <w:r w:rsidRPr="00F214B5">
        <w:rPr>
          <w:i/>
          <w:iCs/>
          <w:lang w:val="en-US"/>
        </w:rPr>
        <w:t>Psychology &amp; Health, 17</w:t>
      </w:r>
      <w:r w:rsidRPr="00F214B5">
        <w:rPr>
          <w:lang w:val="en-US"/>
        </w:rPr>
        <w:t xml:space="preserve">(6), 711–735. </w:t>
      </w:r>
      <w:hyperlink r:id="rId18" w:history="1">
        <w:r w:rsidR="00F214B5" w:rsidRPr="001F38FF">
          <w:rPr>
            <w:rStyle w:val="Hipervnculo"/>
            <w:lang w:val="en-US"/>
          </w:rPr>
          <w:t>https://doi.org/10.1080/0887044021000030580</w:t>
        </w:r>
      </w:hyperlink>
      <w:r w:rsidR="00F214B5">
        <w:rPr>
          <w:lang w:val="en-US"/>
        </w:rPr>
        <w:t xml:space="preserve"> </w:t>
      </w:r>
    </w:p>
    <w:p w14:paraId="22B76029" w14:textId="77777777" w:rsidR="00080C06" w:rsidRPr="00D57041" w:rsidRDefault="00080C06" w:rsidP="00080C06">
      <w:pPr>
        <w:pStyle w:val="Body"/>
        <w:ind w:left="720" w:hanging="720"/>
        <w:jc w:val="both"/>
      </w:pPr>
      <w:r w:rsidRPr="00F214B5">
        <w:rPr>
          <w:lang w:val="en-US"/>
        </w:rPr>
        <w:t xml:space="preserve">Onuoha, F. N., &amp; </w:t>
      </w:r>
      <w:proofErr w:type="spellStart"/>
      <w:r w:rsidRPr="00F214B5">
        <w:rPr>
          <w:lang w:val="en-US"/>
        </w:rPr>
        <w:t>Munakata</w:t>
      </w:r>
      <w:proofErr w:type="spellEnd"/>
      <w:r w:rsidRPr="00F214B5">
        <w:rPr>
          <w:lang w:val="en-US"/>
        </w:rPr>
        <w:t xml:space="preserve">, T. (2005). </w:t>
      </w:r>
      <w:r w:rsidRPr="00D57041">
        <w:t xml:space="preserve">Correlates of Adolescent Assertiveness with Hiv Avoidance in a Four-Nation Sample. </w:t>
      </w:r>
      <w:r w:rsidRPr="00F214B5">
        <w:rPr>
          <w:i/>
          <w:iCs/>
        </w:rPr>
        <w:t>Adolescence; Roslyn Heights, 40</w:t>
      </w:r>
      <w:r w:rsidRPr="00D57041">
        <w:t>(159), 525–532.</w:t>
      </w:r>
    </w:p>
    <w:p w14:paraId="6FF0D956" w14:textId="4713C989" w:rsidR="00080C06" w:rsidRPr="00D57041" w:rsidRDefault="00080C06" w:rsidP="00080C06">
      <w:pPr>
        <w:pStyle w:val="Body"/>
        <w:ind w:left="720" w:hanging="720"/>
        <w:jc w:val="both"/>
      </w:pPr>
      <w:r w:rsidRPr="00D57041">
        <w:t xml:space="preserve">Raffaelli, M., &amp; Ontai, L. L. (2004). Gender Socialization in Latino/a Families: Results from Two Retrospective Studies. </w:t>
      </w:r>
      <w:r w:rsidRPr="00F214B5">
        <w:rPr>
          <w:i/>
          <w:iCs/>
        </w:rPr>
        <w:t>Sex Roles, 50</w:t>
      </w:r>
      <w:r w:rsidRPr="00D57041">
        <w:t xml:space="preserve">(5–6), 287–299. </w:t>
      </w:r>
      <w:r w:rsidR="00F214B5">
        <w:fldChar w:fldCharType="begin"/>
      </w:r>
      <w:r w:rsidR="00F214B5">
        <w:instrText xml:space="preserve"> HYPERLINK "</w:instrText>
      </w:r>
      <w:r w:rsidR="00F214B5" w:rsidRPr="00D57041">
        <w:instrText>https://doi.org/10.1023/B:SERS.0000018886.58945.06</w:instrText>
      </w:r>
      <w:r w:rsidR="00F214B5">
        <w:instrText xml:space="preserve">" </w:instrText>
      </w:r>
      <w:r w:rsidR="00F214B5">
        <w:fldChar w:fldCharType="separate"/>
      </w:r>
      <w:r w:rsidR="00F214B5" w:rsidRPr="001F38FF">
        <w:rPr>
          <w:rStyle w:val="Hipervnculo"/>
        </w:rPr>
        <w:t>https://doi.org/10.1023/B:SERS.0000018886.58945.06</w:t>
      </w:r>
      <w:r w:rsidR="00F214B5">
        <w:fldChar w:fldCharType="end"/>
      </w:r>
      <w:r w:rsidR="00F214B5">
        <w:t xml:space="preserve"> </w:t>
      </w:r>
    </w:p>
    <w:p w14:paraId="05CEAD49" w14:textId="3EEF3F4C" w:rsidR="00080C06" w:rsidRPr="00D57041" w:rsidRDefault="00080C06" w:rsidP="00080C06">
      <w:pPr>
        <w:pStyle w:val="Body"/>
        <w:ind w:left="720" w:hanging="720"/>
        <w:jc w:val="both"/>
      </w:pPr>
      <w:r w:rsidRPr="00D57041">
        <w:t xml:space="preserve">Rickert, V. I., Sanghvi, R., &amp; Wiemann, C. M. (2002). Is Lack of Sexual Assertiveness among Adolescent and Young Adult Women a Cause for Concern? </w:t>
      </w:r>
      <w:r w:rsidRPr="00F214B5">
        <w:rPr>
          <w:i/>
          <w:iCs/>
        </w:rPr>
        <w:t>Perspectives on Sexual and Reproductive Health, 34</w:t>
      </w:r>
      <w:r w:rsidRPr="00D57041">
        <w:t xml:space="preserve">(4), 178–183. </w:t>
      </w:r>
      <w:r w:rsidR="00F214B5">
        <w:fldChar w:fldCharType="begin"/>
      </w:r>
      <w:r w:rsidR="00F214B5">
        <w:instrText xml:space="preserve"> HYPERLINK "</w:instrText>
      </w:r>
      <w:r w:rsidR="00F214B5" w:rsidRPr="00D57041">
        <w:instrText>https://doi.org/10.2307/3097727</w:instrText>
      </w:r>
      <w:r w:rsidR="00F214B5">
        <w:instrText xml:space="preserve">" </w:instrText>
      </w:r>
      <w:r w:rsidR="00F214B5">
        <w:fldChar w:fldCharType="separate"/>
      </w:r>
      <w:r w:rsidR="00F214B5" w:rsidRPr="001F38FF">
        <w:rPr>
          <w:rStyle w:val="Hipervnculo"/>
        </w:rPr>
        <w:t>https://doi.org/10.2307/3097727</w:t>
      </w:r>
      <w:r w:rsidR="00F214B5">
        <w:fldChar w:fldCharType="end"/>
      </w:r>
      <w:r w:rsidR="00F214B5">
        <w:t xml:space="preserve"> </w:t>
      </w:r>
    </w:p>
    <w:p w14:paraId="64DA7281" w14:textId="6E8D2021" w:rsidR="00080C06" w:rsidRPr="00D57041" w:rsidRDefault="00080C06" w:rsidP="00080C06">
      <w:pPr>
        <w:pStyle w:val="Body"/>
        <w:ind w:left="720" w:hanging="720"/>
        <w:jc w:val="both"/>
        <w:rPr>
          <w:lang w:val="en-US"/>
        </w:rPr>
      </w:pPr>
      <w:r w:rsidRPr="00D57041">
        <w:t xml:space="preserve">Rodriquez, G., Johnson, S. W., &amp; Combs, D. C. (2001). Significant Variables Associated with Assertiveness Among Hispanic College Women. </w:t>
      </w:r>
      <w:r w:rsidRPr="00F214B5">
        <w:rPr>
          <w:i/>
          <w:iCs/>
        </w:rPr>
        <w:t>Journal of Instructional Psychology; Milwaukee, Wis., 28</w:t>
      </w:r>
      <w:r w:rsidRPr="00D57041">
        <w:t xml:space="preserve">(3). </w:t>
      </w:r>
      <w:r w:rsidRPr="00D57041">
        <w:rPr>
          <w:lang w:val="en-US"/>
        </w:rPr>
        <w:t xml:space="preserve">Retrieved from </w:t>
      </w:r>
      <w:hyperlink r:id="rId19" w:history="1">
        <w:r w:rsidR="00F214B5" w:rsidRPr="001F38FF">
          <w:rPr>
            <w:rStyle w:val="Hipervnculo"/>
            <w:lang w:val="en-US"/>
          </w:rPr>
          <w:t>https://search.proquest.com/docview/1416363519?pq-origsite=gscholar</w:t>
        </w:r>
      </w:hyperlink>
      <w:r w:rsidR="00F214B5">
        <w:rPr>
          <w:lang w:val="en-US"/>
        </w:rPr>
        <w:t xml:space="preserve"> </w:t>
      </w:r>
      <w:r w:rsidR="004C7482" w:rsidRPr="00D57041">
        <w:rPr>
          <w:lang w:val="en-US"/>
        </w:rPr>
        <w:t xml:space="preserve"> </w:t>
      </w:r>
    </w:p>
    <w:p w14:paraId="2B67A66A" w14:textId="77777777" w:rsidR="00080C06" w:rsidRPr="00080C06" w:rsidRDefault="00080C06" w:rsidP="00080C06">
      <w:pPr>
        <w:pStyle w:val="Body"/>
        <w:ind w:left="720" w:hanging="720"/>
        <w:jc w:val="both"/>
      </w:pPr>
      <w:r w:rsidRPr="00080C06">
        <w:t xml:space="preserve">Sánchez-Bravo, C., Morales-Carmona, F., Carreño-Meléndez, J., &amp; Martínez-Ramírez, S. (2005). Disfunción sexual femenina su relación con el rol de género y la asertividad. </w:t>
      </w:r>
      <w:r w:rsidRPr="00F214B5">
        <w:rPr>
          <w:i/>
          <w:iCs/>
        </w:rPr>
        <w:t>Perinatología y Reproducción Humana, 19</w:t>
      </w:r>
      <w:r w:rsidRPr="00080C06">
        <w:t>(3–4), 152–160.</w:t>
      </w:r>
    </w:p>
    <w:p w14:paraId="42680B65" w14:textId="77777777" w:rsidR="00080C06" w:rsidRPr="00D57041" w:rsidRDefault="00080C06" w:rsidP="00080C06">
      <w:pPr>
        <w:pStyle w:val="Body"/>
        <w:ind w:left="720" w:hanging="720"/>
        <w:jc w:val="both"/>
      </w:pPr>
      <w:r w:rsidRPr="00080C06">
        <w:t xml:space="preserve">Santos-Iglesias, P., &amp; Sierra, J. C. (2010). El papel de la asertividad sexual en la sexualidad humana: una revisión sistemática. </w:t>
      </w:r>
      <w:r w:rsidRPr="00F214B5">
        <w:rPr>
          <w:i/>
          <w:iCs/>
        </w:rPr>
        <w:t>International Journal of Clinical and Health Psychology, 10</w:t>
      </w:r>
      <w:r w:rsidRPr="00D57041">
        <w:t>(3), 553–577.</w:t>
      </w:r>
    </w:p>
    <w:p w14:paraId="2C8A0832" w14:textId="2A6C0FDA" w:rsidR="00080C06" w:rsidRPr="00D57041" w:rsidRDefault="00080C06" w:rsidP="00080C06">
      <w:pPr>
        <w:pStyle w:val="Body"/>
        <w:ind w:left="720" w:hanging="720"/>
        <w:jc w:val="both"/>
      </w:pPr>
      <w:r w:rsidRPr="00D57041">
        <w:t xml:space="preserve">Santos-Iglesias, P., &amp; Sierra, J. C. (2012). Sexual Victimization among Spanish College Women and Risk Factors for Sexual Revictimization. </w:t>
      </w:r>
      <w:r w:rsidRPr="00F214B5">
        <w:rPr>
          <w:i/>
          <w:iCs/>
        </w:rPr>
        <w:t>Journal of Interpersonal Violence, 27</w:t>
      </w:r>
      <w:r w:rsidRPr="00D57041">
        <w:t xml:space="preserve">(17), 3468–3485. </w:t>
      </w:r>
      <w:r w:rsidR="00F214B5">
        <w:fldChar w:fldCharType="begin"/>
      </w:r>
      <w:r w:rsidR="00F214B5">
        <w:instrText xml:space="preserve"> HYPERLINK "</w:instrText>
      </w:r>
      <w:r w:rsidR="00F214B5" w:rsidRPr="00D57041">
        <w:instrText>https://doi.org/10.1177/0886260512445383</w:instrText>
      </w:r>
      <w:r w:rsidR="00F214B5">
        <w:instrText xml:space="preserve">" </w:instrText>
      </w:r>
      <w:r w:rsidR="00F214B5">
        <w:fldChar w:fldCharType="separate"/>
      </w:r>
      <w:r w:rsidR="00F214B5" w:rsidRPr="001F38FF">
        <w:rPr>
          <w:rStyle w:val="Hipervnculo"/>
        </w:rPr>
        <w:t>https://doi.org/10.1177/0886260512445383</w:t>
      </w:r>
      <w:r w:rsidR="00F214B5">
        <w:fldChar w:fldCharType="end"/>
      </w:r>
      <w:r w:rsidR="00F214B5">
        <w:t xml:space="preserve"> </w:t>
      </w:r>
    </w:p>
    <w:p w14:paraId="4BD25A2D" w14:textId="5152CC69" w:rsidR="00080C06" w:rsidRPr="00D57041" w:rsidRDefault="00080C06" w:rsidP="004C7482">
      <w:pPr>
        <w:pStyle w:val="Body"/>
        <w:ind w:left="720" w:hanging="720"/>
        <w:jc w:val="both"/>
      </w:pPr>
      <w:r w:rsidRPr="00D57041">
        <w:t xml:space="preserve">Santos-Iglesias, P., Sierra, J. C., &amp; Vallejo-Medina, P. (2013). Predictors of Sexual Assertiveness: The Role of Sexual Desire, Arousal, Attitudes, and Partner Abuse. </w:t>
      </w:r>
      <w:r w:rsidRPr="00F214B5">
        <w:rPr>
          <w:i/>
          <w:iCs/>
        </w:rPr>
        <w:t>Archives of Sexual Behavior, 42</w:t>
      </w:r>
      <w:r w:rsidRPr="00D57041">
        <w:t xml:space="preserve">(6), 1043–1052. </w:t>
      </w:r>
      <w:r w:rsidR="00F214B5">
        <w:fldChar w:fldCharType="begin"/>
      </w:r>
      <w:r w:rsidR="00F214B5">
        <w:instrText xml:space="preserve"> HYPERLINK "</w:instrText>
      </w:r>
      <w:r w:rsidR="00F214B5" w:rsidRPr="00D57041">
        <w:instrText>https://doi.org/10.1007/s10508-012-9998-3</w:instrText>
      </w:r>
      <w:r w:rsidR="00F214B5">
        <w:instrText xml:space="preserve">" </w:instrText>
      </w:r>
      <w:r w:rsidR="00F214B5">
        <w:fldChar w:fldCharType="separate"/>
      </w:r>
      <w:r w:rsidR="00F214B5" w:rsidRPr="001F38FF">
        <w:rPr>
          <w:rStyle w:val="Hipervnculo"/>
        </w:rPr>
        <w:t>https://doi.org/10.1007/s10508-012-9998-3</w:t>
      </w:r>
      <w:r w:rsidR="00F214B5">
        <w:fldChar w:fldCharType="end"/>
      </w:r>
      <w:r w:rsidR="00F214B5">
        <w:t xml:space="preserve"> </w:t>
      </w:r>
    </w:p>
    <w:p w14:paraId="5FDA5786" w14:textId="0FDC1C38" w:rsidR="00080C06" w:rsidRPr="00D57041" w:rsidRDefault="00080C06" w:rsidP="00080C06">
      <w:pPr>
        <w:pStyle w:val="Body"/>
        <w:ind w:left="720" w:hanging="720"/>
        <w:jc w:val="both"/>
      </w:pPr>
      <w:r w:rsidRPr="004C7482">
        <w:t xml:space="preserve">Santos-Iglesias, P., Vallejo-Medina, P., &amp; Sierra, J. C. (2013). </w:t>
      </w:r>
      <w:r w:rsidRPr="00D57041">
        <w:t xml:space="preserve">Equivalence and Standard Scores of the Hurlbert Index of Sexual Assertiveness Across Spanish Men and Women. </w:t>
      </w:r>
      <w:r w:rsidRPr="00F214B5">
        <w:rPr>
          <w:i/>
          <w:iCs/>
        </w:rPr>
        <w:t>Anales de Psicología / Annals of Psychology, 30</w:t>
      </w:r>
      <w:r w:rsidRPr="00D57041">
        <w:t xml:space="preserve">(1), 232–237. </w:t>
      </w:r>
      <w:r w:rsidR="00F214B5">
        <w:fldChar w:fldCharType="begin"/>
      </w:r>
      <w:r w:rsidR="00F214B5">
        <w:instrText xml:space="preserve"> HYPERLINK "</w:instrText>
      </w:r>
      <w:r w:rsidR="00F214B5" w:rsidRPr="00D57041">
        <w:instrText>https://doi.org/10.6018/analesps.30.1.143321</w:instrText>
      </w:r>
      <w:r w:rsidR="00F214B5">
        <w:instrText xml:space="preserve">" </w:instrText>
      </w:r>
      <w:r w:rsidR="00F214B5">
        <w:fldChar w:fldCharType="separate"/>
      </w:r>
      <w:r w:rsidR="00F214B5" w:rsidRPr="001F38FF">
        <w:rPr>
          <w:rStyle w:val="Hipervnculo"/>
        </w:rPr>
        <w:t>https://doi.org/10.6018/analesps.30.1.143321</w:t>
      </w:r>
      <w:r w:rsidR="00F214B5">
        <w:fldChar w:fldCharType="end"/>
      </w:r>
      <w:r w:rsidR="00F214B5">
        <w:t xml:space="preserve"> </w:t>
      </w:r>
    </w:p>
    <w:p w14:paraId="565C8E17" w14:textId="3E44E14A" w:rsidR="00080C06" w:rsidRPr="00D57041" w:rsidRDefault="00080C06" w:rsidP="00080C06">
      <w:pPr>
        <w:pStyle w:val="Body"/>
        <w:ind w:left="720" w:hanging="720"/>
        <w:jc w:val="both"/>
      </w:pPr>
      <w:r w:rsidRPr="00D57041">
        <w:t xml:space="preserve">Sastre, F., Rosa, M. D. L., Ibanez, G. E., Whitt, E., Martin, S. S., &amp; O’Connell, D. J. (2015). Condom use preferences among Latinos in Miami-Dade: emerging themes concerning men’s and women’s culturally-ascribed attitudes and behaviours. </w:t>
      </w:r>
      <w:r w:rsidRPr="00F214B5">
        <w:rPr>
          <w:i/>
          <w:iCs/>
        </w:rPr>
        <w:t>Culture, Health &amp; Sexuality, 17</w:t>
      </w:r>
      <w:r w:rsidRPr="00D57041">
        <w:t xml:space="preserve">(6), 667–681. </w:t>
      </w:r>
      <w:r w:rsidR="00F214B5">
        <w:fldChar w:fldCharType="begin"/>
      </w:r>
      <w:r w:rsidR="00F214B5">
        <w:instrText xml:space="preserve"> HYPERLINK "</w:instrText>
      </w:r>
      <w:r w:rsidR="00F214B5" w:rsidRPr="00D57041">
        <w:instrText>https://doi.org/10.1080/13691058.2014.989266</w:instrText>
      </w:r>
      <w:r w:rsidR="00F214B5">
        <w:instrText xml:space="preserve">" </w:instrText>
      </w:r>
      <w:r w:rsidR="00F214B5">
        <w:fldChar w:fldCharType="separate"/>
      </w:r>
      <w:r w:rsidR="00F214B5" w:rsidRPr="001F38FF">
        <w:rPr>
          <w:rStyle w:val="Hipervnculo"/>
        </w:rPr>
        <w:t>https://doi.org/10.1080/13691058.2014.989266</w:t>
      </w:r>
      <w:r w:rsidR="00F214B5">
        <w:fldChar w:fldCharType="end"/>
      </w:r>
      <w:r w:rsidR="00F214B5">
        <w:t xml:space="preserve"> </w:t>
      </w:r>
    </w:p>
    <w:p w14:paraId="37C3DD1A" w14:textId="6D9E243E" w:rsidR="00080C06" w:rsidRPr="00D57041" w:rsidRDefault="00080C06" w:rsidP="00080C06">
      <w:pPr>
        <w:pStyle w:val="Body"/>
        <w:ind w:left="720" w:hanging="720"/>
        <w:jc w:val="both"/>
      </w:pPr>
      <w:r w:rsidRPr="00D57041">
        <w:lastRenderedPageBreak/>
        <w:t xml:space="preserve">Schry, A. R., &amp; White, S. W. (2013). Sexual Assertiveness Mediates the Effect of Social Interaction Anxiety on Sexual Victimization Risk Among College Women. </w:t>
      </w:r>
      <w:r w:rsidRPr="00F214B5">
        <w:rPr>
          <w:i/>
          <w:iCs/>
        </w:rPr>
        <w:t>Behavior Therapy, 44</w:t>
      </w:r>
      <w:r w:rsidRPr="00D57041">
        <w:t xml:space="preserve">(1), 125–136. </w:t>
      </w:r>
      <w:r w:rsidR="00F214B5">
        <w:fldChar w:fldCharType="begin"/>
      </w:r>
      <w:r w:rsidR="00F214B5">
        <w:instrText xml:space="preserve"> HYPERLINK "</w:instrText>
      </w:r>
      <w:r w:rsidR="00F214B5" w:rsidRPr="00D57041">
        <w:instrText>https://doi.org/10.1016/j.beth.2012.09.001</w:instrText>
      </w:r>
      <w:r w:rsidR="00F214B5">
        <w:instrText xml:space="preserve">" </w:instrText>
      </w:r>
      <w:r w:rsidR="00F214B5">
        <w:fldChar w:fldCharType="separate"/>
      </w:r>
      <w:r w:rsidR="00F214B5" w:rsidRPr="001F38FF">
        <w:rPr>
          <w:rStyle w:val="Hipervnculo"/>
        </w:rPr>
        <w:t>https://doi.org/10.1016/j.beth.2012.09.001</w:t>
      </w:r>
      <w:r w:rsidR="00F214B5">
        <w:fldChar w:fldCharType="end"/>
      </w:r>
      <w:r w:rsidR="00F214B5">
        <w:t xml:space="preserve"> </w:t>
      </w:r>
    </w:p>
    <w:p w14:paraId="7005F2A1" w14:textId="3A24E5B9" w:rsidR="00080C06" w:rsidRPr="00D57041" w:rsidRDefault="00080C06" w:rsidP="00080C06">
      <w:pPr>
        <w:pStyle w:val="Body"/>
        <w:ind w:left="720" w:hanging="720"/>
        <w:jc w:val="both"/>
      </w:pPr>
      <w:r w:rsidRPr="00D57041">
        <w:t xml:space="preserve">Shulman, S., &amp; Connolly, J. (2013). The Challenge of Romantic Relationships in Emerging Adulthood: Reconceptualization of the Field. </w:t>
      </w:r>
      <w:r w:rsidRPr="00F214B5">
        <w:rPr>
          <w:i/>
          <w:iCs/>
        </w:rPr>
        <w:t>Emerging Adulthood, 1</w:t>
      </w:r>
      <w:r w:rsidRPr="00D57041">
        <w:t xml:space="preserve">(1), 27–39. </w:t>
      </w:r>
      <w:r w:rsidR="00F214B5">
        <w:fldChar w:fldCharType="begin"/>
      </w:r>
      <w:r w:rsidR="00F214B5">
        <w:instrText xml:space="preserve"> HYPERLINK "</w:instrText>
      </w:r>
      <w:r w:rsidR="00F214B5" w:rsidRPr="00D57041">
        <w:instrText>https://doi.org/10.1177/2167696812467330</w:instrText>
      </w:r>
      <w:r w:rsidR="00F214B5">
        <w:instrText xml:space="preserve">" </w:instrText>
      </w:r>
      <w:r w:rsidR="00F214B5">
        <w:fldChar w:fldCharType="separate"/>
      </w:r>
      <w:r w:rsidR="00F214B5" w:rsidRPr="001F38FF">
        <w:rPr>
          <w:rStyle w:val="Hipervnculo"/>
        </w:rPr>
        <w:t>https://doi.org/10.1177/2167696812467330</w:t>
      </w:r>
      <w:r w:rsidR="00F214B5">
        <w:fldChar w:fldCharType="end"/>
      </w:r>
      <w:r w:rsidR="00F214B5">
        <w:t xml:space="preserve"> </w:t>
      </w:r>
    </w:p>
    <w:p w14:paraId="2F39EF91" w14:textId="04BEFC64" w:rsidR="00080C06" w:rsidRPr="00F214B5" w:rsidRDefault="00080C06" w:rsidP="00080C06">
      <w:pPr>
        <w:pStyle w:val="Body"/>
        <w:ind w:left="720" w:hanging="720"/>
        <w:jc w:val="both"/>
        <w:rPr>
          <w:lang w:val="en-US"/>
        </w:rPr>
      </w:pPr>
      <w:r w:rsidRPr="00D57041">
        <w:t xml:space="preserve">Simon, W., &amp; Gagnon, J. H. (2003). Sexual Scripts: Origins, Influences and Changes. </w:t>
      </w:r>
      <w:r w:rsidRPr="00F214B5">
        <w:rPr>
          <w:i/>
          <w:iCs/>
        </w:rPr>
        <w:t>Qualitative Sociology, 26</w:t>
      </w:r>
      <w:r w:rsidRPr="00D57041">
        <w:t xml:space="preserve">(4), 491–497. </w:t>
      </w:r>
      <w:r w:rsidR="00F214B5">
        <w:fldChar w:fldCharType="begin"/>
      </w:r>
      <w:r w:rsidR="00F214B5">
        <w:instrText xml:space="preserve"> HYPERLINK "</w:instrText>
      </w:r>
      <w:r w:rsidR="00F214B5" w:rsidRPr="00D57041">
        <w:instrText>https://doi.org/10.1023/B:QUAS.0000005053.99846.e5</w:instrText>
      </w:r>
      <w:r w:rsidR="00F214B5">
        <w:instrText xml:space="preserve">" </w:instrText>
      </w:r>
      <w:r w:rsidR="00F214B5">
        <w:fldChar w:fldCharType="separate"/>
      </w:r>
      <w:r w:rsidR="00F214B5" w:rsidRPr="00F214B5">
        <w:rPr>
          <w:rStyle w:val="Hipervnculo"/>
          <w:lang w:val="en-US"/>
        </w:rPr>
        <w:t>https://doi.org/10.1023/B:QUAS.0000005053.99846.e5</w:t>
      </w:r>
      <w:r w:rsidR="00F214B5">
        <w:fldChar w:fldCharType="end"/>
      </w:r>
      <w:r w:rsidR="00F214B5" w:rsidRPr="00F214B5">
        <w:rPr>
          <w:lang w:val="en-US"/>
        </w:rPr>
        <w:t xml:space="preserve"> </w:t>
      </w:r>
    </w:p>
    <w:p w14:paraId="5CA868DD" w14:textId="290A287F" w:rsidR="00080C06" w:rsidRPr="00D57041" w:rsidRDefault="00080C06" w:rsidP="00080C06">
      <w:pPr>
        <w:pStyle w:val="Body"/>
        <w:ind w:left="720" w:hanging="720"/>
        <w:jc w:val="both"/>
      </w:pPr>
      <w:r w:rsidRPr="00F214B5">
        <w:rPr>
          <w:lang w:val="en-US"/>
        </w:rPr>
        <w:t xml:space="preserve">Tolman, D. L., Davis, B. R., &amp; Bowman, C. P. (2016). </w:t>
      </w:r>
      <w:r w:rsidRPr="00D57041">
        <w:t xml:space="preserve">“That’s Just How It Is”: A Gendered Analysis of Masculinity and Femininity Ideologies in Adolescent Girls’ and Boys’ Heterosexual Relationships. </w:t>
      </w:r>
      <w:r w:rsidRPr="00F214B5">
        <w:rPr>
          <w:i/>
          <w:iCs/>
        </w:rPr>
        <w:t>Journal of Adolescent Research, 31</w:t>
      </w:r>
      <w:r w:rsidRPr="00D57041">
        <w:t xml:space="preserve">(1), 3–31. </w:t>
      </w:r>
      <w:r w:rsidR="00F214B5">
        <w:fldChar w:fldCharType="begin"/>
      </w:r>
      <w:r w:rsidR="00F214B5">
        <w:instrText xml:space="preserve"> HYPERLINK "</w:instrText>
      </w:r>
      <w:r w:rsidR="00F214B5" w:rsidRPr="00D57041">
        <w:instrText>https://doi.org/10.1177/0743558415587325</w:instrText>
      </w:r>
      <w:r w:rsidR="00F214B5">
        <w:instrText xml:space="preserve">" </w:instrText>
      </w:r>
      <w:r w:rsidR="00F214B5">
        <w:fldChar w:fldCharType="separate"/>
      </w:r>
      <w:r w:rsidR="00F214B5" w:rsidRPr="001F38FF">
        <w:rPr>
          <w:rStyle w:val="Hipervnculo"/>
        </w:rPr>
        <w:t>https://doi.org/10.1177/0743558415587325</w:t>
      </w:r>
      <w:r w:rsidR="00F214B5">
        <w:fldChar w:fldCharType="end"/>
      </w:r>
      <w:r w:rsidR="00F214B5">
        <w:t xml:space="preserve"> </w:t>
      </w:r>
    </w:p>
    <w:p w14:paraId="43CBC24C" w14:textId="41C5E835" w:rsidR="00080C06" w:rsidRPr="00080C06" w:rsidRDefault="00080C06" w:rsidP="00080C06">
      <w:pPr>
        <w:pStyle w:val="Body"/>
        <w:ind w:left="720" w:hanging="720"/>
        <w:jc w:val="both"/>
      </w:pPr>
      <w:r w:rsidRPr="00D57041">
        <w:t xml:space="preserve">Torres-Obregon, R., Onofre-Rodríguez, D. J., Sierra, J. C., Benavides-Torres, R. A., &amp; Garza-Elizondo, M. E. (2017). </w:t>
      </w:r>
      <w:r w:rsidRPr="00080C06">
        <w:t xml:space="preserve">Validación de la Sexual Assertiveness </w:t>
      </w:r>
      <w:r w:rsidRPr="00F214B5">
        <w:rPr>
          <w:i/>
          <w:iCs/>
        </w:rPr>
        <w:t>Scale en mujeres mexicanas. Suma Psicológica, 24</w:t>
      </w:r>
      <w:r w:rsidRPr="00080C06">
        <w:t xml:space="preserve">(1), 34–41. </w:t>
      </w:r>
      <w:r w:rsidR="00F214B5">
        <w:fldChar w:fldCharType="begin"/>
      </w:r>
      <w:r w:rsidR="00F214B5">
        <w:instrText xml:space="preserve"> HYPERLINK "</w:instrText>
      </w:r>
      <w:r w:rsidR="00F214B5" w:rsidRPr="00D57041">
        <w:instrText>https://doi.org/10.1016/j.sumpsi.2017.01.001</w:instrText>
      </w:r>
      <w:r w:rsidR="00F214B5">
        <w:instrText xml:space="preserve">" </w:instrText>
      </w:r>
      <w:r w:rsidR="00F214B5">
        <w:fldChar w:fldCharType="separate"/>
      </w:r>
      <w:r w:rsidR="00F214B5" w:rsidRPr="001F38FF">
        <w:rPr>
          <w:rStyle w:val="Hipervnculo"/>
        </w:rPr>
        <w:t>https://doi.org/10.1016/j.sumpsi.2017.01.001</w:t>
      </w:r>
      <w:r w:rsidR="00F214B5">
        <w:fldChar w:fldCharType="end"/>
      </w:r>
      <w:r w:rsidR="00F214B5">
        <w:t xml:space="preserve"> </w:t>
      </w:r>
    </w:p>
    <w:p w14:paraId="7AE9B98B" w14:textId="0D3A1FA5" w:rsidR="00080C06" w:rsidRPr="00F214B5" w:rsidRDefault="00080C06" w:rsidP="00080C06">
      <w:pPr>
        <w:pStyle w:val="Body"/>
        <w:ind w:left="720" w:hanging="720"/>
        <w:jc w:val="both"/>
        <w:rPr>
          <w:lang w:val="en-US"/>
        </w:rPr>
      </w:pPr>
      <w:r w:rsidRPr="00D57041">
        <w:t xml:space="preserve">Vannier, S. A., &amp; O’Sullivan, L. F. (2011). Communicating Interest in Sex: Verbal and Nonverbal Initiation of Sexual Activity in Young Adults’ Romantic Dating Relationships. </w:t>
      </w:r>
      <w:r w:rsidRPr="00F214B5">
        <w:rPr>
          <w:i/>
          <w:iCs/>
          <w:lang w:val="en-US"/>
        </w:rPr>
        <w:t>Archives of Sexual Behavior, 40</w:t>
      </w:r>
      <w:r w:rsidRPr="00F214B5">
        <w:rPr>
          <w:lang w:val="en-US"/>
        </w:rPr>
        <w:t xml:space="preserve">(5), 961–969. </w:t>
      </w:r>
      <w:r w:rsidR="00F214B5">
        <w:rPr>
          <w:lang w:val="en-US"/>
        </w:rPr>
        <w:fldChar w:fldCharType="begin"/>
      </w:r>
      <w:r w:rsidR="00F214B5">
        <w:rPr>
          <w:lang w:val="en-US"/>
        </w:rPr>
        <w:instrText xml:space="preserve"> HYPERLINK "</w:instrText>
      </w:r>
      <w:r w:rsidR="00F214B5" w:rsidRPr="00F214B5">
        <w:rPr>
          <w:lang w:val="en-US"/>
        </w:rPr>
        <w:instrText>https://doi.org/10.1007/s10508-010-9663-7</w:instrText>
      </w:r>
      <w:r w:rsidR="00F214B5">
        <w:rPr>
          <w:lang w:val="en-US"/>
        </w:rPr>
        <w:instrText xml:space="preserve">" </w:instrText>
      </w:r>
      <w:r w:rsidR="00F214B5">
        <w:rPr>
          <w:lang w:val="en-US"/>
        </w:rPr>
        <w:fldChar w:fldCharType="separate"/>
      </w:r>
      <w:r w:rsidR="00F214B5" w:rsidRPr="001F38FF">
        <w:rPr>
          <w:rStyle w:val="Hipervnculo"/>
          <w:lang w:val="en-US"/>
        </w:rPr>
        <w:t>https://doi.org/10.1007/s10508-010-9663-7</w:t>
      </w:r>
      <w:r w:rsidR="00F214B5">
        <w:rPr>
          <w:lang w:val="en-US"/>
        </w:rPr>
        <w:fldChar w:fldCharType="end"/>
      </w:r>
      <w:r w:rsidR="00F214B5">
        <w:rPr>
          <w:lang w:val="en-US"/>
        </w:rPr>
        <w:t xml:space="preserve"> </w:t>
      </w:r>
    </w:p>
    <w:p w14:paraId="738004D3" w14:textId="475ECFF7" w:rsidR="00080C06" w:rsidRPr="00D57041" w:rsidRDefault="00080C06" w:rsidP="00080C06">
      <w:pPr>
        <w:pStyle w:val="Body"/>
        <w:ind w:left="720" w:hanging="720"/>
        <w:jc w:val="both"/>
      </w:pPr>
      <w:r w:rsidRPr="00F214B5">
        <w:rPr>
          <w:lang w:val="en-US"/>
        </w:rPr>
        <w:t xml:space="preserve">Yoshioka, M. (2000). </w:t>
      </w:r>
      <w:r w:rsidRPr="00D57041">
        <w:t xml:space="preserve">Substantive Differences in the Assertiveness of Low-Income African American, Hispanic, and Caucasian Women. </w:t>
      </w:r>
      <w:r w:rsidRPr="00F214B5">
        <w:rPr>
          <w:i/>
          <w:iCs/>
        </w:rPr>
        <w:t>The Journal of Psychology, 134</w:t>
      </w:r>
      <w:r w:rsidRPr="00D57041">
        <w:t xml:space="preserve">(3), 243–259. </w:t>
      </w:r>
      <w:r w:rsidR="00D57041">
        <w:fldChar w:fldCharType="begin"/>
      </w:r>
      <w:r w:rsidR="00D57041">
        <w:instrText xml:space="preserve"> HYPERLINK "</w:instrText>
      </w:r>
      <w:r w:rsidR="00D57041" w:rsidRPr="00D57041">
        <w:instrText>https://doi.org/10.1080/00223980009600865</w:instrText>
      </w:r>
      <w:r w:rsidR="00D57041">
        <w:instrText xml:space="preserve">" </w:instrText>
      </w:r>
      <w:r w:rsidR="00D57041">
        <w:fldChar w:fldCharType="separate"/>
      </w:r>
      <w:r w:rsidR="00D57041" w:rsidRPr="001F38FF">
        <w:rPr>
          <w:rStyle w:val="Hipervnculo"/>
        </w:rPr>
        <w:t>https://doi.org/10.1080/00223980009600865</w:t>
      </w:r>
      <w:r w:rsidR="00D57041">
        <w:fldChar w:fldCharType="end"/>
      </w:r>
      <w:r w:rsidR="00D57041">
        <w:t xml:space="preserve"> </w:t>
      </w:r>
    </w:p>
    <w:p w14:paraId="3CBBBDE3" w14:textId="018D9DC0" w:rsidR="004F1A76" w:rsidRPr="00D57041" w:rsidRDefault="00080C06" w:rsidP="00080C06">
      <w:pPr>
        <w:pStyle w:val="Body"/>
        <w:ind w:left="720" w:hanging="720"/>
        <w:jc w:val="both"/>
        <w:rPr>
          <w:color w:val="auto"/>
        </w:rPr>
      </w:pPr>
      <w:r w:rsidRPr="00D57041">
        <w:t xml:space="preserve">Zerubavel, N., &amp; Messman-Moore, T. L. (2013). Sexual Victimization, Fear of Sexual Powerlessness, and Cognitive Emotion Dysregulation as Barriers to Sexual Assertiveness in College Women. </w:t>
      </w:r>
      <w:r w:rsidRPr="00F214B5">
        <w:rPr>
          <w:i/>
          <w:iCs/>
        </w:rPr>
        <w:t>Violence Against Women, 19</w:t>
      </w:r>
      <w:r w:rsidRPr="00D57041">
        <w:t xml:space="preserve">(12), 1518–1537. </w:t>
      </w:r>
      <w:r w:rsidR="00D57041">
        <w:fldChar w:fldCharType="begin"/>
      </w:r>
      <w:r w:rsidR="00D57041">
        <w:instrText xml:space="preserve"> HYPERLINK "</w:instrText>
      </w:r>
      <w:r w:rsidR="00D57041" w:rsidRPr="00D57041">
        <w:instrText>https://doi.org/10.1177/1077801213517566</w:instrText>
      </w:r>
      <w:r w:rsidR="00D57041">
        <w:instrText xml:space="preserve">" </w:instrText>
      </w:r>
      <w:r w:rsidR="00D57041">
        <w:fldChar w:fldCharType="separate"/>
      </w:r>
      <w:r w:rsidR="00D57041" w:rsidRPr="001F38FF">
        <w:rPr>
          <w:rStyle w:val="Hipervnculo"/>
        </w:rPr>
        <w:t>https://doi.org/10.1177/1077801213517566</w:t>
      </w:r>
      <w:r w:rsidR="00D57041">
        <w:fldChar w:fldCharType="end"/>
      </w:r>
      <w:r w:rsidR="00D57041">
        <w:t xml:space="preserve"> </w:t>
      </w:r>
    </w:p>
    <w:p w14:paraId="09708D14" w14:textId="77777777" w:rsidR="004F1A76" w:rsidRDefault="004F1A76">
      <w:pPr>
        <w:pStyle w:val="Body"/>
        <w:ind w:left="720" w:hanging="720"/>
        <w:jc w:val="both"/>
        <w:rPr>
          <w:rStyle w:val="Nmerodepgina"/>
          <w:lang w:val="en-US"/>
        </w:rPr>
      </w:pPr>
    </w:p>
    <w:p w14:paraId="3DE0E30D" w14:textId="77777777" w:rsidR="004F1A76" w:rsidRDefault="002B5CD2">
      <w:pPr>
        <w:pStyle w:val="Body"/>
        <w:shd w:val="clear" w:color="auto" w:fill="FFFFFF"/>
        <w:jc w:val="right"/>
        <w:rPr>
          <w:i/>
          <w:iCs/>
          <w:sz w:val="20"/>
          <w:szCs w:val="20"/>
        </w:rPr>
      </w:pPr>
      <w:r>
        <w:rPr>
          <w:i/>
          <w:iCs/>
          <w:sz w:val="20"/>
          <w:szCs w:val="20"/>
          <w:lang w:val="en-US"/>
        </w:rPr>
        <w:t>Received</w:t>
      </w:r>
      <w:r>
        <w:rPr>
          <w:i/>
          <w:iCs/>
          <w:sz w:val="20"/>
          <w:szCs w:val="20"/>
          <w:lang w:val="pt-PT"/>
        </w:rPr>
        <w:t xml:space="preserve">: </w:t>
      </w:r>
      <w:r>
        <w:rPr>
          <w:i/>
          <w:iCs/>
          <w:sz w:val="20"/>
          <w:szCs w:val="20"/>
          <w:lang w:val="es-ES_tradnl"/>
        </w:rPr>
        <w:t>2020-06-06</w:t>
      </w:r>
    </w:p>
    <w:p w14:paraId="777338B2" w14:textId="65532ECF" w:rsidR="004F1A76" w:rsidRDefault="002B5CD2">
      <w:pPr>
        <w:pStyle w:val="Body"/>
        <w:shd w:val="clear" w:color="auto" w:fill="FFFFFF"/>
        <w:jc w:val="right"/>
        <w:rPr>
          <w:i/>
          <w:iCs/>
          <w:sz w:val="20"/>
          <w:szCs w:val="20"/>
          <w:lang w:val="es-ES_tradnl"/>
        </w:rPr>
      </w:pPr>
      <w:proofErr w:type="spellStart"/>
      <w:r>
        <w:rPr>
          <w:i/>
          <w:iCs/>
          <w:sz w:val="20"/>
          <w:szCs w:val="20"/>
          <w:lang w:val="es-ES_tradnl"/>
        </w:rPr>
        <w:t>Accepted</w:t>
      </w:r>
      <w:proofErr w:type="spellEnd"/>
      <w:r>
        <w:rPr>
          <w:i/>
          <w:iCs/>
          <w:sz w:val="20"/>
          <w:szCs w:val="20"/>
          <w:lang w:val="es-ES_tradnl"/>
        </w:rPr>
        <w:t>:</w:t>
      </w:r>
      <w:r>
        <w:rPr>
          <w:rFonts w:ascii="Segoe UI" w:eastAsia="Segoe UI" w:hAnsi="Segoe UI" w:cs="Segoe UI"/>
          <w:sz w:val="21"/>
          <w:szCs w:val="21"/>
          <w:shd w:val="clear" w:color="auto" w:fill="FFFFFF"/>
          <w:lang w:val="es-ES_tradnl"/>
        </w:rPr>
        <w:t xml:space="preserve"> </w:t>
      </w:r>
      <w:r>
        <w:rPr>
          <w:i/>
          <w:iCs/>
          <w:sz w:val="20"/>
          <w:szCs w:val="20"/>
          <w:lang w:val="es-ES_tradnl"/>
        </w:rPr>
        <w:t>2020-08-12</w:t>
      </w:r>
    </w:p>
    <w:p w14:paraId="4337AB84" w14:textId="49BBCB82" w:rsidR="00080C06" w:rsidRDefault="00080C06">
      <w:pPr>
        <w:rPr>
          <w:i/>
          <w:iCs/>
          <w:color w:val="000000"/>
          <w:sz w:val="20"/>
          <w:szCs w:val="20"/>
          <w:u w:color="000000"/>
          <w:lang w:val="es-ES_tradnl"/>
          <w14:textOutline w14:w="0" w14:cap="flat" w14:cmpd="sng" w14:algn="ctr">
            <w14:noFill/>
            <w14:prstDash w14:val="solid"/>
            <w14:bevel/>
          </w14:textOutline>
        </w:rPr>
      </w:pPr>
      <w:r>
        <w:rPr>
          <w:i/>
          <w:iCs/>
          <w:sz w:val="20"/>
          <w:szCs w:val="20"/>
          <w:lang w:val="es-ES_tradnl"/>
        </w:rPr>
        <w:br w:type="page"/>
      </w:r>
    </w:p>
    <w:p w14:paraId="3F5EF1A0" w14:textId="77777777" w:rsidR="00080C06" w:rsidRPr="00080C06" w:rsidRDefault="00080C06" w:rsidP="00086231">
      <w:pPr>
        <w:pStyle w:val="Ttulosinternos"/>
        <w:rPr>
          <w:bdr w:val="none" w:sz="0" w:space="0" w:color="auto"/>
        </w:rPr>
      </w:pPr>
      <w:r w:rsidRPr="00080C06">
        <w:rPr>
          <w:bdr w:val="none" w:sz="0" w:space="0" w:color="auto"/>
        </w:rPr>
        <w:lastRenderedPageBreak/>
        <w:t xml:space="preserve">Appendix 1 </w:t>
      </w:r>
    </w:p>
    <w:p w14:paraId="38686490" w14:textId="77777777" w:rsidR="00080C06" w:rsidRPr="00080C06" w:rsidRDefault="00080C06" w:rsidP="00086231">
      <w:pPr>
        <w:pStyle w:val="SubtituloInterno"/>
        <w:jc w:val="center"/>
        <w:rPr>
          <w:bdr w:val="none" w:sz="0" w:space="0" w:color="auto"/>
        </w:rPr>
      </w:pPr>
      <w:r w:rsidRPr="00080C06">
        <w:rPr>
          <w:bdr w:val="none" w:sz="0" w:space="0" w:color="auto"/>
        </w:rPr>
        <w:t>Main results of the revised studies about Sexual Assertiveness (SA)</w:t>
      </w:r>
    </w:p>
    <w:p w14:paraId="17E6AF33" w14:textId="77777777" w:rsidR="00080C06" w:rsidRPr="00080C06" w:rsidRDefault="00080C06" w:rsidP="00080C06">
      <w:pPr>
        <w:autoSpaceDE w:val="0"/>
        <w:autoSpaceDN w:val="0"/>
        <w:adjustRightInd w:val="0"/>
        <w:jc w:val="both"/>
        <w:rPr>
          <w:rFonts w:ascii="Arial" w:hAnsi="Arial" w:cs="Arial"/>
          <w:color w:val="000000"/>
          <w:sz w:val="16"/>
          <w:szCs w:val="16"/>
          <w:lang w:eastAsia="es-ES"/>
        </w:rPr>
      </w:pPr>
    </w:p>
    <w:tbl>
      <w:tblPr>
        <w:tblStyle w:val="Tablaconcuadrcula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1"/>
        <w:gridCol w:w="1595"/>
        <w:gridCol w:w="2640"/>
        <w:gridCol w:w="1504"/>
        <w:gridCol w:w="2320"/>
      </w:tblGrid>
      <w:tr w:rsidR="00080C06" w:rsidRPr="00080C06" w14:paraId="4DDCC70D" w14:textId="77777777" w:rsidTr="00080C06">
        <w:trPr>
          <w:cantSplit/>
          <w:trHeight w:val="841"/>
        </w:trPr>
        <w:tc>
          <w:tcPr>
            <w:tcW w:w="0" w:type="auto"/>
            <w:tcBorders>
              <w:top w:val="single" w:sz="4" w:space="0" w:color="auto"/>
              <w:bottom w:val="single" w:sz="4" w:space="0" w:color="auto"/>
            </w:tcBorders>
          </w:tcPr>
          <w:p w14:paraId="07DBE490" w14:textId="77777777" w:rsidR="00080C06" w:rsidRPr="00080C06" w:rsidRDefault="00080C06" w:rsidP="00080C06">
            <w:pPr>
              <w:rPr>
                <w:rFonts w:ascii="Times New Roman" w:hAnsi="Times New Roman"/>
                <w:sz w:val="20"/>
                <w:szCs w:val="20"/>
                <w:lang w:eastAsia="es-ES_tradnl"/>
              </w:rPr>
            </w:pPr>
            <w:r w:rsidRPr="00080C06">
              <w:rPr>
                <w:rFonts w:ascii="Times New Roman" w:hAnsi="Times New Roman"/>
                <w:sz w:val="20"/>
                <w:szCs w:val="20"/>
                <w:lang w:eastAsia="es-ES_tradnl"/>
              </w:rPr>
              <w:t>Author, year</w:t>
            </w:r>
          </w:p>
        </w:tc>
        <w:tc>
          <w:tcPr>
            <w:tcW w:w="0" w:type="auto"/>
            <w:tcBorders>
              <w:top w:val="single" w:sz="4" w:space="0" w:color="auto"/>
              <w:bottom w:val="single" w:sz="4" w:space="0" w:color="auto"/>
            </w:tcBorders>
          </w:tcPr>
          <w:p w14:paraId="19DC2229" w14:textId="77777777" w:rsidR="00080C06" w:rsidRPr="00080C06" w:rsidRDefault="00080C06" w:rsidP="00080C06">
            <w:pPr>
              <w:rPr>
                <w:rFonts w:ascii="Times New Roman" w:hAnsi="Times New Roman"/>
                <w:sz w:val="20"/>
                <w:szCs w:val="20"/>
                <w:lang w:eastAsia="es-ES_tradnl"/>
              </w:rPr>
            </w:pPr>
            <w:r w:rsidRPr="00080C06">
              <w:rPr>
                <w:rFonts w:ascii="Times New Roman" w:hAnsi="Times New Roman"/>
                <w:sz w:val="20"/>
                <w:szCs w:val="20"/>
                <w:lang w:eastAsia="es-ES_tradnl"/>
              </w:rPr>
              <w:t>Sample</w:t>
            </w:r>
          </w:p>
        </w:tc>
        <w:tc>
          <w:tcPr>
            <w:tcW w:w="0" w:type="auto"/>
            <w:tcBorders>
              <w:top w:val="single" w:sz="4" w:space="0" w:color="auto"/>
              <w:bottom w:val="single" w:sz="4" w:space="0" w:color="auto"/>
            </w:tcBorders>
          </w:tcPr>
          <w:p w14:paraId="2D173B10" w14:textId="77777777" w:rsidR="00080C06" w:rsidRPr="00080C06" w:rsidRDefault="00080C06" w:rsidP="00080C06">
            <w:pPr>
              <w:rPr>
                <w:rFonts w:ascii="Times New Roman" w:hAnsi="Times New Roman"/>
                <w:sz w:val="20"/>
                <w:szCs w:val="20"/>
                <w:lang w:eastAsia="es-ES_tradnl"/>
              </w:rPr>
            </w:pPr>
            <w:r w:rsidRPr="00080C06">
              <w:rPr>
                <w:rFonts w:ascii="Times New Roman" w:hAnsi="Times New Roman"/>
                <w:sz w:val="20"/>
                <w:szCs w:val="20"/>
                <w:lang w:eastAsia="es-ES_tradnl"/>
              </w:rPr>
              <w:t>Instrument used</w:t>
            </w:r>
          </w:p>
        </w:tc>
        <w:tc>
          <w:tcPr>
            <w:tcW w:w="0" w:type="auto"/>
            <w:tcBorders>
              <w:top w:val="single" w:sz="4" w:space="0" w:color="auto"/>
              <w:bottom w:val="single" w:sz="4" w:space="0" w:color="auto"/>
            </w:tcBorders>
          </w:tcPr>
          <w:p w14:paraId="6F41A92E" w14:textId="77777777" w:rsidR="00080C06" w:rsidRPr="00080C06" w:rsidRDefault="00080C06" w:rsidP="00080C06">
            <w:pPr>
              <w:rPr>
                <w:rFonts w:ascii="Times New Roman" w:hAnsi="Times New Roman"/>
                <w:sz w:val="20"/>
                <w:szCs w:val="20"/>
                <w:lang w:eastAsia="es-ES_tradnl"/>
              </w:rPr>
            </w:pPr>
            <w:r w:rsidRPr="00080C06">
              <w:rPr>
                <w:rFonts w:ascii="Times New Roman" w:hAnsi="Times New Roman"/>
                <w:sz w:val="20"/>
                <w:szCs w:val="20"/>
                <w:lang w:eastAsia="es-ES_tradnl"/>
              </w:rPr>
              <w:t>Variables/ categories studied</w:t>
            </w:r>
          </w:p>
        </w:tc>
        <w:tc>
          <w:tcPr>
            <w:tcW w:w="0" w:type="auto"/>
            <w:tcBorders>
              <w:top w:val="single" w:sz="4" w:space="0" w:color="auto"/>
              <w:bottom w:val="single" w:sz="4" w:space="0" w:color="auto"/>
            </w:tcBorders>
          </w:tcPr>
          <w:p w14:paraId="450437C8" w14:textId="77777777" w:rsidR="00080C06" w:rsidRPr="00080C06" w:rsidRDefault="00080C06" w:rsidP="00080C06">
            <w:pPr>
              <w:rPr>
                <w:rFonts w:ascii="Times New Roman" w:hAnsi="Times New Roman"/>
                <w:sz w:val="20"/>
                <w:szCs w:val="20"/>
                <w:lang w:eastAsia="es-ES_tradnl"/>
              </w:rPr>
            </w:pPr>
            <w:r w:rsidRPr="00080C06">
              <w:rPr>
                <w:rFonts w:ascii="Times New Roman" w:hAnsi="Times New Roman"/>
                <w:sz w:val="20"/>
                <w:szCs w:val="20"/>
                <w:lang w:eastAsia="es-ES_tradnl"/>
              </w:rPr>
              <w:t>Main results</w:t>
            </w:r>
          </w:p>
        </w:tc>
      </w:tr>
      <w:tr w:rsidR="00080C06" w:rsidRPr="00080C06" w14:paraId="7BD062CD" w14:textId="77777777" w:rsidTr="00080C06">
        <w:trPr>
          <w:cantSplit/>
          <w:trHeight w:val="1134"/>
        </w:trPr>
        <w:tc>
          <w:tcPr>
            <w:tcW w:w="0" w:type="auto"/>
            <w:tcBorders>
              <w:top w:val="single" w:sz="4" w:space="0" w:color="auto"/>
            </w:tcBorders>
          </w:tcPr>
          <w:p w14:paraId="29CD1DEF" w14:textId="77777777" w:rsidR="00080C06" w:rsidRPr="00080C06" w:rsidRDefault="00080C06" w:rsidP="00080C06">
            <w:pPr>
              <w:rPr>
                <w:rFonts w:ascii="Times New Roman" w:hAnsi="Times New Roman"/>
                <w:sz w:val="16"/>
                <w:szCs w:val="16"/>
                <w:lang w:eastAsia="es-ES_tradnl"/>
              </w:rPr>
            </w:pPr>
            <w:proofErr w:type="spellStart"/>
            <w:r w:rsidRPr="00080C06">
              <w:rPr>
                <w:rFonts w:ascii="Times New Roman" w:hAnsi="Times New Roman"/>
                <w:sz w:val="16"/>
                <w:szCs w:val="16"/>
                <w:lang w:eastAsia="es-ES_tradnl"/>
              </w:rPr>
              <w:t>Arciniega</w:t>
            </w:r>
            <w:proofErr w:type="spellEnd"/>
            <w:r w:rsidRPr="00080C06">
              <w:rPr>
                <w:rFonts w:ascii="Times New Roman" w:hAnsi="Times New Roman"/>
                <w:sz w:val="16"/>
                <w:szCs w:val="16"/>
                <w:lang w:eastAsia="es-ES_tradnl"/>
              </w:rPr>
              <w:t xml:space="preserve">, G. M., Tovar-Blank, Z., Tracey, T. J., &amp; Anderson, T. (2008) </w:t>
            </w:r>
          </w:p>
        </w:tc>
        <w:tc>
          <w:tcPr>
            <w:tcW w:w="0" w:type="auto"/>
            <w:tcBorders>
              <w:top w:val="single" w:sz="4" w:space="0" w:color="auto"/>
            </w:tcBorders>
          </w:tcPr>
          <w:p w14:paraId="3D0215FE"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tudy 1: 154 Mexican men.  </w:t>
            </w:r>
          </w:p>
          <w:p w14:paraId="141285A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udy 2: 477 American men with Latino origins; 403 Mexican Americans and 74 Latino non-Mexican Americans</w:t>
            </w:r>
          </w:p>
          <w:p w14:paraId="259DD2A6" w14:textId="77777777" w:rsidR="00080C06" w:rsidRPr="00080C06" w:rsidRDefault="00080C06" w:rsidP="00080C06">
            <w:pPr>
              <w:rPr>
                <w:rFonts w:ascii="Times New Roman" w:hAnsi="Times New Roman"/>
                <w:sz w:val="16"/>
                <w:szCs w:val="16"/>
                <w:lang w:eastAsia="es-ES_tradnl"/>
              </w:rPr>
            </w:pPr>
          </w:p>
        </w:tc>
        <w:tc>
          <w:tcPr>
            <w:tcW w:w="0" w:type="auto"/>
            <w:tcBorders>
              <w:top w:val="single" w:sz="4" w:space="0" w:color="auto"/>
            </w:tcBorders>
          </w:tcPr>
          <w:p w14:paraId="32A6FDA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tudy 1: a 71- item Machismo Measure was designed; The </w:t>
            </w:r>
            <w:proofErr w:type="gramStart"/>
            <w:r w:rsidRPr="00080C06">
              <w:rPr>
                <w:rFonts w:ascii="Times New Roman" w:hAnsi="Times New Roman"/>
                <w:sz w:val="16"/>
                <w:szCs w:val="16"/>
                <w:lang w:eastAsia="es-ES_tradnl"/>
              </w:rPr>
              <w:t>masculine</w:t>
            </w:r>
            <w:proofErr w:type="gramEnd"/>
            <w:r w:rsidRPr="00080C06">
              <w:rPr>
                <w:rFonts w:ascii="Times New Roman" w:hAnsi="Times New Roman"/>
                <w:sz w:val="16"/>
                <w:szCs w:val="16"/>
                <w:lang w:eastAsia="es-ES_tradnl"/>
              </w:rPr>
              <w:t>-Feminine Personality Traits Scale; Battery of Interpersonal Capabilities-Short Version; Satisfaction with life scale.</w:t>
            </w:r>
          </w:p>
          <w:p w14:paraId="4B5CBC5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tudy 2: a reduced 20-item Machismo measure; Multigroup Ethnic Identity Measure; Toronto Alexithymia Scale; Shortened Ways of Coping Questionnaire </w:t>
            </w:r>
          </w:p>
        </w:tc>
        <w:tc>
          <w:tcPr>
            <w:tcW w:w="0" w:type="auto"/>
            <w:tcBorders>
              <w:top w:val="single" w:sz="4" w:space="0" w:color="auto"/>
            </w:tcBorders>
          </w:tcPr>
          <w:p w14:paraId="3FB3227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der stereotypes: machismo</w:t>
            </w:r>
          </w:p>
        </w:tc>
        <w:tc>
          <w:tcPr>
            <w:tcW w:w="0" w:type="auto"/>
            <w:tcBorders>
              <w:top w:val="single" w:sz="4" w:space="0" w:color="auto"/>
            </w:tcBorders>
          </w:tcPr>
          <w:p w14:paraId="563CF6AE"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i/>
                <w:sz w:val="16"/>
                <w:szCs w:val="16"/>
                <w:lang w:eastAsia="es-ES_tradnl"/>
              </w:rPr>
              <w:t>Machismo</w:t>
            </w:r>
            <w:r w:rsidRPr="00080C06">
              <w:rPr>
                <w:rFonts w:ascii="Times New Roman" w:hAnsi="Times New Roman"/>
                <w:sz w:val="16"/>
                <w:szCs w:val="16"/>
                <w:lang w:eastAsia="es-ES_tradnl"/>
              </w:rPr>
              <w:t xml:space="preserve"> was related to aggressive behavior, greater levels of alexithymia, and more wishful thinking as coping mechanism; it was also related to less education. </w:t>
            </w:r>
            <w:proofErr w:type="spellStart"/>
            <w:r w:rsidRPr="00080C06">
              <w:rPr>
                <w:rFonts w:ascii="Times New Roman" w:hAnsi="Times New Roman"/>
                <w:i/>
                <w:sz w:val="16"/>
                <w:szCs w:val="16"/>
                <w:lang w:eastAsia="es-ES_tradnl"/>
              </w:rPr>
              <w:t>Caballerismo</w:t>
            </w:r>
            <w:proofErr w:type="spellEnd"/>
            <w:r w:rsidRPr="00080C06">
              <w:rPr>
                <w:rFonts w:ascii="Times New Roman" w:hAnsi="Times New Roman"/>
                <w:sz w:val="16"/>
                <w:szCs w:val="16"/>
                <w:lang w:eastAsia="es-ES_tradnl"/>
              </w:rPr>
              <w:t xml:space="preserve"> was found to be a positive variable associated with affiliation, ethnic identity, and problem-solving coping</w:t>
            </w:r>
          </w:p>
        </w:tc>
      </w:tr>
      <w:tr w:rsidR="00080C06" w:rsidRPr="00080C06" w14:paraId="5C021D89" w14:textId="77777777" w:rsidTr="00080C06">
        <w:trPr>
          <w:cantSplit/>
          <w:trHeight w:val="1134"/>
        </w:trPr>
        <w:tc>
          <w:tcPr>
            <w:tcW w:w="0" w:type="auto"/>
          </w:tcPr>
          <w:p w14:paraId="046B3A67" w14:textId="77777777" w:rsidR="00080C06" w:rsidRPr="00080C06" w:rsidRDefault="00080C06" w:rsidP="00080C06">
            <w:pPr>
              <w:rPr>
                <w:rFonts w:ascii="Times New Roman" w:hAnsi="Times New Roman"/>
                <w:sz w:val="16"/>
                <w:szCs w:val="16"/>
                <w:lang w:eastAsia="es-ES_tradnl"/>
              </w:rPr>
            </w:pPr>
            <w:proofErr w:type="spellStart"/>
            <w:r w:rsidRPr="00080C06">
              <w:rPr>
                <w:rFonts w:ascii="Times New Roman" w:hAnsi="Times New Roman"/>
                <w:sz w:val="16"/>
                <w:szCs w:val="16"/>
                <w:lang w:eastAsia="es-ES_tradnl"/>
              </w:rPr>
              <w:t>Auslander</w:t>
            </w:r>
            <w:proofErr w:type="spellEnd"/>
            <w:r w:rsidRPr="00080C06">
              <w:rPr>
                <w:rFonts w:ascii="Times New Roman" w:hAnsi="Times New Roman"/>
                <w:sz w:val="16"/>
                <w:szCs w:val="16"/>
                <w:lang w:eastAsia="es-ES_tradnl"/>
              </w:rPr>
              <w:t>, B. A., Baker, J., &amp; Short, M. B. (2012)</w:t>
            </w:r>
          </w:p>
        </w:tc>
        <w:tc>
          <w:tcPr>
            <w:tcW w:w="0" w:type="auto"/>
          </w:tcPr>
          <w:p w14:paraId="20AC328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27 college women</w:t>
            </w:r>
          </w:p>
        </w:tc>
        <w:tc>
          <w:tcPr>
            <w:tcW w:w="0" w:type="auto"/>
          </w:tcPr>
          <w:p w14:paraId="091A0B01"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Body-esteem scale (BESAA; 2001);</w:t>
            </w:r>
          </w:p>
          <w:p w14:paraId="4724E92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exual Assertiveness Scale for Women (SAS; </w:t>
            </w:r>
            <w:proofErr w:type="spellStart"/>
            <w:r w:rsidRPr="00080C06">
              <w:rPr>
                <w:rFonts w:ascii="Times New Roman" w:hAnsi="Times New Roman"/>
                <w:sz w:val="16"/>
                <w:szCs w:val="16"/>
                <w:lang w:eastAsia="es-ES_tradnl"/>
              </w:rPr>
              <w:t>Morokoff</w:t>
            </w:r>
            <w:proofErr w:type="spellEnd"/>
            <w:r w:rsidRPr="00080C06">
              <w:rPr>
                <w:rFonts w:ascii="Times New Roman" w:hAnsi="Times New Roman"/>
                <w:sz w:val="16"/>
                <w:szCs w:val="16"/>
                <w:lang w:eastAsia="es-ES_tradnl"/>
              </w:rPr>
              <w:t xml:space="preserve"> et al., 1997)</w:t>
            </w:r>
          </w:p>
        </w:tc>
        <w:tc>
          <w:tcPr>
            <w:tcW w:w="0" w:type="auto"/>
          </w:tcPr>
          <w:p w14:paraId="6E12259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Body esteem with sexual assertiveness (SA)</w:t>
            </w:r>
          </w:p>
        </w:tc>
        <w:tc>
          <w:tcPr>
            <w:tcW w:w="0" w:type="auto"/>
          </w:tcPr>
          <w:p w14:paraId="4938B4D9"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Body esteem was not related to SA in terms of initiation and refusal, but it was found to be related to condom use. Individual components of body esteem did not independently predict condom use. </w:t>
            </w:r>
          </w:p>
          <w:p w14:paraId="1F7EBC14" w14:textId="77777777" w:rsidR="00080C06" w:rsidRPr="00080C06" w:rsidRDefault="00080C06" w:rsidP="00080C06">
            <w:pPr>
              <w:rPr>
                <w:rFonts w:ascii="Times New Roman" w:hAnsi="Times New Roman"/>
                <w:sz w:val="16"/>
                <w:szCs w:val="16"/>
                <w:lang w:eastAsia="es-ES_tradnl"/>
              </w:rPr>
            </w:pPr>
          </w:p>
        </w:tc>
      </w:tr>
      <w:tr w:rsidR="00080C06" w:rsidRPr="00080C06" w14:paraId="2205C849" w14:textId="77777777" w:rsidTr="00080C06">
        <w:trPr>
          <w:cantSplit/>
          <w:trHeight w:val="1134"/>
        </w:trPr>
        <w:tc>
          <w:tcPr>
            <w:tcW w:w="0" w:type="auto"/>
          </w:tcPr>
          <w:p w14:paraId="5833FB8B" w14:textId="77777777" w:rsidR="00080C06" w:rsidRPr="00080C06" w:rsidRDefault="00080C06" w:rsidP="00080C06">
            <w:pPr>
              <w:rPr>
                <w:rFonts w:ascii="Times New Roman" w:hAnsi="Times New Roman"/>
                <w:sz w:val="16"/>
                <w:szCs w:val="16"/>
                <w:lang w:eastAsia="es-ES_tradnl"/>
              </w:rPr>
            </w:pPr>
            <w:proofErr w:type="spellStart"/>
            <w:r w:rsidRPr="00080C06">
              <w:rPr>
                <w:rFonts w:ascii="Times New Roman" w:hAnsi="Times New Roman"/>
                <w:sz w:val="16"/>
                <w:szCs w:val="16"/>
                <w:lang w:eastAsia="es-ES_tradnl"/>
              </w:rPr>
              <w:t>Auslander</w:t>
            </w:r>
            <w:proofErr w:type="spellEnd"/>
            <w:r w:rsidRPr="00080C06">
              <w:rPr>
                <w:rFonts w:ascii="Times New Roman" w:hAnsi="Times New Roman"/>
                <w:sz w:val="16"/>
                <w:szCs w:val="16"/>
                <w:lang w:eastAsia="es-ES_tradnl"/>
              </w:rPr>
              <w:t xml:space="preserve">, B., Perfect, M., </w:t>
            </w:r>
            <w:proofErr w:type="spellStart"/>
            <w:r w:rsidRPr="00080C06">
              <w:rPr>
                <w:rFonts w:ascii="Times New Roman" w:hAnsi="Times New Roman"/>
                <w:sz w:val="16"/>
                <w:szCs w:val="16"/>
                <w:lang w:eastAsia="es-ES_tradnl"/>
              </w:rPr>
              <w:t>Succop</w:t>
            </w:r>
            <w:proofErr w:type="spellEnd"/>
            <w:r w:rsidRPr="00080C06">
              <w:rPr>
                <w:rFonts w:ascii="Times New Roman" w:hAnsi="Times New Roman"/>
                <w:sz w:val="16"/>
                <w:szCs w:val="16"/>
                <w:lang w:eastAsia="es-ES_tradnl"/>
              </w:rPr>
              <w:t>, P., &amp; Rosenthal, S. (2007)</w:t>
            </w:r>
          </w:p>
        </w:tc>
        <w:tc>
          <w:tcPr>
            <w:tcW w:w="0" w:type="auto"/>
          </w:tcPr>
          <w:p w14:paraId="5D45D71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106 sexually active </w:t>
            </w:r>
            <w:proofErr w:type="gramStart"/>
            <w:r w:rsidRPr="00080C06">
              <w:rPr>
                <w:rFonts w:ascii="Times New Roman" w:hAnsi="Times New Roman"/>
                <w:sz w:val="16"/>
                <w:szCs w:val="16"/>
                <w:lang w:eastAsia="es-ES_tradnl"/>
              </w:rPr>
              <w:t>adolescents  aged</w:t>
            </w:r>
            <w:proofErr w:type="gramEnd"/>
            <w:r w:rsidRPr="00080C06">
              <w:rPr>
                <w:rFonts w:ascii="Times New Roman" w:hAnsi="Times New Roman"/>
                <w:sz w:val="16"/>
                <w:szCs w:val="16"/>
                <w:lang w:eastAsia="es-ES_tradnl"/>
              </w:rPr>
              <w:t xml:space="preserve"> 14 to 21 years</w:t>
            </w:r>
          </w:p>
        </w:tc>
        <w:tc>
          <w:tcPr>
            <w:tcW w:w="0" w:type="auto"/>
          </w:tcPr>
          <w:p w14:paraId="5B5A68A6"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Items assessing demographics, sexual history and behaviors, STDs and pregnancy, health beliefs, relationship status; the Sexual Assertiveness Scale (SAS; </w:t>
            </w:r>
            <w:proofErr w:type="spellStart"/>
            <w:r w:rsidRPr="00080C06">
              <w:rPr>
                <w:rFonts w:ascii="Times New Roman" w:hAnsi="Times New Roman"/>
                <w:sz w:val="16"/>
                <w:szCs w:val="16"/>
                <w:lang w:eastAsia="es-ES_tradnl"/>
              </w:rPr>
              <w:t>Morokoff</w:t>
            </w:r>
            <w:proofErr w:type="spellEnd"/>
            <w:r w:rsidRPr="00080C06">
              <w:rPr>
                <w:rFonts w:ascii="Times New Roman" w:hAnsi="Times New Roman"/>
                <w:sz w:val="16"/>
                <w:szCs w:val="16"/>
                <w:lang w:eastAsia="es-ES_tradnl"/>
              </w:rPr>
              <w:t xml:space="preserve"> et al., 1997); the Mutual Psychological Development Questionnaire (MPDQ)</w:t>
            </w:r>
          </w:p>
        </w:tc>
        <w:tc>
          <w:tcPr>
            <w:tcW w:w="0" w:type="auto"/>
          </w:tcPr>
          <w:p w14:paraId="366D7E79"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 with sexual history and relationship status.</w:t>
            </w:r>
          </w:p>
        </w:tc>
        <w:tc>
          <w:tcPr>
            <w:tcW w:w="0" w:type="auto"/>
          </w:tcPr>
          <w:p w14:paraId="2199BD74"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Initiation SA is not related to the other dimensions of SA. Having had a Pregnancy is related to higher levels of initiation SA. Greater number of partners was related to perceptions of less refusal and less preventive methods negotiation.</w:t>
            </w:r>
          </w:p>
        </w:tc>
      </w:tr>
      <w:tr w:rsidR="00080C06" w:rsidRPr="00080C06" w14:paraId="5A21C0E9" w14:textId="77777777" w:rsidTr="00080C06">
        <w:trPr>
          <w:cantSplit/>
          <w:trHeight w:val="841"/>
        </w:trPr>
        <w:tc>
          <w:tcPr>
            <w:tcW w:w="0" w:type="auto"/>
            <w:tcBorders>
              <w:top w:val="single" w:sz="4" w:space="0" w:color="auto"/>
            </w:tcBorders>
          </w:tcPr>
          <w:p w14:paraId="52E1546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Bay-Cheng, L. Y., &amp; Eliseo-Arras, R. K. (2008)</w:t>
            </w:r>
          </w:p>
        </w:tc>
        <w:tc>
          <w:tcPr>
            <w:tcW w:w="0" w:type="auto"/>
            <w:tcBorders>
              <w:top w:val="single" w:sz="4" w:space="0" w:color="auto"/>
            </w:tcBorders>
          </w:tcPr>
          <w:p w14:paraId="296F38D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22 undergraduate women</w:t>
            </w:r>
          </w:p>
        </w:tc>
        <w:tc>
          <w:tcPr>
            <w:tcW w:w="0" w:type="auto"/>
            <w:tcBorders>
              <w:top w:val="single" w:sz="4" w:space="0" w:color="auto"/>
            </w:tcBorders>
          </w:tcPr>
          <w:p w14:paraId="2AE3CED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Interviews; Sexual Life History Calendar</w:t>
            </w:r>
          </w:p>
        </w:tc>
        <w:tc>
          <w:tcPr>
            <w:tcW w:w="0" w:type="auto"/>
            <w:tcBorders>
              <w:top w:val="single" w:sz="4" w:space="0" w:color="auto"/>
            </w:tcBorders>
          </w:tcPr>
          <w:p w14:paraId="0083064B" w14:textId="77777777" w:rsidR="00080C06" w:rsidRPr="00080C06" w:rsidRDefault="00080C06" w:rsidP="00080C06">
            <w:pPr>
              <w:rPr>
                <w:rFonts w:ascii="Times New Roman" w:hAnsi="Times New Roman"/>
                <w:sz w:val="16"/>
                <w:szCs w:val="16"/>
                <w:lang w:val="fr-BE" w:eastAsia="es-ES_tradnl"/>
              </w:rPr>
            </w:pPr>
            <w:proofErr w:type="spellStart"/>
            <w:r w:rsidRPr="00080C06">
              <w:rPr>
                <w:rFonts w:ascii="Times New Roman" w:hAnsi="Times New Roman"/>
                <w:sz w:val="16"/>
                <w:szCs w:val="16"/>
                <w:lang w:val="fr-BE" w:eastAsia="es-ES_tradnl"/>
              </w:rPr>
              <w:t>Refusal</w:t>
            </w:r>
            <w:proofErr w:type="spellEnd"/>
            <w:r w:rsidRPr="00080C06">
              <w:rPr>
                <w:rFonts w:ascii="Times New Roman" w:hAnsi="Times New Roman"/>
                <w:sz w:val="16"/>
                <w:szCs w:val="16"/>
                <w:lang w:val="fr-BE" w:eastAsia="es-ES_tradnl"/>
              </w:rPr>
              <w:t xml:space="preserve"> SA; </w:t>
            </w:r>
            <w:proofErr w:type="spellStart"/>
            <w:r w:rsidRPr="00080C06">
              <w:rPr>
                <w:rFonts w:ascii="Times New Roman" w:hAnsi="Times New Roman"/>
                <w:sz w:val="16"/>
                <w:szCs w:val="16"/>
                <w:lang w:val="fr-BE" w:eastAsia="es-ES_tradnl"/>
              </w:rPr>
              <w:t>sexual</w:t>
            </w:r>
            <w:proofErr w:type="spellEnd"/>
            <w:r w:rsidRPr="00080C06">
              <w:rPr>
                <w:rFonts w:ascii="Times New Roman" w:hAnsi="Times New Roman"/>
                <w:sz w:val="16"/>
                <w:szCs w:val="16"/>
                <w:lang w:val="fr-BE" w:eastAsia="es-ES_tradnl"/>
              </w:rPr>
              <w:t xml:space="preserve"> compliance; </w:t>
            </w:r>
            <w:proofErr w:type="spellStart"/>
            <w:r w:rsidRPr="00080C06">
              <w:rPr>
                <w:rFonts w:ascii="Times New Roman" w:hAnsi="Times New Roman"/>
                <w:sz w:val="16"/>
                <w:szCs w:val="16"/>
                <w:lang w:val="fr-BE" w:eastAsia="es-ES_tradnl"/>
              </w:rPr>
              <w:t>gender</w:t>
            </w:r>
            <w:proofErr w:type="spellEnd"/>
            <w:r w:rsidRPr="00080C06">
              <w:rPr>
                <w:rFonts w:ascii="Times New Roman" w:hAnsi="Times New Roman"/>
                <w:sz w:val="16"/>
                <w:szCs w:val="16"/>
                <w:lang w:val="fr-BE" w:eastAsia="es-ES_tradnl"/>
              </w:rPr>
              <w:t xml:space="preserve"> </w:t>
            </w:r>
            <w:proofErr w:type="spellStart"/>
            <w:r w:rsidRPr="00080C06">
              <w:rPr>
                <w:rFonts w:ascii="Times New Roman" w:hAnsi="Times New Roman"/>
                <w:sz w:val="16"/>
                <w:szCs w:val="16"/>
                <w:lang w:val="fr-BE" w:eastAsia="es-ES_tradnl"/>
              </w:rPr>
              <w:t>norms</w:t>
            </w:r>
            <w:proofErr w:type="spellEnd"/>
            <w:r w:rsidRPr="00080C06">
              <w:rPr>
                <w:rFonts w:ascii="Times New Roman" w:hAnsi="Times New Roman"/>
                <w:sz w:val="16"/>
                <w:szCs w:val="16"/>
                <w:lang w:val="fr-BE" w:eastAsia="es-ES_tradnl"/>
              </w:rPr>
              <w:t>.</w:t>
            </w:r>
          </w:p>
        </w:tc>
        <w:tc>
          <w:tcPr>
            <w:tcW w:w="0" w:type="auto"/>
            <w:tcBorders>
              <w:top w:val="single" w:sz="4" w:space="0" w:color="auto"/>
            </w:tcBorders>
          </w:tcPr>
          <w:p w14:paraId="3D952C36"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dered norms such as passivity and subordination played important roles in laying the foundation for unwanted sex and in negotiation with the partner.</w:t>
            </w:r>
          </w:p>
          <w:p w14:paraId="1ECDD99B" w14:textId="77777777" w:rsidR="00080C06" w:rsidRPr="00080C06" w:rsidRDefault="00080C06" w:rsidP="00080C06">
            <w:pPr>
              <w:rPr>
                <w:rFonts w:ascii="Times New Roman" w:hAnsi="Times New Roman"/>
                <w:sz w:val="16"/>
                <w:szCs w:val="16"/>
                <w:lang w:eastAsia="es-ES_tradnl"/>
              </w:rPr>
            </w:pPr>
          </w:p>
        </w:tc>
      </w:tr>
      <w:tr w:rsidR="00080C06" w:rsidRPr="00080C06" w14:paraId="293A4854" w14:textId="77777777" w:rsidTr="00080C06">
        <w:trPr>
          <w:cantSplit/>
          <w:trHeight w:val="841"/>
        </w:trPr>
        <w:tc>
          <w:tcPr>
            <w:tcW w:w="0" w:type="auto"/>
          </w:tcPr>
          <w:p w14:paraId="5BF28DEC" w14:textId="77777777" w:rsidR="00080C06" w:rsidRPr="00080C06" w:rsidRDefault="00080C06" w:rsidP="00080C06">
            <w:pPr>
              <w:rPr>
                <w:rFonts w:ascii="Times New Roman" w:hAnsi="Times New Roman"/>
                <w:sz w:val="16"/>
                <w:szCs w:val="16"/>
                <w:lang w:eastAsia="es-ES_tradnl"/>
              </w:rPr>
            </w:pPr>
            <w:proofErr w:type="spellStart"/>
            <w:r w:rsidRPr="00080C06">
              <w:rPr>
                <w:rFonts w:ascii="Times New Roman" w:hAnsi="Times New Roman"/>
                <w:sz w:val="16"/>
                <w:szCs w:val="16"/>
                <w:lang w:eastAsia="es-ES_tradnl"/>
              </w:rPr>
              <w:t>Beres</w:t>
            </w:r>
            <w:proofErr w:type="spellEnd"/>
            <w:r w:rsidRPr="00080C06">
              <w:rPr>
                <w:rFonts w:ascii="Times New Roman" w:hAnsi="Times New Roman"/>
                <w:sz w:val="16"/>
                <w:szCs w:val="16"/>
                <w:lang w:eastAsia="es-ES_tradnl"/>
              </w:rPr>
              <w:t>, M. (2010)</w:t>
            </w:r>
          </w:p>
        </w:tc>
        <w:tc>
          <w:tcPr>
            <w:tcW w:w="0" w:type="auto"/>
          </w:tcPr>
          <w:p w14:paraId="033B8A6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1 young women and 10 young men</w:t>
            </w:r>
          </w:p>
        </w:tc>
        <w:tc>
          <w:tcPr>
            <w:tcW w:w="0" w:type="auto"/>
          </w:tcPr>
          <w:p w14:paraId="1E3A3C76"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In-depth unstructured interviews</w:t>
            </w:r>
          </w:p>
        </w:tc>
        <w:tc>
          <w:tcPr>
            <w:tcW w:w="0" w:type="auto"/>
          </w:tcPr>
          <w:p w14:paraId="3B2E2B9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Refusal SA</w:t>
            </w:r>
          </w:p>
        </w:tc>
        <w:tc>
          <w:tcPr>
            <w:tcW w:w="0" w:type="auto"/>
          </w:tcPr>
          <w:p w14:paraId="754A736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Tacit knowing, refusing sex, and active participation are the aspects that describe communication of men and women related to accepting or refusing sexual proposals.</w:t>
            </w:r>
          </w:p>
          <w:p w14:paraId="443B124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 </w:t>
            </w:r>
          </w:p>
        </w:tc>
      </w:tr>
      <w:tr w:rsidR="00080C06" w:rsidRPr="00080C06" w14:paraId="5AAEFC24" w14:textId="77777777" w:rsidTr="00080C06">
        <w:trPr>
          <w:cantSplit/>
          <w:trHeight w:val="841"/>
        </w:trPr>
        <w:tc>
          <w:tcPr>
            <w:tcW w:w="0" w:type="auto"/>
          </w:tcPr>
          <w:p w14:paraId="3BF57A02" w14:textId="77777777" w:rsidR="00080C06" w:rsidRPr="00080C06" w:rsidRDefault="00080C06" w:rsidP="00080C06">
            <w:pPr>
              <w:rPr>
                <w:rFonts w:ascii="Times New Roman" w:hAnsi="Times New Roman"/>
                <w:sz w:val="16"/>
                <w:szCs w:val="16"/>
                <w:lang w:eastAsia="es-ES_tradnl"/>
              </w:rPr>
            </w:pPr>
            <w:proofErr w:type="spellStart"/>
            <w:r w:rsidRPr="00080C06">
              <w:rPr>
                <w:rFonts w:ascii="Times New Roman" w:hAnsi="Times New Roman"/>
                <w:sz w:val="16"/>
                <w:szCs w:val="16"/>
                <w:lang w:eastAsia="es-ES_tradnl"/>
              </w:rPr>
              <w:t>Bourdeau</w:t>
            </w:r>
            <w:proofErr w:type="spellEnd"/>
            <w:r w:rsidRPr="00080C06">
              <w:rPr>
                <w:rFonts w:ascii="Times New Roman" w:hAnsi="Times New Roman"/>
                <w:sz w:val="16"/>
                <w:szCs w:val="16"/>
                <w:lang w:eastAsia="es-ES_tradnl"/>
              </w:rPr>
              <w:t>, B., Thomas, V. K., &amp; Long, J. K. (2008)</w:t>
            </w:r>
          </w:p>
        </w:tc>
        <w:tc>
          <w:tcPr>
            <w:tcW w:w="0" w:type="auto"/>
          </w:tcPr>
          <w:p w14:paraId="5356811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55 Latino adolescents</w:t>
            </w:r>
          </w:p>
        </w:tc>
        <w:tc>
          <w:tcPr>
            <w:tcW w:w="0" w:type="auto"/>
          </w:tcPr>
          <w:p w14:paraId="38A3D59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Demographics: country of origin, ethnic group; Sexual self-esteem (</w:t>
            </w:r>
            <w:proofErr w:type="spellStart"/>
            <w:r w:rsidRPr="00080C06">
              <w:rPr>
                <w:rFonts w:ascii="Times New Roman" w:hAnsi="Times New Roman"/>
                <w:sz w:val="16"/>
                <w:szCs w:val="16"/>
                <w:lang w:eastAsia="es-ES_tradnl"/>
              </w:rPr>
              <w:t>Buzwell</w:t>
            </w:r>
            <w:proofErr w:type="spellEnd"/>
            <w:r w:rsidRPr="00080C06">
              <w:rPr>
                <w:rFonts w:ascii="Times New Roman" w:hAnsi="Times New Roman"/>
                <w:sz w:val="16"/>
                <w:szCs w:val="16"/>
                <w:lang w:eastAsia="es-ES_tradnl"/>
              </w:rPr>
              <w:t xml:space="preserve"> &amp; Rosenthal´s, 1996); Sexual self-beliefs; Sexual self-efficacy; sexual risk-taking </w:t>
            </w:r>
          </w:p>
        </w:tc>
        <w:tc>
          <w:tcPr>
            <w:tcW w:w="0" w:type="auto"/>
          </w:tcPr>
          <w:p w14:paraId="00466B4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Latino adolescent sexual identity and risk taking</w:t>
            </w:r>
          </w:p>
        </w:tc>
        <w:tc>
          <w:tcPr>
            <w:tcW w:w="0" w:type="auto"/>
          </w:tcPr>
          <w:p w14:paraId="288D958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irls are more likely to endorse needing a commitment to have sex, expressing anxiety about being in a sexual situation, and feeling confident in their ability to initiate sex. Boys scored higher in items related to having high sex drive and expressing interest in sexual novelty.</w:t>
            </w:r>
          </w:p>
        </w:tc>
      </w:tr>
      <w:tr w:rsidR="00080C06" w:rsidRPr="00080C06" w14:paraId="1E34490D" w14:textId="77777777" w:rsidTr="00080C06">
        <w:trPr>
          <w:cantSplit/>
          <w:trHeight w:val="841"/>
        </w:trPr>
        <w:tc>
          <w:tcPr>
            <w:tcW w:w="0" w:type="auto"/>
          </w:tcPr>
          <w:p w14:paraId="060BE8F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Castillo, L. G., Perez, F. V., Castillo, R., &amp; Ghosheh, M. R. (2010)</w:t>
            </w:r>
          </w:p>
        </w:tc>
        <w:tc>
          <w:tcPr>
            <w:tcW w:w="0" w:type="auto"/>
          </w:tcPr>
          <w:p w14:paraId="11F5173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370 Latino female undergraduate students</w:t>
            </w:r>
          </w:p>
        </w:tc>
        <w:tc>
          <w:tcPr>
            <w:tcW w:w="0" w:type="auto"/>
          </w:tcPr>
          <w:p w14:paraId="02873C8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Validation of the Marianismo Beliefs Scale (MBS); Self Construal Scale; Acculturation Rating Scale for Mexican Americans-II (ARSMA-II); Multiphasic Assessment of Cultural Constructs-Short form (MACC-SF); Silencing the Self Scale (STSS)</w:t>
            </w:r>
          </w:p>
        </w:tc>
        <w:tc>
          <w:tcPr>
            <w:tcW w:w="0" w:type="auto"/>
          </w:tcPr>
          <w:p w14:paraId="192A6B81"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der stereotypes: marianismo</w:t>
            </w:r>
          </w:p>
        </w:tc>
        <w:tc>
          <w:tcPr>
            <w:tcW w:w="0" w:type="auto"/>
          </w:tcPr>
          <w:p w14:paraId="0B6AE08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Validity of the subscales of the Marianismo Belief Scale was confirmed (family pillar; virtuous and chaste; subordinate to others; silencing self to maintain harmony; spiritual pillar). There was no association between marianismo and acculturation. </w:t>
            </w:r>
          </w:p>
        </w:tc>
      </w:tr>
      <w:tr w:rsidR="00080C06" w:rsidRPr="00080C06" w14:paraId="723640B7" w14:textId="77777777" w:rsidTr="00080C06">
        <w:trPr>
          <w:cantSplit/>
          <w:trHeight w:val="1134"/>
        </w:trPr>
        <w:tc>
          <w:tcPr>
            <w:tcW w:w="0" w:type="auto"/>
          </w:tcPr>
          <w:p w14:paraId="56E33F6E" w14:textId="77777777" w:rsidR="00080C06" w:rsidRPr="00080C06" w:rsidRDefault="00080C06" w:rsidP="00080C06">
            <w:pPr>
              <w:rPr>
                <w:rFonts w:ascii="Times New Roman" w:hAnsi="Times New Roman"/>
                <w:sz w:val="16"/>
                <w:szCs w:val="16"/>
                <w:lang w:eastAsia="es-ES_tradnl"/>
              </w:rPr>
            </w:pPr>
            <w:proofErr w:type="spellStart"/>
            <w:r w:rsidRPr="00080C06">
              <w:rPr>
                <w:rFonts w:ascii="Times New Roman" w:hAnsi="Times New Roman"/>
                <w:sz w:val="16"/>
                <w:szCs w:val="16"/>
                <w:lang w:val="fr-BE" w:eastAsia="es-ES_tradnl"/>
              </w:rPr>
              <w:lastRenderedPageBreak/>
              <w:t>Fetterolf</w:t>
            </w:r>
            <w:proofErr w:type="spellEnd"/>
            <w:r w:rsidRPr="00080C06">
              <w:rPr>
                <w:rFonts w:ascii="Times New Roman" w:hAnsi="Times New Roman"/>
                <w:sz w:val="16"/>
                <w:szCs w:val="16"/>
                <w:lang w:val="fr-BE" w:eastAsia="es-ES_tradnl"/>
              </w:rPr>
              <w:t>, J. C., &amp; Sanchez, D. T. (2015).</w:t>
            </w:r>
          </w:p>
        </w:tc>
        <w:tc>
          <w:tcPr>
            <w:tcW w:w="0" w:type="auto"/>
          </w:tcPr>
          <w:p w14:paraId="6705324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udy 1: 115 men and 120 women, mean age 19 years.</w:t>
            </w:r>
          </w:p>
          <w:p w14:paraId="4D66CD6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udy 2: 67 men and 57 women</w:t>
            </w:r>
          </w:p>
        </w:tc>
        <w:tc>
          <w:tcPr>
            <w:tcW w:w="0" w:type="auto"/>
          </w:tcPr>
          <w:p w14:paraId="7BE2825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udy 1: 20-min study in a psychology laboratory about the effects of peripheral cues on perceptions of dating profiles.</w:t>
            </w:r>
          </w:p>
          <w:p w14:paraId="3BAF3DF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tudy 2: short survey about agentic desirable partner. </w:t>
            </w:r>
          </w:p>
        </w:tc>
        <w:tc>
          <w:tcPr>
            <w:tcW w:w="0" w:type="auto"/>
          </w:tcPr>
          <w:p w14:paraId="4CE8F80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 Sexual agency; gender</w:t>
            </w:r>
          </w:p>
        </w:tc>
        <w:tc>
          <w:tcPr>
            <w:tcW w:w="0" w:type="auto"/>
          </w:tcPr>
          <w:p w14:paraId="208039C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exual is understood in a different way for men and women. Women may be penalized and stigmatized for sexual agency. Women are less likely to communicate desires and initiate sex.</w:t>
            </w:r>
          </w:p>
        </w:tc>
      </w:tr>
      <w:tr w:rsidR="00080C06" w:rsidRPr="00080C06" w14:paraId="3A676BF4" w14:textId="77777777" w:rsidTr="00080C06">
        <w:trPr>
          <w:cantSplit/>
          <w:trHeight w:val="1134"/>
        </w:trPr>
        <w:tc>
          <w:tcPr>
            <w:tcW w:w="0" w:type="auto"/>
          </w:tcPr>
          <w:p w14:paraId="265DA51E" w14:textId="77777777" w:rsidR="00080C06" w:rsidRPr="00080C06" w:rsidRDefault="00080C06" w:rsidP="00080C06">
            <w:pPr>
              <w:rPr>
                <w:rFonts w:ascii="Times New Roman" w:hAnsi="Times New Roman"/>
                <w:sz w:val="16"/>
                <w:szCs w:val="16"/>
                <w:lang w:val="fr-BE" w:eastAsia="es-ES_tradnl"/>
              </w:rPr>
            </w:pPr>
            <w:proofErr w:type="spellStart"/>
            <w:r w:rsidRPr="00080C06">
              <w:rPr>
                <w:rFonts w:ascii="Times New Roman" w:hAnsi="Times New Roman"/>
                <w:sz w:val="16"/>
                <w:szCs w:val="16"/>
                <w:lang w:eastAsia="es-ES_tradnl"/>
              </w:rPr>
              <w:t>Gambrill</w:t>
            </w:r>
            <w:proofErr w:type="spellEnd"/>
            <w:r w:rsidRPr="00080C06">
              <w:rPr>
                <w:rFonts w:ascii="Times New Roman" w:hAnsi="Times New Roman"/>
                <w:sz w:val="16"/>
                <w:szCs w:val="16"/>
                <w:lang w:eastAsia="es-ES_tradnl"/>
              </w:rPr>
              <w:t>, E. D., &amp; Richey, C. A. (1975).</w:t>
            </w:r>
          </w:p>
        </w:tc>
        <w:tc>
          <w:tcPr>
            <w:tcW w:w="0" w:type="auto"/>
          </w:tcPr>
          <w:p w14:paraId="7194347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Undergraduate students: 269 men and 407 women</w:t>
            </w:r>
          </w:p>
        </w:tc>
        <w:tc>
          <w:tcPr>
            <w:tcW w:w="0" w:type="auto"/>
          </w:tcPr>
          <w:p w14:paraId="5DAD4E0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A 40-item assertion inventory for use in Assessment Research (it addresses questions about sexual contexts for assertiveness)</w:t>
            </w:r>
          </w:p>
        </w:tc>
        <w:tc>
          <w:tcPr>
            <w:tcW w:w="0" w:type="auto"/>
          </w:tcPr>
          <w:p w14:paraId="5C98827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eral Assertiveness</w:t>
            </w:r>
          </w:p>
        </w:tc>
        <w:tc>
          <w:tcPr>
            <w:tcW w:w="0" w:type="auto"/>
          </w:tcPr>
          <w:p w14:paraId="61D21A72"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The Assertion inventory appears to be useful clinically and in the investigation of group differences. Men had higher scores than women, i.e., were more assertive. </w:t>
            </w:r>
          </w:p>
          <w:p w14:paraId="544D73FC" w14:textId="77777777" w:rsidR="00080C06" w:rsidRPr="00080C06" w:rsidRDefault="00080C06" w:rsidP="00080C06">
            <w:pPr>
              <w:rPr>
                <w:rFonts w:ascii="Times New Roman" w:hAnsi="Times New Roman"/>
                <w:sz w:val="16"/>
                <w:szCs w:val="16"/>
                <w:lang w:eastAsia="es-ES_tradnl"/>
              </w:rPr>
            </w:pPr>
          </w:p>
        </w:tc>
      </w:tr>
      <w:tr w:rsidR="00080C06" w:rsidRPr="00080C06" w14:paraId="7C1B1583" w14:textId="77777777" w:rsidTr="00080C06">
        <w:trPr>
          <w:cantSplit/>
          <w:trHeight w:val="1134"/>
        </w:trPr>
        <w:tc>
          <w:tcPr>
            <w:tcW w:w="0" w:type="auto"/>
          </w:tcPr>
          <w:p w14:paraId="2CA54E94" w14:textId="77777777" w:rsidR="00080C06" w:rsidRPr="00080C06" w:rsidRDefault="00080C06" w:rsidP="00080C06">
            <w:pPr>
              <w:rPr>
                <w:rFonts w:ascii="Times New Roman" w:hAnsi="Times New Roman"/>
                <w:sz w:val="16"/>
                <w:szCs w:val="16"/>
                <w:lang w:eastAsia="es-ES_tradnl"/>
              </w:rPr>
            </w:pPr>
            <w:proofErr w:type="spellStart"/>
            <w:r w:rsidRPr="00080C06">
              <w:rPr>
                <w:rFonts w:ascii="Times New Roman" w:hAnsi="Times New Roman"/>
                <w:sz w:val="16"/>
                <w:szCs w:val="16"/>
                <w:lang w:eastAsia="es-ES_tradnl"/>
              </w:rPr>
              <w:t>Goicolea</w:t>
            </w:r>
            <w:proofErr w:type="spellEnd"/>
            <w:r w:rsidRPr="00080C06">
              <w:rPr>
                <w:rFonts w:ascii="Times New Roman" w:hAnsi="Times New Roman"/>
                <w:sz w:val="16"/>
                <w:szCs w:val="16"/>
                <w:lang w:eastAsia="es-ES_tradnl"/>
              </w:rPr>
              <w:t xml:space="preserve">, I., Torres, M. S., Edin, K., &amp; </w:t>
            </w:r>
            <w:proofErr w:type="spellStart"/>
            <w:r w:rsidRPr="00080C06">
              <w:rPr>
                <w:rFonts w:ascii="Times New Roman" w:hAnsi="Times New Roman"/>
                <w:sz w:val="16"/>
                <w:szCs w:val="16"/>
                <w:lang w:eastAsia="es-ES_tradnl"/>
              </w:rPr>
              <w:t>Öhman</w:t>
            </w:r>
            <w:proofErr w:type="spellEnd"/>
            <w:r w:rsidRPr="00080C06">
              <w:rPr>
                <w:rFonts w:ascii="Times New Roman" w:hAnsi="Times New Roman"/>
                <w:sz w:val="16"/>
                <w:szCs w:val="16"/>
                <w:lang w:eastAsia="es-ES_tradnl"/>
              </w:rPr>
              <w:t>, A. (2012).</w:t>
            </w:r>
          </w:p>
        </w:tc>
        <w:tc>
          <w:tcPr>
            <w:tcW w:w="0" w:type="auto"/>
          </w:tcPr>
          <w:p w14:paraId="5CC43C8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Data set 1: 8 young woman; data set 2: 36 health care providers; data set 3: 24 young men; data set 4: 11 activist young men </w:t>
            </w:r>
          </w:p>
        </w:tc>
        <w:tc>
          <w:tcPr>
            <w:tcW w:w="0" w:type="auto"/>
          </w:tcPr>
          <w:p w14:paraId="6F542E0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Data set 1: interviews; data set 2: interviews and focus groups; data set 3: interviews and focus groups; data set 4: interviews.</w:t>
            </w:r>
          </w:p>
        </w:tc>
        <w:tc>
          <w:tcPr>
            <w:tcW w:w="0" w:type="auto"/>
          </w:tcPr>
          <w:p w14:paraId="0B7610C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Age and gender with SA.</w:t>
            </w:r>
          </w:p>
        </w:tc>
        <w:tc>
          <w:tcPr>
            <w:tcW w:w="0" w:type="auto"/>
          </w:tcPr>
          <w:p w14:paraId="4B6EFE3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The construction of sexuality in Ecuador is framed by five repertoires that shows the hierarchy of sexualities: importance of becoming sexually respectable women; policing young women´s sexuality; men threatening and protecting women; sexual relations (fooling, seducing, abusing); emerging resistance.</w:t>
            </w:r>
          </w:p>
        </w:tc>
      </w:tr>
      <w:tr w:rsidR="00080C06" w:rsidRPr="00080C06" w14:paraId="43527ABF" w14:textId="77777777" w:rsidTr="00080C06">
        <w:trPr>
          <w:cantSplit/>
          <w:trHeight w:val="1134"/>
        </w:trPr>
        <w:tc>
          <w:tcPr>
            <w:tcW w:w="0" w:type="auto"/>
          </w:tcPr>
          <w:p w14:paraId="36152FC3" w14:textId="77777777" w:rsidR="00080C06" w:rsidRPr="00080C06" w:rsidRDefault="00080C06" w:rsidP="00080C06">
            <w:pPr>
              <w:rPr>
                <w:rFonts w:ascii="Times New Roman" w:hAnsi="Times New Roman"/>
                <w:sz w:val="16"/>
                <w:szCs w:val="16"/>
                <w:lang w:val="es-AR" w:eastAsia="es-ES_tradnl"/>
              </w:rPr>
            </w:pPr>
            <w:r w:rsidRPr="00080C06">
              <w:rPr>
                <w:rFonts w:ascii="Times New Roman" w:hAnsi="Times New Roman"/>
                <w:sz w:val="16"/>
                <w:szCs w:val="16"/>
                <w:lang w:eastAsia="es-ES_tradnl"/>
              </w:rPr>
              <w:t>Gratz, K. L., &amp; Roemer, L. (2004).</w:t>
            </w:r>
          </w:p>
        </w:tc>
        <w:tc>
          <w:tcPr>
            <w:tcW w:w="0" w:type="auto"/>
          </w:tcPr>
          <w:p w14:paraId="65D6185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tudy 1: 357 undergraduate students in USA. </w:t>
            </w:r>
          </w:p>
          <w:p w14:paraId="6170ACE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udy 2: 194 undergraduate students</w:t>
            </w:r>
          </w:p>
        </w:tc>
        <w:tc>
          <w:tcPr>
            <w:tcW w:w="0" w:type="auto"/>
          </w:tcPr>
          <w:p w14:paraId="3AA5F7F4"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Difficulties in emotion regulation scale (DERS); Generalized Expectancy for Negative Mood Regulation Scale (NMR; Catanzaro &amp; Mearns, 1990); Acceptance and Action Questionnaire (AAQ); Emotional Expressivity Scale (EES; </w:t>
            </w:r>
            <w:proofErr w:type="spellStart"/>
            <w:r w:rsidRPr="00080C06">
              <w:rPr>
                <w:rFonts w:ascii="Times New Roman" w:hAnsi="Times New Roman"/>
                <w:sz w:val="16"/>
                <w:szCs w:val="16"/>
                <w:lang w:eastAsia="es-ES_tradnl"/>
              </w:rPr>
              <w:t>Kring</w:t>
            </w:r>
            <w:proofErr w:type="spellEnd"/>
            <w:r w:rsidRPr="00080C06">
              <w:rPr>
                <w:rFonts w:ascii="Times New Roman" w:hAnsi="Times New Roman"/>
                <w:sz w:val="16"/>
                <w:szCs w:val="16"/>
                <w:lang w:eastAsia="es-ES_tradnl"/>
              </w:rPr>
              <w:t xml:space="preserve">, Smith, &amp; Neale, 1994); Deliberate Self-Harm Inventory (DSHI; Gratz, 2001); The Abuse-Perpetration Inventory (API; </w:t>
            </w:r>
            <w:proofErr w:type="spellStart"/>
            <w:r w:rsidRPr="00080C06">
              <w:rPr>
                <w:rFonts w:ascii="Times New Roman" w:hAnsi="Times New Roman"/>
                <w:sz w:val="16"/>
                <w:szCs w:val="16"/>
                <w:lang w:eastAsia="es-ES_tradnl"/>
              </w:rPr>
              <w:t>Lisak</w:t>
            </w:r>
            <w:proofErr w:type="spellEnd"/>
            <w:r w:rsidRPr="00080C06">
              <w:rPr>
                <w:rFonts w:ascii="Times New Roman" w:hAnsi="Times New Roman"/>
                <w:sz w:val="16"/>
                <w:szCs w:val="16"/>
                <w:lang w:eastAsia="es-ES_tradnl"/>
              </w:rPr>
              <w:t xml:space="preserve">, Conklin, Hopper, Miller, </w:t>
            </w:r>
            <w:proofErr w:type="spellStart"/>
            <w:r w:rsidRPr="00080C06">
              <w:rPr>
                <w:rFonts w:ascii="Times New Roman" w:hAnsi="Times New Roman"/>
                <w:sz w:val="16"/>
                <w:szCs w:val="16"/>
                <w:lang w:eastAsia="es-ES_tradnl"/>
              </w:rPr>
              <w:t>Altschuler</w:t>
            </w:r>
            <w:proofErr w:type="spellEnd"/>
            <w:r w:rsidRPr="00080C06">
              <w:rPr>
                <w:rFonts w:ascii="Times New Roman" w:hAnsi="Times New Roman"/>
                <w:sz w:val="16"/>
                <w:szCs w:val="16"/>
                <w:lang w:eastAsia="es-ES_tradnl"/>
              </w:rPr>
              <w:t>, &amp; Smith, 2000).</w:t>
            </w:r>
          </w:p>
          <w:p w14:paraId="0C2623E9" w14:textId="77777777" w:rsidR="00080C06" w:rsidRPr="00080C06" w:rsidRDefault="00080C06" w:rsidP="00080C06">
            <w:pPr>
              <w:rPr>
                <w:rFonts w:ascii="Times New Roman" w:hAnsi="Times New Roman"/>
                <w:sz w:val="16"/>
                <w:szCs w:val="16"/>
                <w:lang w:eastAsia="es-ES_tradnl"/>
              </w:rPr>
            </w:pPr>
          </w:p>
        </w:tc>
        <w:tc>
          <w:tcPr>
            <w:tcW w:w="0" w:type="auto"/>
          </w:tcPr>
          <w:p w14:paraId="2E3C541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Emotion regulation/ dysregulation</w:t>
            </w:r>
          </w:p>
        </w:tc>
        <w:tc>
          <w:tcPr>
            <w:tcW w:w="0" w:type="auto"/>
          </w:tcPr>
          <w:p w14:paraId="5B7219BE"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The existence of six separate dimensions of emotion regulation: lack of awareness; lack of clarity; non-acceptance; limited access to strategies perceived as effective; difficulties controlling impulses when experiencing negative emotions; difficulties engaging in goal-directed behaviors when experiencing negative emotions.</w:t>
            </w:r>
          </w:p>
        </w:tc>
      </w:tr>
      <w:tr w:rsidR="00080C06" w:rsidRPr="00080C06" w14:paraId="6D80E3C0" w14:textId="77777777" w:rsidTr="00080C06">
        <w:trPr>
          <w:cantSplit/>
          <w:trHeight w:val="1134"/>
        </w:trPr>
        <w:tc>
          <w:tcPr>
            <w:tcW w:w="0" w:type="auto"/>
          </w:tcPr>
          <w:p w14:paraId="4E3BBA5E"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reene, K., &amp; Faulkner, S. L. (2005).</w:t>
            </w:r>
          </w:p>
        </w:tc>
        <w:tc>
          <w:tcPr>
            <w:tcW w:w="0" w:type="auto"/>
          </w:tcPr>
          <w:p w14:paraId="64697ED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698 couples</w:t>
            </w:r>
          </w:p>
        </w:tc>
        <w:tc>
          <w:tcPr>
            <w:tcW w:w="0" w:type="auto"/>
          </w:tcPr>
          <w:p w14:paraId="3E33DE04"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exual Self-Disclosure Scale (SDSS; Herold &amp; Way, 1988); Dyadic Sexual Communication scale (DSC; Catania et al., 1992); Dyadic Sexual Regulation scale (DSR; Catania et al., 1992); Double Standard Scale (Caron, Davis, </w:t>
            </w:r>
            <w:proofErr w:type="spellStart"/>
            <w:r w:rsidRPr="00080C06">
              <w:rPr>
                <w:rFonts w:ascii="Times New Roman" w:hAnsi="Times New Roman"/>
                <w:sz w:val="16"/>
                <w:szCs w:val="16"/>
                <w:lang w:eastAsia="es-ES_tradnl"/>
              </w:rPr>
              <w:t>Halteman</w:t>
            </w:r>
            <w:proofErr w:type="spellEnd"/>
            <w:r w:rsidRPr="00080C06">
              <w:rPr>
                <w:rFonts w:ascii="Times New Roman" w:hAnsi="Times New Roman"/>
                <w:sz w:val="16"/>
                <w:szCs w:val="16"/>
                <w:lang w:eastAsia="es-ES_tradnl"/>
              </w:rPr>
              <w:t xml:space="preserve">, &amp; Stickle, 1993); </w:t>
            </w:r>
            <w:proofErr w:type="spellStart"/>
            <w:r w:rsidRPr="00080C06">
              <w:rPr>
                <w:rFonts w:ascii="Times New Roman" w:hAnsi="Times New Roman"/>
                <w:sz w:val="16"/>
                <w:szCs w:val="16"/>
                <w:lang w:eastAsia="es-ES_tradnl"/>
              </w:rPr>
              <w:t>Hurlbert</w:t>
            </w:r>
            <w:proofErr w:type="spellEnd"/>
            <w:r w:rsidRPr="00080C06">
              <w:rPr>
                <w:rFonts w:ascii="Times New Roman" w:hAnsi="Times New Roman"/>
                <w:sz w:val="16"/>
                <w:szCs w:val="16"/>
                <w:lang w:eastAsia="es-ES_tradnl"/>
              </w:rPr>
              <w:t xml:space="preserve"> Index of Sexual Assertiveness (HISA; </w:t>
            </w:r>
            <w:proofErr w:type="spellStart"/>
            <w:r w:rsidRPr="00080C06">
              <w:rPr>
                <w:rFonts w:ascii="Times New Roman" w:hAnsi="Times New Roman"/>
                <w:sz w:val="16"/>
                <w:szCs w:val="16"/>
                <w:lang w:eastAsia="es-ES_tradnl"/>
              </w:rPr>
              <w:t>Hurlbert</w:t>
            </w:r>
            <w:proofErr w:type="spellEnd"/>
            <w:r w:rsidRPr="00080C06">
              <w:rPr>
                <w:rFonts w:ascii="Times New Roman" w:hAnsi="Times New Roman"/>
                <w:sz w:val="16"/>
                <w:szCs w:val="16"/>
                <w:lang w:eastAsia="es-ES_tradnl"/>
              </w:rPr>
              <w:t>, 1991).</w:t>
            </w:r>
          </w:p>
        </w:tc>
        <w:tc>
          <w:tcPr>
            <w:tcW w:w="0" w:type="auto"/>
          </w:tcPr>
          <w:p w14:paraId="66D9061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val="fr-BE" w:eastAsia="es-ES_tradnl"/>
              </w:rPr>
              <w:t xml:space="preserve">SA; Double Standard, </w:t>
            </w:r>
            <w:proofErr w:type="spellStart"/>
            <w:r w:rsidRPr="00080C06">
              <w:rPr>
                <w:rFonts w:ascii="Times New Roman" w:hAnsi="Times New Roman"/>
                <w:sz w:val="16"/>
                <w:szCs w:val="16"/>
                <w:lang w:val="fr-BE" w:eastAsia="es-ES_tradnl"/>
              </w:rPr>
              <w:t>sexual</w:t>
            </w:r>
            <w:proofErr w:type="spellEnd"/>
            <w:r w:rsidRPr="00080C06">
              <w:rPr>
                <w:rFonts w:ascii="Times New Roman" w:hAnsi="Times New Roman"/>
                <w:sz w:val="16"/>
                <w:szCs w:val="16"/>
                <w:lang w:val="fr-BE" w:eastAsia="es-ES_tradnl"/>
              </w:rPr>
              <w:t xml:space="preserve"> scripts</w:t>
            </w:r>
          </w:p>
        </w:tc>
        <w:tc>
          <w:tcPr>
            <w:tcW w:w="0" w:type="auto"/>
          </w:tcPr>
          <w:p w14:paraId="2ECC450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Women reported more dyadic sexual negotiation, but less efficacy than their male partners; individuals with less traditional attitudes and gender roles discussed more about sexual issues and disclosed more information with their partners. Sexual assertiveness is also associated with relationship satisfaction.</w:t>
            </w:r>
          </w:p>
        </w:tc>
      </w:tr>
      <w:tr w:rsidR="00080C06" w:rsidRPr="00080C06" w14:paraId="4D182859" w14:textId="77777777" w:rsidTr="00080C06">
        <w:trPr>
          <w:cantSplit/>
          <w:trHeight w:val="1134"/>
        </w:trPr>
        <w:tc>
          <w:tcPr>
            <w:tcW w:w="0" w:type="auto"/>
          </w:tcPr>
          <w:p w14:paraId="04AE1E29"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Hirst, J. (2008).</w:t>
            </w:r>
          </w:p>
        </w:tc>
        <w:tc>
          <w:tcPr>
            <w:tcW w:w="0" w:type="auto"/>
          </w:tcPr>
          <w:p w14:paraId="26C7C37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1 female adolescents</w:t>
            </w:r>
          </w:p>
        </w:tc>
        <w:tc>
          <w:tcPr>
            <w:tcW w:w="0" w:type="auto"/>
          </w:tcPr>
          <w:p w14:paraId="58A28B6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Focus groups and interviews</w:t>
            </w:r>
          </w:p>
        </w:tc>
        <w:tc>
          <w:tcPr>
            <w:tcW w:w="0" w:type="auto"/>
          </w:tcPr>
          <w:p w14:paraId="6ECA4907" w14:textId="77777777" w:rsidR="00080C06" w:rsidRPr="00080C06" w:rsidRDefault="00080C06" w:rsidP="00080C06">
            <w:pPr>
              <w:rPr>
                <w:rFonts w:ascii="Times New Roman" w:hAnsi="Times New Roman"/>
                <w:sz w:val="16"/>
                <w:szCs w:val="16"/>
                <w:lang w:val="fr-BE" w:eastAsia="es-ES_tradnl"/>
              </w:rPr>
            </w:pPr>
            <w:r w:rsidRPr="00080C06">
              <w:rPr>
                <w:rFonts w:ascii="Times New Roman" w:hAnsi="Times New Roman"/>
                <w:sz w:val="16"/>
                <w:szCs w:val="16"/>
                <w:lang w:eastAsia="es-ES_tradnl"/>
              </w:rPr>
              <w:t>SA with Education</w:t>
            </w:r>
          </w:p>
        </w:tc>
        <w:tc>
          <w:tcPr>
            <w:tcW w:w="0" w:type="auto"/>
          </w:tcPr>
          <w:p w14:paraId="6160793E"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ex education focused on sexual competence may result in better autonomy and the development of safer sex skills (condom use, influence of peer practices).  </w:t>
            </w:r>
          </w:p>
        </w:tc>
      </w:tr>
      <w:tr w:rsidR="00080C06" w:rsidRPr="00080C06" w14:paraId="57EF57F2" w14:textId="77777777" w:rsidTr="00080C06">
        <w:trPr>
          <w:cantSplit/>
          <w:trHeight w:val="1134"/>
        </w:trPr>
        <w:tc>
          <w:tcPr>
            <w:tcW w:w="0" w:type="auto"/>
          </w:tcPr>
          <w:p w14:paraId="32D0BC9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Humphreys, T. P., &amp; Kennett, D. J. (2010).</w:t>
            </w:r>
          </w:p>
        </w:tc>
        <w:tc>
          <w:tcPr>
            <w:tcW w:w="0" w:type="auto"/>
          </w:tcPr>
          <w:p w14:paraId="0CDFDA0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330 female, undergraduate students</w:t>
            </w:r>
          </w:p>
        </w:tc>
        <w:tc>
          <w:tcPr>
            <w:tcW w:w="0" w:type="auto"/>
          </w:tcPr>
          <w:p w14:paraId="02BC0AF9"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Demographics; Self-Control Schedule (SCS; Rosenbaum, 1980); Reasons for Consent Unwanted sexual activity Scale (RCUSS); Sexual Self-Efficacy Scale (SSE); Sexual Resourcefulness Scale (SRS); Sexual Giving-In Experience Survey (SGIE); Sexual Experiences Survey (SES).</w:t>
            </w:r>
          </w:p>
          <w:p w14:paraId="02FDB06D" w14:textId="77777777" w:rsidR="00080C06" w:rsidRPr="00080C06" w:rsidRDefault="00080C06" w:rsidP="00080C06">
            <w:pPr>
              <w:rPr>
                <w:rFonts w:ascii="Times New Roman" w:hAnsi="Times New Roman"/>
                <w:sz w:val="16"/>
                <w:szCs w:val="16"/>
                <w:lang w:eastAsia="es-ES_tradnl"/>
              </w:rPr>
            </w:pPr>
          </w:p>
        </w:tc>
        <w:tc>
          <w:tcPr>
            <w:tcW w:w="0" w:type="auto"/>
          </w:tcPr>
          <w:p w14:paraId="59660164"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Resourcefulness; victimization experiences; Refusal SA </w:t>
            </w:r>
          </w:p>
        </w:tc>
        <w:tc>
          <w:tcPr>
            <w:tcW w:w="0" w:type="auto"/>
          </w:tcPr>
          <w:p w14:paraId="3950483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Process of regulating emotions, sexual self-efficacy, reasons for consenting predict resourcefulness and hence predict consenting to unwanted sexual behavior (refusal SA). </w:t>
            </w:r>
          </w:p>
        </w:tc>
      </w:tr>
      <w:tr w:rsidR="00080C06" w:rsidRPr="00080C06" w14:paraId="60925947" w14:textId="77777777" w:rsidTr="00080C06">
        <w:trPr>
          <w:cantSplit/>
          <w:trHeight w:val="1134"/>
        </w:trPr>
        <w:tc>
          <w:tcPr>
            <w:tcW w:w="0" w:type="auto"/>
          </w:tcPr>
          <w:p w14:paraId="140DC352" w14:textId="77777777" w:rsidR="00080C06" w:rsidRPr="00080C06" w:rsidRDefault="00080C06" w:rsidP="00080C06">
            <w:pPr>
              <w:rPr>
                <w:rFonts w:ascii="Times New Roman" w:hAnsi="Times New Roman"/>
                <w:sz w:val="16"/>
                <w:szCs w:val="16"/>
                <w:lang w:eastAsia="es-ES_tradnl"/>
              </w:rPr>
            </w:pPr>
            <w:proofErr w:type="spellStart"/>
            <w:r w:rsidRPr="00080C06">
              <w:rPr>
                <w:rFonts w:ascii="Times New Roman" w:hAnsi="Times New Roman"/>
                <w:sz w:val="16"/>
                <w:szCs w:val="16"/>
                <w:lang w:eastAsia="es-ES_tradnl"/>
              </w:rPr>
              <w:lastRenderedPageBreak/>
              <w:t>Impett</w:t>
            </w:r>
            <w:proofErr w:type="spellEnd"/>
            <w:r w:rsidRPr="00080C06">
              <w:rPr>
                <w:rFonts w:ascii="Times New Roman" w:hAnsi="Times New Roman"/>
                <w:sz w:val="16"/>
                <w:szCs w:val="16"/>
                <w:lang w:eastAsia="es-ES_tradnl"/>
              </w:rPr>
              <w:t>, E. A., Schooler, D., &amp; Tolman, D. L. (2006).</w:t>
            </w:r>
          </w:p>
        </w:tc>
        <w:tc>
          <w:tcPr>
            <w:tcW w:w="0" w:type="auto"/>
          </w:tcPr>
          <w:p w14:paraId="6F0AE38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116 female adolescents </w:t>
            </w:r>
          </w:p>
        </w:tc>
        <w:tc>
          <w:tcPr>
            <w:tcW w:w="0" w:type="auto"/>
          </w:tcPr>
          <w:p w14:paraId="0FC86BF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Demographics; Adolescent Femininity Ideology Scale (AFIS; Tolman &amp; </w:t>
            </w:r>
            <w:proofErr w:type="spellStart"/>
            <w:r w:rsidRPr="00080C06">
              <w:rPr>
                <w:rFonts w:ascii="Times New Roman" w:hAnsi="Times New Roman"/>
                <w:sz w:val="16"/>
                <w:szCs w:val="16"/>
                <w:lang w:eastAsia="es-ES_tradnl"/>
              </w:rPr>
              <w:t>Porche</w:t>
            </w:r>
            <w:proofErr w:type="spellEnd"/>
            <w:r w:rsidRPr="00080C06">
              <w:rPr>
                <w:rFonts w:ascii="Times New Roman" w:hAnsi="Times New Roman"/>
                <w:sz w:val="16"/>
                <w:szCs w:val="16"/>
                <w:lang w:eastAsia="es-ES_tradnl"/>
              </w:rPr>
              <w:t>, 2000); Contraceptive Self-Efficacy Scale (Levinson, 1986); items regarding engagement in sexual activities; items of the National Longitudinal Study of Adolescent Health about protection practices.</w:t>
            </w:r>
          </w:p>
          <w:p w14:paraId="16E3CC1D" w14:textId="77777777" w:rsidR="00080C06" w:rsidRPr="00080C06" w:rsidRDefault="00080C06" w:rsidP="00080C06">
            <w:pPr>
              <w:rPr>
                <w:rFonts w:ascii="Times New Roman" w:hAnsi="Times New Roman"/>
                <w:sz w:val="16"/>
                <w:szCs w:val="16"/>
                <w:lang w:eastAsia="es-ES_tradnl"/>
              </w:rPr>
            </w:pPr>
          </w:p>
        </w:tc>
        <w:tc>
          <w:tcPr>
            <w:tcW w:w="0" w:type="auto"/>
          </w:tcPr>
          <w:p w14:paraId="3C1A2A09"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Femininity ideology, sexual self-efficacy, sexual experiences, protection behavior</w:t>
            </w:r>
          </w:p>
        </w:tc>
        <w:tc>
          <w:tcPr>
            <w:tcW w:w="0" w:type="auto"/>
          </w:tcPr>
          <w:p w14:paraId="52CB694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Inauthenticity in relationship and body objectification were associated with poorer sexual self-efficacy and thus it predicted less sexual experience and less use of protection. Two components of femininity ideology were associated with different forms of protection. </w:t>
            </w:r>
          </w:p>
        </w:tc>
      </w:tr>
      <w:tr w:rsidR="00080C06" w:rsidRPr="00080C06" w14:paraId="3C3816D9" w14:textId="77777777" w:rsidTr="00080C06">
        <w:trPr>
          <w:cantSplit/>
          <w:trHeight w:val="1134"/>
        </w:trPr>
        <w:tc>
          <w:tcPr>
            <w:tcW w:w="0" w:type="auto"/>
          </w:tcPr>
          <w:p w14:paraId="6977D122"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Kelley, E. L., </w:t>
            </w:r>
            <w:proofErr w:type="spellStart"/>
            <w:r w:rsidRPr="00080C06">
              <w:rPr>
                <w:rFonts w:ascii="Times New Roman" w:hAnsi="Times New Roman"/>
                <w:sz w:val="16"/>
                <w:szCs w:val="16"/>
                <w:lang w:eastAsia="es-ES_tradnl"/>
              </w:rPr>
              <w:t>Orchowski</w:t>
            </w:r>
            <w:proofErr w:type="spellEnd"/>
            <w:r w:rsidRPr="00080C06">
              <w:rPr>
                <w:rFonts w:ascii="Times New Roman" w:hAnsi="Times New Roman"/>
                <w:sz w:val="16"/>
                <w:szCs w:val="16"/>
                <w:lang w:eastAsia="es-ES_tradnl"/>
              </w:rPr>
              <w:t xml:space="preserve">, L. M., &amp; </w:t>
            </w:r>
            <w:proofErr w:type="spellStart"/>
            <w:r w:rsidRPr="00080C06">
              <w:rPr>
                <w:rFonts w:ascii="Times New Roman" w:hAnsi="Times New Roman"/>
                <w:sz w:val="16"/>
                <w:szCs w:val="16"/>
                <w:lang w:eastAsia="es-ES_tradnl"/>
              </w:rPr>
              <w:t>Gidycz</w:t>
            </w:r>
            <w:proofErr w:type="spellEnd"/>
            <w:r w:rsidRPr="00080C06">
              <w:rPr>
                <w:rFonts w:ascii="Times New Roman" w:hAnsi="Times New Roman"/>
                <w:sz w:val="16"/>
                <w:szCs w:val="16"/>
                <w:lang w:eastAsia="es-ES_tradnl"/>
              </w:rPr>
              <w:t>, C. A. (2016).</w:t>
            </w:r>
          </w:p>
        </w:tc>
        <w:tc>
          <w:tcPr>
            <w:tcW w:w="0" w:type="auto"/>
          </w:tcPr>
          <w:p w14:paraId="349EE51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296 college women</w:t>
            </w:r>
          </w:p>
        </w:tc>
        <w:tc>
          <w:tcPr>
            <w:tcW w:w="0" w:type="auto"/>
          </w:tcPr>
          <w:p w14:paraId="4EC84241"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Demographics; Sexual Experiences Survey (SES; Koss &amp; </w:t>
            </w:r>
            <w:proofErr w:type="spellStart"/>
            <w:r w:rsidRPr="00080C06">
              <w:rPr>
                <w:rFonts w:ascii="Times New Roman" w:hAnsi="Times New Roman"/>
                <w:sz w:val="16"/>
                <w:szCs w:val="16"/>
                <w:lang w:eastAsia="es-ES_tradnl"/>
              </w:rPr>
              <w:t>Oros</w:t>
            </w:r>
            <w:proofErr w:type="spellEnd"/>
            <w:r w:rsidRPr="00080C06">
              <w:rPr>
                <w:rFonts w:ascii="Times New Roman" w:hAnsi="Times New Roman"/>
                <w:sz w:val="16"/>
                <w:szCs w:val="16"/>
                <w:lang w:eastAsia="es-ES_tradnl"/>
              </w:rPr>
              <w:t>, 1982); Sexual Assertiveness Questionnaire for Women (SAQ-W; Messman-Moore et al., 2007); The Resistance Self-efficacy rating Scale (Marx et al., 2001); The Psychological Barriers to Resisting Questionnaire (PBRQ; Norris et al., 1996)</w:t>
            </w:r>
          </w:p>
        </w:tc>
        <w:tc>
          <w:tcPr>
            <w:tcW w:w="0" w:type="auto"/>
          </w:tcPr>
          <w:p w14:paraId="73A2A4B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exual Victimization </w:t>
            </w:r>
          </w:p>
        </w:tc>
        <w:tc>
          <w:tcPr>
            <w:tcW w:w="0" w:type="auto"/>
          </w:tcPr>
          <w:p w14:paraId="41959F9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Relational SA served as a salient mechanism of the victimization revictimization relationship.</w:t>
            </w:r>
          </w:p>
          <w:p w14:paraId="2417B2EE"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Increasing women´s sexual assertiveness skills may be a particular important component of reducing risk for sexual revictimization.</w:t>
            </w:r>
          </w:p>
        </w:tc>
      </w:tr>
      <w:tr w:rsidR="00080C06" w:rsidRPr="00080C06" w14:paraId="44E74E05" w14:textId="77777777" w:rsidTr="00080C06">
        <w:trPr>
          <w:cantSplit/>
          <w:trHeight w:val="1134"/>
        </w:trPr>
        <w:tc>
          <w:tcPr>
            <w:tcW w:w="0" w:type="auto"/>
          </w:tcPr>
          <w:p w14:paraId="4ED15A1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val="nl-BE" w:eastAsia="es-ES_tradnl"/>
              </w:rPr>
              <w:t>Kennett, D. J., Humphreys, T. P., &amp; Schultz, K. E. (2012).</w:t>
            </w:r>
          </w:p>
        </w:tc>
        <w:tc>
          <w:tcPr>
            <w:tcW w:w="0" w:type="auto"/>
          </w:tcPr>
          <w:p w14:paraId="507B488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78 undergraduate women</w:t>
            </w:r>
          </w:p>
        </w:tc>
        <w:tc>
          <w:tcPr>
            <w:tcW w:w="0" w:type="auto"/>
          </w:tcPr>
          <w:p w14:paraId="249B3BA4"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The SCS; The Sexual Resourcefulness Inventory; The Reasons for Consenting to Unwanted Sexual Advances Inventory (RFC); The Sexual Self-Efficacy Scale; The Sexual Giving-in Experiences Survey, a revised version of the SATAQ-3  </w:t>
            </w:r>
          </w:p>
        </w:tc>
        <w:tc>
          <w:tcPr>
            <w:tcW w:w="0" w:type="auto"/>
          </w:tcPr>
          <w:p w14:paraId="724BC41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Resourcefulness; Refusal SA</w:t>
            </w:r>
          </w:p>
        </w:tc>
        <w:tc>
          <w:tcPr>
            <w:tcW w:w="0" w:type="auto"/>
          </w:tcPr>
          <w:p w14:paraId="5FAD9092"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Receiving more information from the mother about dealing with unwanted sexual advances emerges as direct contributor for resourcefulness. </w:t>
            </w:r>
          </w:p>
          <w:p w14:paraId="20902D7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Higher learned resourcefulness is associated with fewer consenting unwanted sexual advances. </w:t>
            </w:r>
          </w:p>
          <w:p w14:paraId="562E2FA9" w14:textId="77777777" w:rsidR="00080C06" w:rsidRPr="00080C06" w:rsidRDefault="00080C06" w:rsidP="00080C06">
            <w:pPr>
              <w:rPr>
                <w:rFonts w:ascii="Times New Roman" w:hAnsi="Times New Roman"/>
                <w:sz w:val="16"/>
                <w:szCs w:val="16"/>
                <w:lang w:eastAsia="es-ES_tradnl"/>
              </w:rPr>
            </w:pPr>
          </w:p>
        </w:tc>
      </w:tr>
      <w:tr w:rsidR="00080C06" w:rsidRPr="00080C06" w14:paraId="33FAA1E8" w14:textId="77777777" w:rsidTr="00080C06">
        <w:trPr>
          <w:cantSplit/>
          <w:trHeight w:val="1134"/>
        </w:trPr>
        <w:tc>
          <w:tcPr>
            <w:tcW w:w="0" w:type="auto"/>
          </w:tcPr>
          <w:p w14:paraId="78A8F7AB" w14:textId="77777777" w:rsidR="00080C06" w:rsidRPr="00080C06" w:rsidRDefault="00080C06" w:rsidP="00080C06">
            <w:pPr>
              <w:rPr>
                <w:rFonts w:ascii="Times New Roman" w:hAnsi="Times New Roman"/>
                <w:sz w:val="16"/>
                <w:szCs w:val="16"/>
                <w:lang w:val="nl-BE" w:eastAsia="es-ES_tradnl"/>
              </w:rPr>
            </w:pPr>
            <w:r w:rsidRPr="00080C06">
              <w:rPr>
                <w:rFonts w:ascii="Times New Roman" w:hAnsi="Times New Roman"/>
                <w:sz w:val="16"/>
                <w:szCs w:val="16"/>
                <w:lang w:eastAsia="es-ES_tradnl"/>
              </w:rPr>
              <w:t>Kitzinger, C., &amp; Frith, H. (1999).</w:t>
            </w:r>
          </w:p>
        </w:tc>
        <w:tc>
          <w:tcPr>
            <w:tcW w:w="0" w:type="auto"/>
          </w:tcPr>
          <w:p w14:paraId="053263D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58 female schools and university students</w:t>
            </w:r>
          </w:p>
        </w:tc>
        <w:tc>
          <w:tcPr>
            <w:tcW w:w="0" w:type="auto"/>
          </w:tcPr>
          <w:p w14:paraId="792E022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Focus groups;</w:t>
            </w:r>
          </w:p>
          <w:p w14:paraId="75158F72"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Tape recorded interactions</w:t>
            </w:r>
          </w:p>
        </w:tc>
        <w:tc>
          <w:tcPr>
            <w:tcW w:w="0" w:type="auto"/>
          </w:tcPr>
          <w:p w14:paraId="572CFD3A"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Refusal SA; gender</w:t>
            </w:r>
          </w:p>
        </w:tc>
        <w:tc>
          <w:tcPr>
            <w:tcW w:w="0" w:type="auto"/>
          </w:tcPr>
          <w:p w14:paraId="73FB7AC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Explicit refusals of sex have negative implications for women. Women rely to the use of excuses to say no, delay acceptance of proposals or offer palliatives in refusing sex.</w:t>
            </w:r>
          </w:p>
          <w:p w14:paraId="11A2F76C" w14:textId="77777777" w:rsidR="00080C06" w:rsidRPr="00080C06" w:rsidRDefault="00080C06" w:rsidP="00080C06">
            <w:pPr>
              <w:rPr>
                <w:rFonts w:ascii="Times New Roman" w:hAnsi="Times New Roman"/>
                <w:sz w:val="16"/>
                <w:szCs w:val="16"/>
                <w:lang w:eastAsia="es-ES_tradnl"/>
              </w:rPr>
            </w:pPr>
          </w:p>
        </w:tc>
      </w:tr>
      <w:tr w:rsidR="00080C06" w:rsidRPr="00080C06" w14:paraId="438857D2" w14:textId="77777777" w:rsidTr="00080C06">
        <w:trPr>
          <w:cantSplit/>
          <w:trHeight w:val="1134"/>
        </w:trPr>
        <w:tc>
          <w:tcPr>
            <w:tcW w:w="0" w:type="auto"/>
          </w:tcPr>
          <w:p w14:paraId="3122198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Leclerc, B., Bergeron, S., Brassard, A., </w:t>
            </w:r>
            <w:proofErr w:type="spellStart"/>
            <w:r w:rsidRPr="00080C06">
              <w:rPr>
                <w:rFonts w:ascii="Times New Roman" w:hAnsi="Times New Roman"/>
                <w:sz w:val="16"/>
                <w:szCs w:val="16"/>
                <w:lang w:eastAsia="es-ES_tradnl"/>
              </w:rPr>
              <w:t>Bélanger</w:t>
            </w:r>
            <w:proofErr w:type="spellEnd"/>
            <w:r w:rsidRPr="00080C06">
              <w:rPr>
                <w:rFonts w:ascii="Times New Roman" w:hAnsi="Times New Roman"/>
                <w:sz w:val="16"/>
                <w:szCs w:val="16"/>
                <w:lang w:eastAsia="es-ES_tradnl"/>
              </w:rPr>
              <w:t xml:space="preserve">, C., </w:t>
            </w:r>
            <w:proofErr w:type="spellStart"/>
            <w:r w:rsidRPr="00080C06">
              <w:rPr>
                <w:rFonts w:ascii="Times New Roman" w:hAnsi="Times New Roman"/>
                <w:sz w:val="16"/>
                <w:szCs w:val="16"/>
                <w:lang w:eastAsia="es-ES_tradnl"/>
              </w:rPr>
              <w:t>Steben</w:t>
            </w:r>
            <w:proofErr w:type="spellEnd"/>
            <w:r w:rsidRPr="00080C06">
              <w:rPr>
                <w:rFonts w:ascii="Times New Roman" w:hAnsi="Times New Roman"/>
                <w:sz w:val="16"/>
                <w:szCs w:val="16"/>
                <w:lang w:eastAsia="es-ES_tradnl"/>
              </w:rPr>
              <w:t>, M., &amp; Lambert, B. (2015).</w:t>
            </w:r>
          </w:p>
        </w:tc>
        <w:tc>
          <w:tcPr>
            <w:tcW w:w="0" w:type="auto"/>
          </w:tcPr>
          <w:p w14:paraId="043AE8A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01 couples</w:t>
            </w:r>
          </w:p>
        </w:tc>
        <w:tc>
          <w:tcPr>
            <w:tcW w:w="0" w:type="auto"/>
          </w:tcPr>
          <w:p w14:paraId="62FC0B82"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Horizontal analog scale for pain; Experiences in Close Relationships Scale-Revised (ECR-R; Fraley, Waller, &amp; Brennan, 2000); The </w:t>
            </w:r>
            <w:proofErr w:type="spellStart"/>
            <w:r w:rsidRPr="00080C06">
              <w:rPr>
                <w:rFonts w:ascii="Times New Roman" w:hAnsi="Times New Roman"/>
                <w:sz w:val="16"/>
                <w:szCs w:val="16"/>
                <w:lang w:eastAsia="es-ES_tradnl"/>
              </w:rPr>
              <w:t>Hurlbert</w:t>
            </w:r>
            <w:proofErr w:type="spellEnd"/>
            <w:r w:rsidRPr="00080C06">
              <w:rPr>
                <w:rFonts w:ascii="Times New Roman" w:hAnsi="Times New Roman"/>
                <w:sz w:val="16"/>
                <w:szCs w:val="16"/>
                <w:lang w:eastAsia="es-ES_tradnl"/>
              </w:rPr>
              <w:t xml:space="preserve"> Index of Sexual Assertiveness (HISA; </w:t>
            </w:r>
            <w:proofErr w:type="spellStart"/>
            <w:r w:rsidRPr="00080C06">
              <w:rPr>
                <w:rFonts w:ascii="Times New Roman" w:hAnsi="Times New Roman"/>
                <w:sz w:val="16"/>
                <w:szCs w:val="16"/>
                <w:lang w:eastAsia="es-ES_tradnl"/>
              </w:rPr>
              <w:t>Hurlbert</w:t>
            </w:r>
            <w:proofErr w:type="spellEnd"/>
            <w:r w:rsidRPr="00080C06">
              <w:rPr>
                <w:rFonts w:ascii="Times New Roman" w:hAnsi="Times New Roman"/>
                <w:sz w:val="16"/>
                <w:szCs w:val="16"/>
                <w:lang w:eastAsia="es-ES_tradnl"/>
              </w:rPr>
              <w:t xml:space="preserve">, 1991); Female Sexual Function Index (Rosen et al., 2000); Sexual History Form (SHF; </w:t>
            </w:r>
            <w:proofErr w:type="spellStart"/>
            <w:r w:rsidRPr="00080C06">
              <w:rPr>
                <w:rFonts w:ascii="Times New Roman" w:hAnsi="Times New Roman"/>
                <w:sz w:val="16"/>
                <w:szCs w:val="16"/>
                <w:lang w:eastAsia="es-ES_tradnl"/>
              </w:rPr>
              <w:t>Nowinski</w:t>
            </w:r>
            <w:proofErr w:type="spellEnd"/>
            <w:r w:rsidRPr="00080C06">
              <w:rPr>
                <w:rFonts w:ascii="Times New Roman" w:hAnsi="Times New Roman"/>
                <w:sz w:val="16"/>
                <w:szCs w:val="16"/>
                <w:lang w:eastAsia="es-ES_tradnl"/>
              </w:rPr>
              <w:t xml:space="preserve"> &amp; </w:t>
            </w:r>
            <w:proofErr w:type="spellStart"/>
            <w:r w:rsidRPr="00080C06">
              <w:rPr>
                <w:rFonts w:ascii="Times New Roman" w:hAnsi="Times New Roman"/>
                <w:sz w:val="16"/>
                <w:szCs w:val="16"/>
                <w:lang w:eastAsia="es-ES_tradnl"/>
              </w:rPr>
              <w:t>LoPiccolo</w:t>
            </w:r>
            <w:proofErr w:type="spellEnd"/>
            <w:r w:rsidRPr="00080C06">
              <w:rPr>
                <w:rFonts w:ascii="Times New Roman" w:hAnsi="Times New Roman"/>
                <w:sz w:val="16"/>
                <w:szCs w:val="16"/>
                <w:lang w:eastAsia="es-ES_tradnl"/>
              </w:rPr>
              <w:t xml:space="preserve">, 1979); The Global Measure of Sexual Satisfaction (GMSEX; </w:t>
            </w:r>
            <w:proofErr w:type="spellStart"/>
            <w:r w:rsidRPr="00080C06">
              <w:rPr>
                <w:rFonts w:ascii="Times New Roman" w:hAnsi="Times New Roman"/>
                <w:sz w:val="16"/>
                <w:szCs w:val="16"/>
                <w:lang w:eastAsia="es-ES_tradnl"/>
              </w:rPr>
              <w:t>Lawrance</w:t>
            </w:r>
            <w:proofErr w:type="spellEnd"/>
            <w:r w:rsidRPr="00080C06">
              <w:rPr>
                <w:rFonts w:ascii="Times New Roman" w:hAnsi="Times New Roman"/>
                <w:sz w:val="16"/>
                <w:szCs w:val="16"/>
                <w:lang w:eastAsia="es-ES_tradnl"/>
              </w:rPr>
              <w:t xml:space="preserve"> and Byers, 1995)</w:t>
            </w:r>
          </w:p>
        </w:tc>
        <w:tc>
          <w:tcPr>
            <w:tcW w:w="0" w:type="auto"/>
          </w:tcPr>
          <w:p w14:paraId="7A5266F2"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Attachment, pain, sexual function, sexual satisfaction and SA</w:t>
            </w:r>
          </w:p>
        </w:tc>
        <w:tc>
          <w:tcPr>
            <w:tcW w:w="0" w:type="auto"/>
          </w:tcPr>
          <w:p w14:paraId="46444142"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Partner effects indicated higher sexual assertiveness in women and predicted higher sexual satisfaction in men. Women´s SA was found to be a significant mediator of the relationship between their attachment dimensions, sexual function and satisfaction. </w:t>
            </w:r>
          </w:p>
        </w:tc>
      </w:tr>
      <w:tr w:rsidR="00080C06" w:rsidRPr="00080C06" w14:paraId="1F38DA5F" w14:textId="77777777" w:rsidTr="00080C06">
        <w:trPr>
          <w:cantSplit/>
          <w:trHeight w:val="1134"/>
        </w:trPr>
        <w:tc>
          <w:tcPr>
            <w:tcW w:w="0" w:type="auto"/>
          </w:tcPr>
          <w:p w14:paraId="609DDAC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Livingston, J. A., Testa, M., &amp; </w:t>
            </w:r>
            <w:proofErr w:type="spellStart"/>
            <w:r w:rsidRPr="00080C06">
              <w:rPr>
                <w:rFonts w:ascii="Times New Roman" w:hAnsi="Times New Roman"/>
                <w:sz w:val="16"/>
                <w:szCs w:val="16"/>
                <w:lang w:eastAsia="es-ES_tradnl"/>
              </w:rPr>
              <w:t>VanZile-Tamsen</w:t>
            </w:r>
            <w:proofErr w:type="spellEnd"/>
            <w:r w:rsidRPr="00080C06">
              <w:rPr>
                <w:rFonts w:ascii="Times New Roman" w:hAnsi="Times New Roman"/>
                <w:sz w:val="16"/>
                <w:szCs w:val="16"/>
                <w:lang w:eastAsia="es-ES_tradnl"/>
              </w:rPr>
              <w:t>, C. (2007).</w:t>
            </w:r>
          </w:p>
        </w:tc>
        <w:tc>
          <w:tcPr>
            <w:tcW w:w="0" w:type="auto"/>
          </w:tcPr>
          <w:p w14:paraId="22DE9C59"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014 young women</w:t>
            </w:r>
          </w:p>
        </w:tc>
        <w:tc>
          <w:tcPr>
            <w:tcW w:w="0" w:type="auto"/>
          </w:tcPr>
          <w:p w14:paraId="5120C192"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exual Experiences survey (SES; Koss, </w:t>
            </w:r>
            <w:proofErr w:type="spellStart"/>
            <w:r w:rsidRPr="00080C06">
              <w:rPr>
                <w:rFonts w:ascii="Times New Roman" w:hAnsi="Times New Roman"/>
                <w:sz w:val="16"/>
                <w:szCs w:val="16"/>
                <w:lang w:eastAsia="es-ES_tradnl"/>
              </w:rPr>
              <w:t>Gidycz</w:t>
            </w:r>
            <w:proofErr w:type="spellEnd"/>
            <w:r w:rsidRPr="00080C06">
              <w:rPr>
                <w:rFonts w:ascii="Times New Roman" w:hAnsi="Times New Roman"/>
                <w:sz w:val="16"/>
                <w:szCs w:val="16"/>
                <w:lang w:eastAsia="es-ES_tradnl"/>
              </w:rPr>
              <w:t xml:space="preserve">, &amp; </w:t>
            </w:r>
            <w:proofErr w:type="spellStart"/>
            <w:r w:rsidRPr="00080C06">
              <w:rPr>
                <w:rFonts w:ascii="Times New Roman" w:hAnsi="Times New Roman"/>
                <w:sz w:val="16"/>
                <w:szCs w:val="16"/>
                <w:lang w:eastAsia="es-ES_tradnl"/>
              </w:rPr>
              <w:t>Winiewski</w:t>
            </w:r>
            <w:proofErr w:type="spellEnd"/>
            <w:r w:rsidRPr="00080C06">
              <w:rPr>
                <w:rFonts w:ascii="Times New Roman" w:hAnsi="Times New Roman"/>
                <w:sz w:val="16"/>
                <w:szCs w:val="16"/>
                <w:lang w:eastAsia="es-ES_tradnl"/>
              </w:rPr>
              <w:t>, 1987); Sexual Assertiveness Scale (</w:t>
            </w:r>
            <w:proofErr w:type="spellStart"/>
            <w:r w:rsidRPr="00080C06">
              <w:rPr>
                <w:rFonts w:ascii="Times New Roman" w:hAnsi="Times New Roman"/>
                <w:sz w:val="16"/>
                <w:szCs w:val="16"/>
                <w:lang w:eastAsia="es-ES_tradnl"/>
              </w:rPr>
              <w:t>Morokoff</w:t>
            </w:r>
            <w:proofErr w:type="spellEnd"/>
            <w:r w:rsidRPr="00080C06">
              <w:rPr>
                <w:rFonts w:ascii="Times New Roman" w:hAnsi="Times New Roman"/>
                <w:sz w:val="16"/>
                <w:szCs w:val="16"/>
                <w:lang w:eastAsia="es-ES_tradnl"/>
              </w:rPr>
              <w:t>, et al., 1997); items for depression symptoms; Post traumatic stress disorder items.</w:t>
            </w:r>
          </w:p>
          <w:p w14:paraId="70AEE390" w14:textId="77777777" w:rsidR="00080C06" w:rsidRPr="00080C06" w:rsidRDefault="00080C06" w:rsidP="00080C06">
            <w:pPr>
              <w:rPr>
                <w:rFonts w:ascii="Times New Roman" w:hAnsi="Times New Roman"/>
                <w:sz w:val="16"/>
                <w:szCs w:val="16"/>
                <w:lang w:eastAsia="es-ES_tradnl"/>
              </w:rPr>
            </w:pPr>
          </w:p>
        </w:tc>
        <w:tc>
          <w:tcPr>
            <w:tcW w:w="0" w:type="auto"/>
          </w:tcPr>
          <w:p w14:paraId="005D103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 and violence</w:t>
            </w:r>
          </w:p>
        </w:tc>
        <w:tc>
          <w:tcPr>
            <w:tcW w:w="0" w:type="auto"/>
          </w:tcPr>
          <w:p w14:paraId="0D44B0A1"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There is a reciprocal relationship between history of victimization with SA and between SA and the possibility of subsequent victimization. </w:t>
            </w:r>
          </w:p>
        </w:tc>
      </w:tr>
      <w:tr w:rsidR="00080C06" w:rsidRPr="00080C06" w14:paraId="4052A795" w14:textId="77777777" w:rsidTr="00080C06">
        <w:trPr>
          <w:cantSplit/>
          <w:trHeight w:val="1134"/>
        </w:trPr>
        <w:tc>
          <w:tcPr>
            <w:tcW w:w="0" w:type="auto"/>
          </w:tcPr>
          <w:p w14:paraId="631E341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val="nl-BE" w:eastAsia="es-ES_tradnl"/>
              </w:rPr>
              <w:t>Loshek, E., &amp; Terrell, H. K. (2014).</w:t>
            </w:r>
          </w:p>
        </w:tc>
        <w:tc>
          <w:tcPr>
            <w:tcW w:w="0" w:type="auto"/>
          </w:tcPr>
          <w:p w14:paraId="18C1FD5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udy 1: 209 female college students.</w:t>
            </w:r>
          </w:p>
          <w:p w14:paraId="651FADD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udy 2: 516 female college students.</w:t>
            </w:r>
          </w:p>
          <w:p w14:paraId="0B5D11C3" w14:textId="77777777" w:rsidR="00080C06" w:rsidRPr="00080C06" w:rsidRDefault="00080C06" w:rsidP="00080C06">
            <w:pPr>
              <w:rPr>
                <w:rFonts w:ascii="Times New Roman" w:hAnsi="Times New Roman"/>
                <w:sz w:val="16"/>
                <w:szCs w:val="16"/>
                <w:lang w:eastAsia="es-ES_tradnl"/>
              </w:rPr>
            </w:pPr>
          </w:p>
        </w:tc>
        <w:tc>
          <w:tcPr>
            <w:tcW w:w="0" w:type="auto"/>
          </w:tcPr>
          <w:p w14:paraId="0C7F1499"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udy 1: The Sexual Assertiveness Questionnaire (SAQ) was designed and tested.</w:t>
            </w:r>
          </w:p>
          <w:p w14:paraId="0245F24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tudy 2: adapted/revised version of the SAQ. </w:t>
            </w:r>
          </w:p>
        </w:tc>
        <w:tc>
          <w:tcPr>
            <w:tcW w:w="0" w:type="auto"/>
          </w:tcPr>
          <w:p w14:paraId="506B2B5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w:t>
            </w:r>
          </w:p>
        </w:tc>
        <w:tc>
          <w:tcPr>
            <w:tcW w:w="0" w:type="auto"/>
          </w:tcPr>
          <w:p w14:paraId="3A6B4569"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Factor analyses revealed the existence of three factors for SA in a new 18-item questionnaire: communication for initiation and satisfaction, refusal of unwanted sex, and sexual history communication. </w:t>
            </w:r>
          </w:p>
        </w:tc>
      </w:tr>
      <w:tr w:rsidR="00080C06" w:rsidRPr="00080C06" w14:paraId="05241818" w14:textId="77777777" w:rsidTr="00080C06">
        <w:trPr>
          <w:cantSplit/>
          <w:trHeight w:val="1134"/>
        </w:trPr>
        <w:tc>
          <w:tcPr>
            <w:tcW w:w="0" w:type="auto"/>
          </w:tcPr>
          <w:p w14:paraId="3DF3E22F" w14:textId="77777777" w:rsidR="00080C06" w:rsidRPr="00080C06" w:rsidRDefault="00080C06" w:rsidP="00080C06">
            <w:pPr>
              <w:rPr>
                <w:rFonts w:ascii="Times New Roman" w:hAnsi="Times New Roman"/>
                <w:sz w:val="16"/>
                <w:szCs w:val="16"/>
                <w:lang w:val="nl-BE" w:eastAsia="es-ES_tradnl"/>
              </w:rPr>
            </w:pPr>
            <w:proofErr w:type="spellStart"/>
            <w:r w:rsidRPr="00080C06">
              <w:rPr>
                <w:rFonts w:ascii="Times New Roman" w:hAnsi="Times New Roman"/>
                <w:sz w:val="16"/>
                <w:szCs w:val="16"/>
                <w:lang w:eastAsia="es-ES_tradnl"/>
              </w:rPr>
              <w:lastRenderedPageBreak/>
              <w:t>Manago</w:t>
            </w:r>
            <w:proofErr w:type="spellEnd"/>
            <w:r w:rsidRPr="00080C06">
              <w:rPr>
                <w:rFonts w:ascii="Times New Roman" w:hAnsi="Times New Roman"/>
                <w:sz w:val="16"/>
                <w:szCs w:val="16"/>
                <w:lang w:eastAsia="es-ES_tradnl"/>
              </w:rPr>
              <w:t xml:space="preserve">, A. M., Ward, L. M., </w:t>
            </w:r>
            <w:proofErr w:type="spellStart"/>
            <w:r w:rsidRPr="00080C06">
              <w:rPr>
                <w:rFonts w:ascii="Times New Roman" w:hAnsi="Times New Roman"/>
                <w:sz w:val="16"/>
                <w:szCs w:val="16"/>
                <w:lang w:eastAsia="es-ES_tradnl"/>
              </w:rPr>
              <w:t>Lemm</w:t>
            </w:r>
            <w:proofErr w:type="spellEnd"/>
            <w:r w:rsidRPr="00080C06">
              <w:rPr>
                <w:rFonts w:ascii="Times New Roman" w:hAnsi="Times New Roman"/>
                <w:sz w:val="16"/>
                <w:szCs w:val="16"/>
                <w:lang w:eastAsia="es-ES_tradnl"/>
              </w:rPr>
              <w:t>, K. M., Reed, L., &amp; Seabrook, R. (2015)</w:t>
            </w:r>
          </w:p>
        </w:tc>
        <w:tc>
          <w:tcPr>
            <w:tcW w:w="0" w:type="auto"/>
          </w:tcPr>
          <w:p w14:paraId="503903D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467 women and 348 men undergraduate students </w:t>
            </w:r>
          </w:p>
        </w:tc>
        <w:tc>
          <w:tcPr>
            <w:tcW w:w="0" w:type="auto"/>
          </w:tcPr>
          <w:p w14:paraId="3655E02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Items assessing Facebook use peer day, passive and active use; Facebook Intensity Scale (Ellison et al. 2007); the Gordon and Ward Self-Worth Measure (2000); the Objectified Body Consciousness Scales – Youth (OBC Y Lindberg et al., 2006); The Enjoyment of Sexualization Scale (</w:t>
            </w:r>
            <w:proofErr w:type="spellStart"/>
            <w:r w:rsidRPr="00080C06">
              <w:rPr>
                <w:rFonts w:ascii="Times New Roman" w:hAnsi="Times New Roman"/>
                <w:sz w:val="16"/>
                <w:szCs w:val="16"/>
                <w:lang w:eastAsia="es-ES_tradnl"/>
              </w:rPr>
              <w:t>Liss</w:t>
            </w:r>
            <w:proofErr w:type="spellEnd"/>
            <w:r w:rsidRPr="00080C06">
              <w:rPr>
                <w:rFonts w:ascii="Times New Roman" w:hAnsi="Times New Roman"/>
                <w:sz w:val="16"/>
                <w:szCs w:val="16"/>
                <w:lang w:eastAsia="es-ES_tradnl"/>
              </w:rPr>
              <w:t xml:space="preserve"> et al., 2011); 5-item Shame subscale of the OBC-Y; Lindberg et al., 2006); </w:t>
            </w:r>
            <w:proofErr w:type="spellStart"/>
            <w:r w:rsidRPr="00080C06">
              <w:rPr>
                <w:rFonts w:ascii="Times New Roman" w:hAnsi="Times New Roman"/>
                <w:sz w:val="16"/>
                <w:szCs w:val="16"/>
                <w:lang w:eastAsia="es-ES_tradnl"/>
              </w:rPr>
              <w:t>Hurlbert</w:t>
            </w:r>
            <w:proofErr w:type="spellEnd"/>
            <w:r w:rsidRPr="00080C06">
              <w:rPr>
                <w:rFonts w:ascii="Times New Roman" w:hAnsi="Times New Roman"/>
                <w:sz w:val="16"/>
                <w:szCs w:val="16"/>
                <w:lang w:eastAsia="es-ES_tradnl"/>
              </w:rPr>
              <w:t xml:space="preserve"> Index of Sexual Assertiveness (HISA; </w:t>
            </w:r>
            <w:proofErr w:type="spellStart"/>
            <w:r w:rsidRPr="00080C06">
              <w:rPr>
                <w:rFonts w:ascii="Times New Roman" w:hAnsi="Times New Roman"/>
                <w:sz w:val="16"/>
                <w:szCs w:val="16"/>
                <w:lang w:eastAsia="es-ES_tradnl"/>
              </w:rPr>
              <w:t>Hurlbert</w:t>
            </w:r>
            <w:proofErr w:type="spellEnd"/>
            <w:r w:rsidRPr="00080C06">
              <w:rPr>
                <w:rFonts w:ascii="Times New Roman" w:hAnsi="Times New Roman"/>
                <w:sz w:val="16"/>
                <w:szCs w:val="16"/>
                <w:lang w:eastAsia="es-ES_tradnl"/>
              </w:rPr>
              <w:t>, 1991).</w:t>
            </w:r>
          </w:p>
        </w:tc>
        <w:tc>
          <w:tcPr>
            <w:tcW w:w="0" w:type="auto"/>
          </w:tcPr>
          <w:p w14:paraId="1784C16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Body consciousness, Facebook involvement, body shame and SA</w:t>
            </w:r>
          </w:p>
        </w:tc>
        <w:tc>
          <w:tcPr>
            <w:tcW w:w="0" w:type="auto"/>
          </w:tcPr>
          <w:p w14:paraId="5AFBB38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Facebook involvement predicted objectified body consciousness, which in turn predicted greater body shame and decreased SA.</w:t>
            </w:r>
          </w:p>
        </w:tc>
      </w:tr>
      <w:tr w:rsidR="00080C06" w:rsidRPr="00080C06" w14:paraId="35208084" w14:textId="77777777" w:rsidTr="00080C06">
        <w:trPr>
          <w:cantSplit/>
          <w:trHeight w:val="1134"/>
        </w:trPr>
        <w:tc>
          <w:tcPr>
            <w:tcW w:w="0" w:type="auto"/>
          </w:tcPr>
          <w:p w14:paraId="54BD0B76" w14:textId="77777777" w:rsidR="00080C06" w:rsidRPr="00080C06" w:rsidRDefault="00080C06" w:rsidP="00080C06">
            <w:pPr>
              <w:rPr>
                <w:rFonts w:ascii="Times New Roman" w:hAnsi="Times New Roman"/>
                <w:sz w:val="16"/>
                <w:szCs w:val="16"/>
                <w:lang w:eastAsia="es-ES_tradnl"/>
              </w:rPr>
            </w:pPr>
            <w:proofErr w:type="spellStart"/>
            <w:r w:rsidRPr="00080C06">
              <w:rPr>
                <w:rFonts w:ascii="Times New Roman" w:hAnsi="Times New Roman"/>
                <w:sz w:val="16"/>
                <w:szCs w:val="16"/>
                <w:lang w:eastAsia="es-ES_tradnl"/>
              </w:rPr>
              <w:t>Manago</w:t>
            </w:r>
            <w:proofErr w:type="spellEnd"/>
            <w:r w:rsidRPr="00080C06">
              <w:rPr>
                <w:rFonts w:ascii="Times New Roman" w:hAnsi="Times New Roman"/>
                <w:sz w:val="16"/>
                <w:szCs w:val="16"/>
                <w:lang w:eastAsia="es-ES_tradnl"/>
              </w:rPr>
              <w:t>, A. M., Ward, L. M., &amp; Aldana, A. (2015).</w:t>
            </w:r>
          </w:p>
        </w:tc>
        <w:tc>
          <w:tcPr>
            <w:tcW w:w="0" w:type="auto"/>
          </w:tcPr>
          <w:p w14:paraId="736D974A"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218 Latino young adults in college</w:t>
            </w:r>
          </w:p>
        </w:tc>
        <w:tc>
          <w:tcPr>
            <w:tcW w:w="0" w:type="auto"/>
          </w:tcPr>
          <w:p w14:paraId="4E51E18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A 29-item version of the Sexual Socialization Discourses Measure (Kim &amp; Ward, 2007); </w:t>
            </w:r>
            <w:proofErr w:type="spellStart"/>
            <w:r w:rsidRPr="00080C06">
              <w:rPr>
                <w:rFonts w:ascii="Times New Roman" w:hAnsi="Times New Roman"/>
                <w:sz w:val="16"/>
                <w:szCs w:val="16"/>
                <w:lang w:eastAsia="es-ES_tradnl"/>
              </w:rPr>
              <w:t>Hurlbert</w:t>
            </w:r>
            <w:proofErr w:type="spellEnd"/>
            <w:r w:rsidRPr="00080C06">
              <w:rPr>
                <w:rFonts w:ascii="Times New Roman" w:hAnsi="Times New Roman"/>
                <w:sz w:val="16"/>
                <w:szCs w:val="16"/>
                <w:lang w:eastAsia="es-ES_tradnl"/>
              </w:rPr>
              <w:t xml:space="preserve"> Index of Sexual Assertiveness (HISA; </w:t>
            </w:r>
            <w:proofErr w:type="spellStart"/>
            <w:r w:rsidRPr="00080C06">
              <w:rPr>
                <w:rFonts w:ascii="Times New Roman" w:hAnsi="Times New Roman"/>
                <w:sz w:val="16"/>
                <w:szCs w:val="16"/>
                <w:lang w:eastAsia="es-ES_tradnl"/>
              </w:rPr>
              <w:t>Hurlbert</w:t>
            </w:r>
            <w:proofErr w:type="spellEnd"/>
            <w:r w:rsidRPr="00080C06">
              <w:rPr>
                <w:rFonts w:ascii="Times New Roman" w:hAnsi="Times New Roman"/>
                <w:sz w:val="16"/>
                <w:szCs w:val="16"/>
                <w:lang w:eastAsia="es-ES_tradnl"/>
              </w:rPr>
              <w:t>, 1991)</w:t>
            </w:r>
          </w:p>
        </w:tc>
        <w:tc>
          <w:tcPr>
            <w:tcW w:w="0" w:type="auto"/>
          </w:tcPr>
          <w:p w14:paraId="3645C46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der stereotypes, family messages, SA</w:t>
            </w:r>
          </w:p>
        </w:tc>
        <w:tc>
          <w:tcPr>
            <w:tcW w:w="0" w:type="auto"/>
          </w:tcPr>
          <w:p w14:paraId="2D8C340E"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Prevalence of four types of messages they heard from parents and friends: sex is only for marriage (family messages), sex is only appropriate in a loving relationship (family messages), sex is for pleasure (peer messages) and sexual double standard. There are strong gender differences in the mentioned sex messages.</w:t>
            </w:r>
          </w:p>
          <w:p w14:paraId="76B5BCFF" w14:textId="77777777" w:rsidR="00080C06" w:rsidRPr="00080C06" w:rsidRDefault="00080C06" w:rsidP="00080C06">
            <w:pPr>
              <w:rPr>
                <w:rFonts w:ascii="Times New Roman" w:hAnsi="Times New Roman"/>
                <w:sz w:val="16"/>
                <w:szCs w:val="16"/>
                <w:lang w:eastAsia="es-ES_tradnl"/>
              </w:rPr>
            </w:pPr>
          </w:p>
        </w:tc>
      </w:tr>
      <w:tr w:rsidR="00080C06" w:rsidRPr="00080C06" w14:paraId="0195516E" w14:textId="77777777" w:rsidTr="00080C06">
        <w:trPr>
          <w:cantSplit/>
          <w:trHeight w:val="1134"/>
        </w:trPr>
        <w:tc>
          <w:tcPr>
            <w:tcW w:w="0" w:type="auto"/>
          </w:tcPr>
          <w:p w14:paraId="3AEF27C9" w14:textId="77777777" w:rsidR="00080C06" w:rsidRPr="00080C06" w:rsidRDefault="00080C06" w:rsidP="00080C06">
            <w:pPr>
              <w:rPr>
                <w:rFonts w:ascii="Times New Roman" w:hAnsi="Times New Roman"/>
                <w:sz w:val="16"/>
                <w:szCs w:val="16"/>
                <w:lang w:eastAsia="es-ES_tradnl"/>
              </w:rPr>
            </w:pPr>
            <w:proofErr w:type="spellStart"/>
            <w:r w:rsidRPr="00080C06">
              <w:rPr>
                <w:rFonts w:ascii="Times New Roman" w:hAnsi="Times New Roman"/>
                <w:sz w:val="16"/>
                <w:szCs w:val="16"/>
                <w:lang w:eastAsia="es-ES_tradnl"/>
              </w:rPr>
              <w:t>McNicoll</w:t>
            </w:r>
            <w:proofErr w:type="spellEnd"/>
            <w:r w:rsidRPr="00080C06">
              <w:rPr>
                <w:rFonts w:ascii="Times New Roman" w:hAnsi="Times New Roman"/>
                <w:sz w:val="16"/>
                <w:szCs w:val="16"/>
                <w:lang w:eastAsia="es-ES_tradnl"/>
              </w:rPr>
              <w:t xml:space="preserve">, G., </w:t>
            </w:r>
            <w:proofErr w:type="spellStart"/>
            <w:r w:rsidRPr="00080C06">
              <w:rPr>
                <w:rFonts w:ascii="Times New Roman" w:hAnsi="Times New Roman"/>
                <w:sz w:val="16"/>
                <w:szCs w:val="16"/>
                <w:lang w:eastAsia="es-ES_tradnl"/>
              </w:rPr>
              <w:t>Corsini</w:t>
            </w:r>
            <w:proofErr w:type="spellEnd"/>
            <w:r w:rsidRPr="00080C06">
              <w:rPr>
                <w:rFonts w:ascii="Times New Roman" w:hAnsi="Times New Roman"/>
                <w:sz w:val="16"/>
                <w:szCs w:val="16"/>
                <w:lang w:eastAsia="es-ES_tradnl"/>
              </w:rPr>
              <w:t>-Munt, S., Rosen, N. O., McDuff, P., &amp; Bergeron, S. (2016).</w:t>
            </w:r>
          </w:p>
        </w:tc>
        <w:tc>
          <w:tcPr>
            <w:tcW w:w="0" w:type="auto"/>
          </w:tcPr>
          <w:p w14:paraId="03D6301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04 women with PVD symptomatology</w:t>
            </w:r>
          </w:p>
        </w:tc>
        <w:tc>
          <w:tcPr>
            <w:tcW w:w="0" w:type="auto"/>
          </w:tcPr>
          <w:p w14:paraId="4AFF0B8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Demographics; Spouse Response Inventory (SRI); </w:t>
            </w:r>
            <w:proofErr w:type="spellStart"/>
            <w:r w:rsidRPr="00080C06">
              <w:rPr>
                <w:rFonts w:ascii="Times New Roman" w:hAnsi="Times New Roman"/>
                <w:sz w:val="16"/>
                <w:szCs w:val="16"/>
                <w:lang w:eastAsia="es-ES_tradnl"/>
              </w:rPr>
              <w:t>Hurlbert</w:t>
            </w:r>
            <w:proofErr w:type="spellEnd"/>
            <w:r w:rsidRPr="00080C06">
              <w:rPr>
                <w:rFonts w:ascii="Times New Roman" w:hAnsi="Times New Roman"/>
                <w:sz w:val="16"/>
                <w:szCs w:val="16"/>
                <w:lang w:eastAsia="es-ES_tradnl"/>
              </w:rPr>
              <w:t xml:space="preserve"> Index of Sexual Assertiveness (HISA; </w:t>
            </w:r>
            <w:proofErr w:type="spellStart"/>
            <w:r w:rsidRPr="00080C06">
              <w:rPr>
                <w:rFonts w:ascii="Times New Roman" w:hAnsi="Times New Roman"/>
                <w:sz w:val="16"/>
                <w:szCs w:val="16"/>
                <w:lang w:eastAsia="es-ES_tradnl"/>
              </w:rPr>
              <w:t>Hurlbert</w:t>
            </w:r>
            <w:proofErr w:type="spellEnd"/>
            <w:r w:rsidRPr="00080C06">
              <w:rPr>
                <w:rFonts w:ascii="Times New Roman" w:hAnsi="Times New Roman"/>
                <w:sz w:val="16"/>
                <w:szCs w:val="16"/>
                <w:lang w:eastAsia="es-ES_tradnl"/>
              </w:rPr>
              <w:t xml:space="preserve">, 1991); Female Sexual Function Index (FSFI; Rosen et al., 2000); The Global Measure of Sexual Satisfaction (GMSEX; </w:t>
            </w:r>
            <w:proofErr w:type="spellStart"/>
            <w:r w:rsidRPr="00080C06">
              <w:rPr>
                <w:rFonts w:ascii="Times New Roman" w:hAnsi="Times New Roman"/>
                <w:sz w:val="16"/>
                <w:szCs w:val="16"/>
                <w:lang w:eastAsia="es-ES_tradnl"/>
              </w:rPr>
              <w:t>Lawrance</w:t>
            </w:r>
            <w:proofErr w:type="spellEnd"/>
            <w:r w:rsidRPr="00080C06">
              <w:rPr>
                <w:rFonts w:ascii="Times New Roman" w:hAnsi="Times New Roman"/>
                <w:sz w:val="16"/>
                <w:szCs w:val="16"/>
                <w:lang w:eastAsia="es-ES_tradnl"/>
              </w:rPr>
              <w:t xml:space="preserve"> &amp; Byers, 1998).</w:t>
            </w:r>
          </w:p>
          <w:p w14:paraId="35698CCA" w14:textId="77777777" w:rsidR="00080C06" w:rsidRPr="00080C06" w:rsidRDefault="00080C06" w:rsidP="00080C06">
            <w:pPr>
              <w:rPr>
                <w:rFonts w:ascii="Times New Roman" w:hAnsi="Times New Roman"/>
                <w:sz w:val="16"/>
                <w:szCs w:val="16"/>
                <w:lang w:eastAsia="es-ES_tradnl"/>
              </w:rPr>
            </w:pPr>
          </w:p>
        </w:tc>
        <w:tc>
          <w:tcPr>
            <w:tcW w:w="0" w:type="auto"/>
          </w:tcPr>
          <w:p w14:paraId="2D4ADFF3" w14:textId="77777777" w:rsidR="00080C06" w:rsidRPr="00080C06" w:rsidRDefault="00080C06" w:rsidP="00080C06">
            <w:pPr>
              <w:rPr>
                <w:rFonts w:ascii="Times New Roman" w:hAnsi="Times New Roman"/>
                <w:sz w:val="16"/>
                <w:szCs w:val="16"/>
                <w:lang w:eastAsia="es-ES_tradnl"/>
              </w:rPr>
            </w:pPr>
            <w:proofErr w:type="spellStart"/>
            <w:r w:rsidRPr="00080C06">
              <w:rPr>
                <w:rFonts w:ascii="Times New Roman" w:hAnsi="Times New Roman"/>
                <w:sz w:val="16"/>
                <w:szCs w:val="16"/>
                <w:lang w:val="fr-BE" w:eastAsia="es-ES_tradnl"/>
              </w:rPr>
              <w:t>Sexual</w:t>
            </w:r>
            <w:proofErr w:type="spellEnd"/>
            <w:r w:rsidRPr="00080C06">
              <w:rPr>
                <w:rFonts w:ascii="Times New Roman" w:hAnsi="Times New Roman"/>
                <w:sz w:val="16"/>
                <w:szCs w:val="16"/>
                <w:lang w:val="fr-BE" w:eastAsia="es-ES_tradnl"/>
              </w:rPr>
              <w:t xml:space="preserve"> </w:t>
            </w:r>
            <w:proofErr w:type="spellStart"/>
            <w:r w:rsidRPr="00080C06">
              <w:rPr>
                <w:rFonts w:ascii="Times New Roman" w:hAnsi="Times New Roman"/>
                <w:sz w:val="16"/>
                <w:szCs w:val="16"/>
                <w:lang w:val="fr-BE" w:eastAsia="es-ES_tradnl"/>
              </w:rPr>
              <w:t>function</w:t>
            </w:r>
            <w:proofErr w:type="spellEnd"/>
            <w:r w:rsidRPr="00080C06">
              <w:rPr>
                <w:rFonts w:ascii="Times New Roman" w:hAnsi="Times New Roman"/>
                <w:sz w:val="16"/>
                <w:szCs w:val="16"/>
                <w:lang w:val="fr-BE" w:eastAsia="es-ES_tradnl"/>
              </w:rPr>
              <w:t xml:space="preserve">, SA, </w:t>
            </w:r>
            <w:proofErr w:type="spellStart"/>
            <w:r w:rsidRPr="00080C06">
              <w:rPr>
                <w:rFonts w:ascii="Times New Roman" w:hAnsi="Times New Roman"/>
                <w:sz w:val="16"/>
                <w:szCs w:val="16"/>
                <w:lang w:val="fr-BE" w:eastAsia="es-ES_tradnl"/>
              </w:rPr>
              <w:t>sexual</w:t>
            </w:r>
            <w:proofErr w:type="spellEnd"/>
            <w:r w:rsidRPr="00080C06">
              <w:rPr>
                <w:rFonts w:ascii="Times New Roman" w:hAnsi="Times New Roman"/>
                <w:sz w:val="16"/>
                <w:szCs w:val="16"/>
                <w:lang w:val="fr-BE" w:eastAsia="es-ES_tradnl"/>
              </w:rPr>
              <w:t xml:space="preserve"> satisfaction.</w:t>
            </w:r>
          </w:p>
        </w:tc>
        <w:tc>
          <w:tcPr>
            <w:tcW w:w="0" w:type="auto"/>
          </w:tcPr>
          <w:p w14:paraId="2C7E3A74"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Higher levels of SA mediated the associations between greater perceived facilitative partner responses to pain and higher levels of sexual function and satisfaction. </w:t>
            </w:r>
          </w:p>
        </w:tc>
      </w:tr>
      <w:tr w:rsidR="00080C06" w:rsidRPr="00080C06" w14:paraId="40810BF6" w14:textId="77777777" w:rsidTr="00080C06">
        <w:trPr>
          <w:cantSplit/>
          <w:trHeight w:val="1134"/>
        </w:trPr>
        <w:tc>
          <w:tcPr>
            <w:tcW w:w="0" w:type="auto"/>
          </w:tcPr>
          <w:p w14:paraId="5861A1E8" w14:textId="77777777" w:rsidR="00080C06" w:rsidRPr="00080C06" w:rsidRDefault="00080C06" w:rsidP="00080C06">
            <w:pPr>
              <w:rPr>
                <w:rFonts w:ascii="Times New Roman" w:hAnsi="Times New Roman"/>
                <w:sz w:val="16"/>
                <w:szCs w:val="16"/>
                <w:lang w:eastAsia="es-ES_tradnl"/>
              </w:rPr>
            </w:pPr>
            <w:proofErr w:type="spellStart"/>
            <w:r w:rsidRPr="00080C06">
              <w:rPr>
                <w:rFonts w:ascii="Times New Roman" w:hAnsi="Times New Roman"/>
                <w:sz w:val="16"/>
                <w:szCs w:val="16"/>
                <w:lang w:eastAsia="es-ES_tradnl"/>
              </w:rPr>
              <w:t>Ménard</w:t>
            </w:r>
            <w:proofErr w:type="spellEnd"/>
            <w:r w:rsidRPr="00080C06">
              <w:rPr>
                <w:rFonts w:ascii="Times New Roman" w:hAnsi="Times New Roman"/>
                <w:sz w:val="16"/>
                <w:szCs w:val="16"/>
                <w:lang w:eastAsia="es-ES_tradnl"/>
              </w:rPr>
              <w:t xml:space="preserve">, A. D., &amp; </w:t>
            </w:r>
            <w:proofErr w:type="spellStart"/>
            <w:r w:rsidRPr="00080C06">
              <w:rPr>
                <w:rFonts w:ascii="Times New Roman" w:hAnsi="Times New Roman"/>
                <w:sz w:val="16"/>
                <w:szCs w:val="16"/>
                <w:lang w:eastAsia="es-ES_tradnl"/>
              </w:rPr>
              <w:t>Offman</w:t>
            </w:r>
            <w:proofErr w:type="spellEnd"/>
            <w:r w:rsidRPr="00080C06">
              <w:rPr>
                <w:rFonts w:ascii="Times New Roman" w:hAnsi="Times New Roman"/>
                <w:sz w:val="16"/>
                <w:szCs w:val="16"/>
                <w:lang w:eastAsia="es-ES_tradnl"/>
              </w:rPr>
              <w:t>, A. (2009).</w:t>
            </w:r>
          </w:p>
        </w:tc>
        <w:tc>
          <w:tcPr>
            <w:tcW w:w="0" w:type="auto"/>
          </w:tcPr>
          <w:p w14:paraId="348D1CE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25 men and 46 women, mean age 27.65 years</w:t>
            </w:r>
          </w:p>
        </w:tc>
        <w:tc>
          <w:tcPr>
            <w:tcW w:w="0" w:type="auto"/>
          </w:tcPr>
          <w:p w14:paraId="249B4E4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Index of Sexual Satisfaction (Hudson et al., 1981), Sexual Assertiveness Scale, The sexual self-esteem scale (</w:t>
            </w:r>
            <w:proofErr w:type="spellStart"/>
            <w:r w:rsidRPr="00080C06">
              <w:rPr>
                <w:rFonts w:ascii="Times New Roman" w:hAnsi="Times New Roman"/>
                <w:sz w:val="16"/>
                <w:szCs w:val="16"/>
                <w:lang w:eastAsia="es-ES_tradnl"/>
              </w:rPr>
              <w:t>Zeanah</w:t>
            </w:r>
            <w:proofErr w:type="spellEnd"/>
            <w:r w:rsidRPr="00080C06">
              <w:rPr>
                <w:rFonts w:ascii="Times New Roman" w:hAnsi="Times New Roman"/>
                <w:sz w:val="16"/>
                <w:szCs w:val="16"/>
                <w:lang w:eastAsia="es-ES_tradnl"/>
              </w:rPr>
              <w:t xml:space="preserve"> and Schwarz, 1996) </w:t>
            </w:r>
          </w:p>
        </w:tc>
        <w:tc>
          <w:tcPr>
            <w:tcW w:w="0" w:type="auto"/>
          </w:tcPr>
          <w:p w14:paraId="751774CD" w14:textId="77777777" w:rsidR="00080C06" w:rsidRPr="00080C06" w:rsidRDefault="00080C06" w:rsidP="00080C06">
            <w:pPr>
              <w:rPr>
                <w:rFonts w:ascii="Times New Roman" w:hAnsi="Times New Roman"/>
                <w:sz w:val="16"/>
                <w:szCs w:val="16"/>
                <w:lang w:val="fr-BE" w:eastAsia="es-ES_tradnl"/>
              </w:rPr>
            </w:pPr>
            <w:r w:rsidRPr="00080C06">
              <w:rPr>
                <w:rFonts w:ascii="Times New Roman" w:hAnsi="Times New Roman"/>
                <w:sz w:val="16"/>
                <w:szCs w:val="16"/>
                <w:lang w:eastAsia="es-ES_tradnl"/>
              </w:rPr>
              <w:t>Sexual self-esteem, SA and sexual satisfaction</w:t>
            </w:r>
          </w:p>
        </w:tc>
        <w:tc>
          <w:tcPr>
            <w:tcW w:w="0" w:type="auto"/>
          </w:tcPr>
          <w:p w14:paraId="1FE8C959"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exual assertiveness has been shown to be a partial mediator of the relationship between sexual self-esteem and sexual satisfaction.  </w:t>
            </w:r>
          </w:p>
        </w:tc>
      </w:tr>
      <w:tr w:rsidR="00080C06" w:rsidRPr="00080C06" w14:paraId="68782C0E" w14:textId="77777777" w:rsidTr="00080C06">
        <w:trPr>
          <w:cantSplit/>
          <w:trHeight w:val="1134"/>
        </w:trPr>
        <w:tc>
          <w:tcPr>
            <w:tcW w:w="0" w:type="auto"/>
          </w:tcPr>
          <w:p w14:paraId="31B4B1C9" w14:textId="77777777" w:rsidR="00080C06" w:rsidRPr="00080C06" w:rsidRDefault="00080C06" w:rsidP="00080C06">
            <w:pPr>
              <w:rPr>
                <w:rFonts w:ascii="Times New Roman" w:hAnsi="Times New Roman"/>
                <w:sz w:val="16"/>
                <w:szCs w:val="16"/>
                <w:lang w:eastAsia="es-ES_tradnl"/>
              </w:rPr>
            </w:pPr>
            <w:proofErr w:type="spellStart"/>
            <w:r w:rsidRPr="00080C06">
              <w:rPr>
                <w:rFonts w:ascii="Times New Roman" w:hAnsi="Times New Roman"/>
                <w:sz w:val="16"/>
                <w:szCs w:val="16"/>
                <w:lang w:eastAsia="es-ES_tradnl"/>
              </w:rPr>
              <w:t>Morokoff</w:t>
            </w:r>
            <w:proofErr w:type="spellEnd"/>
            <w:r w:rsidRPr="00080C06">
              <w:rPr>
                <w:rFonts w:ascii="Times New Roman" w:hAnsi="Times New Roman"/>
                <w:sz w:val="16"/>
                <w:szCs w:val="16"/>
                <w:lang w:eastAsia="es-ES_tradnl"/>
              </w:rPr>
              <w:t xml:space="preserve">, P. J., </w:t>
            </w:r>
            <w:proofErr w:type="spellStart"/>
            <w:r w:rsidRPr="00080C06">
              <w:rPr>
                <w:rFonts w:ascii="Times New Roman" w:hAnsi="Times New Roman"/>
                <w:sz w:val="16"/>
                <w:szCs w:val="16"/>
                <w:lang w:eastAsia="es-ES_tradnl"/>
              </w:rPr>
              <w:t>Quina</w:t>
            </w:r>
            <w:proofErr w:type="spellEnd"/>
            <w:r w:rsidRPr="00080C06">
              <w:rPr>
                <w:rFonts w:ascii="Times New Roman" w:hAnsi="Times New Roman"/>
                <w:sz w:val="16"/>
                <w:szCs w:val="16"/>
                <w:lang w:eastAsia="es-ES_tradnl"/>
              </w:rPr>
              <w:t>, K., Harlow, L. L., Whitmire, L., Grimley, D. M., Gibson, P. R., &amp; Burkholder, G. J. (1997).</w:t>
            </w:r>
          </w:p>
        </w:tc>
        <w:tc>
          <w:tcPr>
            <w:tcW w:w="0" w:type="auto"/>
          </w:tcPr>
          <w:p w14:paraId="7C15488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tudy 1: 260 undergraduate female students. Study 2 used the same sample as study 1. </w:t>
            </w:r>
          </w:p>
          <w:p w14:paraId="578D55F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tudy 3: 714 women  </w:t>
            </w:r>
          </w:p>
          <w:p w14:paraId="6426B6D2"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tudy 4: 354 women </w:t>
            </w:r>
          </w:p>
          <w:p w14:paraId="3C407FF0" w14:textId="77777777" w:rsidR="00080C06" w:rsidRPr="00080C06" w:rsidRDefault="00080C06" w:rsidP="00080C06">
            <w:pPr>
              <w:rPr>
                <w:rFonts w:ascii="Times New Roman" w:hAnsi="Times New Roman"/>
                <w:sz w:val="16"/>
                <w:szCs w:val="16"/>
                <w:lang w:eastAsia="es-ES_tradnl"/>
              </w:rPr>
            </w:pPr>
          </w:p>
        </w:tc>
        <w:tc>
          <w:tcPr>
            <w:tcW w:w="0" w:type="auto"/>
          </w:tcPr>
          <w:p w14:paraId="1178F86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The Sexual Assertiveness Scale (SAS) was designed and tested; The Social desirability subscale of the Jackson Personality Research Form (Jackson, 1984); the Relationship Satisfaction Scale (Roach, Frazier and Bowden´s, 1981); More say in the relationship scale (</w:t>
            </w:r>
            <w:proofErr w:type="spellStart"/>
            <w:r w:rsidRPr="00080C06">
              <w:rPr>
                <w:rFonts w:ascii="Times New Roman" w:hAnsi="Times New Roman"/>
                <w:sz w:val="16"/>
                <w:szCs w:val="16"/>
                <w:lang w:eastAsia="es-ES_tradnl"/>
              </w:rPr>
              <w:t>Celebucki</w:t>
            </w:r>
            <w:proofErr w:type="spellEnd"/>
            <w:r w:rsidRPr="00080C06">
              <w:rPr>
                <w:rFonts w:ascii="Times New Roman" w:hAnsi="Times New Roman"/>
                <w:sz w:val="16"/>
                <w:szCs w:val="16"/>
                <w:lang w:eastAsia="es-ES_tradnl"/>
              </w:rPr>
              <w:t xml:space="preserve">, 1990); Sexual Victimization Scale (Koss &amp; </w:t>
            </w:r>
            <w:proofErr w:type="spellStart"/>
            <w:r w:rsidRPr="00080C06">
              <w:rPr>
                <w:rFonts w:ascii="Times New Roman" w:hAnsi="Times New Roman"/>
                <w:sz w:val="16"/>
                <w:szCs w:val="16"/>
                <w:lang w:eastAsia="es-ES_tradnl"/>
              </w:rPr>
              <w:t>Oros</w:t>
            </w:r>
            <w:proofErr w:type="spellEnd"/>
            <w:r w:rsidRPr="00080C06">
              <w:rPr>
                <w:rFonts w:ascii="Times New Roman" w:hAnsi="Times New Roman"/>
                <w:sz w:val="16"/>
                <w:szCs w:val="16"/>
                <w:lang w:eastAsia="es-ES_tradnl"/>
              </w:rPr>
              <w:t>, 1982); Sexual Experience Scale. Items regarding anticipated negative partner response, self-efficacy STD-preventive behaviors, childhood sexual abuse.</w:t>
            </w:r>
          </w:p>
        </w:tc>
        <w:tc>
          <w:tcPr>
            <w:tcW w:w="0" w:type="auto"/>
          </w:tcPr>
          <w:p w14:paraId="68DD3AB6"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 relationship satisfaction, sexual victimization</w:t>
            </w:r>
          </w:p>
        </w:tc>
        <w:tc>
          <w:tcPr>
            <w:tcW w:w="0" w:type="auto"/>
          </w:tcPr>
          <w:p w14:paraId="0A224F0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A comprised three factors: Initiation, Refusal and Pregnancy STD-prevention. </w:t>
            </w:r>
          </w:p>
          <w:p w14:paraId="613EA37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Greater woman´s sexual experiences is associated with greater self-reported ability to initiate sex. Sexual experience, anticipated partner response and self-efficacy predict SA. </w:t>
            </w:r>
          </w:p>
          <w:p w14:paraId="3B1324D1"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 is associated with relationship satisfaction.</w:t>
            </w:r>
          </w:p>
        </w:tc>
      </w:tr>
      <w:tr w:rsidR="00080C06" w:rsidRPr="00080C06" w14:paraId="30603DB6" w14:textId="77777777" w:rsidTr="00080C06">
        <w:trPr>
          <w:cantSplit/>
          <w:trHeight w:val="1134"/>
        </w:trPr>
        <w:tc>
          <w:tcPr>
            <w:tcW w:w="0" w:type="auto"/>
          </w:tcPr>
          <w:p w14:paraId="653F15E3" w14:textId="77777777" w:rsidR="00080C06" w:rsidRPr="00080C06" w:rsidRDefault="00080C06" w:rsidP="00080C06">
            <w:pPr>
              <w:rPr>
                <w:rFonts w:ascii="Times New Roman" w:hAnsi="Times New Roman"/>
                <w:sz w:val="16"/>
                <w:szCs w:val="16"/>
                <w:lang w:eastAsia="es-ES_tradnl"/>
              </w:rPr>
            </w:pPr>
            <w:proofErr w:type="spellStart"/>
            <w:r w:rsidRPr="00080C06">
              <w:rPr>
                <w:rFonts w:ascii="Times New Roman" w:hAnsi="Times New Roman"/>
                <w:sz w:val="16"/>
                <w:szCs w:val="16"/>
                <w:lang w:eastAsia="es-ES_tradnl"/>
              </w:rPr>
              <w:t>Morokoff</w:t>
            </w:r>
            <w:proofErr w:type="spellEnd"/>
            <w:r w:rsidRPr="00080C06">
              <w:rPr>
                <w:rFonts w:ascii="Times New Roman" w:hAnsi="Times New Roman"/>
                <w:sz w:val="16"/>
                <w:szCs w:val="16"/>
                <w:lang w:eastAsia="es-ES_tradnl"/>
              </w:rPr>
              <w:t>, P. J., Redding, C. A., Harlow, L. L., Cho, S., Rossi, J. S., Meier, K. S., Brown-</w:t>
            </w:r>
            <w:proofErr w:type="spellStart"/>
            <w:r w:rsidRPr="00080C06">
              <w:rPr>
                <w:rFonts w:ascii="Times New Roman" w:hAnsi="Times New Roman"/>
                <w:sz w:val="16"/>
                <w:szCs w:val="16"/>
                <w:lang w:eastAsia="es-ES_tradnl"/>
              </w:rPr>
              <w:t>Peterside</w:t>
            </w:r>
            <w:proofErr w:type="spellEnd"/>
            <w:r w:rsidRPr="00080C06">
              <w:rPr>
                <w:rFonts w:ascii="Times New Roman" w:hAnsi="Times New Roman"/>
                <w:sz w:val="16"/>
                <w:szCs w:val="16"/>
                <w:lang w:eastAsia="es-ES_tradnl"/>
              </w:rPr>
              <w:t>, P. (2009).</w:t>
            </w:r>
          </w:p>
          <w:p w14:paraId="40378885" w14:textId="77777777" w:rsidR="00080C06" w:rsidRPr="00080C06" w:rsidRDefault="00080C06" w:rsidP="00080C06">
            <w:pPr>
              <w:rPr>
                <w:rFonts w:ascii="Times New Roman" w:hAnsi="Times New Roman"/>
                <w:sz w:val="16"/>
                <w:szCs w:val="16"/>
                <w:lang w:eastAsia="es-ES_tradnl"/>
              </w:rPr>
            </w:pPr>
          </w:p>
        </w:tc>
        <w:tc>
          <w:tcPr>
            <w:tcW w:w="0" w:type="auto"/>
          </w:tcPr>
          <w:p w14:paraId="2D7D351A"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473 heterosexually active adult men and women</w:t>
            </w:r>
          </w:p>
        </w:tc>
        <w:tc>
          <w:tcPr>
            <w:tcW w:w="0" w:type="auto"/>
          </w:tcPr>
          <w:p w14:paraId="376AF7A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Demographics and risk related items; Sexual Victimization Scale (Koss &amp; </w:t>
            </w:r>
            <w:proofErr w:type="spellStart"/>
            <w:r w:rsidRPr="00080C06">
              <w:rPr>
                <w:rFonts w:ascii="Times New Roman" w:hAnsi="Times New Roman"/>
                <w:sz w:val="16"/>
                <w:szCs w:val="16"/>
                <w:lang w:eastAsia="es-ES_tradnl"/>
              </w:rPr>
              <w:t>Oros</w:t>
            </w:r>
            <w:proofErr w:type="spellEnd"/>
            <w:r w:rsidRPr="00080C06">
              <w:rPr>
                <w:rFonts w:ascii="Times New Roman" w:hAnsi="Times New Roman"/>
                <w:sz w:val="16"/>
                <w:szCs w:val="16"/>
                <w:lang w:eastAsia="es-ES_tradnl"/>
              </w:rPr>
              <w:t>, 1982); Depression Symptoms Index (short form) (</w:t>
            </w:r>
            <w:proofErr w:type="spellStart"/>
            <w:r w:rsidRPr="00080C06">
              <w:rPr>
                <w:rFonts w:ascii="Times New Roman" w:hAnsi="Times New Roman"/>
                <w:sz w:val="16"/>
                <w:szCs w:val="16"/>
                <w:lang w:eastAsia="es-ES_tradnl"/>
              </w:rPr>
              <w:t>Kohout</w:t>
            </w:r>
            <w:proofErr w:type="spellEnd"/>
            <w:r w:rsidRPr="00080C06">
              <w:rPr>
                <w:rFonts w:ascii="Times New Roman" w:hAnsi="Times New Roman"/>
                <w:sz w:val="16"/>
                <w:szCs w:val="16"/>
                <w:lang w:eastAsia="es-ES_tradnl"/>
              </w:rPr>
              <w:t>, et al., 1993); Subscale of condom negotiation of the SAS (</w:t>
            </w:r>
            <w:proofErr w:type="spellStart"/>
            <w:r w:rsidRPr="00080C06">
              <w:rPr>
                <w:rFonts w:ascii="Times New Roman" w:hAnsi="Times New Roman"/>
                <w:sz w:val="16"/>
                <w:szCs w:val="16"/>
                <w:lang w:eastAsia="es-ES_tradnl"/>
              </w:rPr>
              <w:t>Morokoff</w:t>
            </w:r>
            <w:proofErr w:type="spellEnd"/>
            <w:r w:rsidRPr="00080C06">
              <w:rPr>
                <w:rFonts w:ascii="Times New Roman" w:hAnsi="Times New Roman"/>
                <w:sz w:val="16"/>
                <w:szCs w:val="16"/>
                <w:lang w:eastAsia="es-ES_tradnl"/>
              </w:rPr>
              <w:t xml:space="preserve"> et al., 1997).</w:t>
            </w:r>
          </w:p>
        </w:tc>
        <w:tc>
          <w:tcPr>
            <w:tcW w:w="0" w:type="auto"/>
          </w:tcPr>
          <w:p w14:paraId="1DAC3111"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exual victimization, depression, Condom use negotiation SA</w:t>
            </w:r>
          </w:p>
        </w:tc>
        <w:tc>
          <w:tcPr>
            <w:tcW w:w="0" w:type="auto"/>
          </w:tcPr>
          <w:p w14:paraId="71E319C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The tested model predicts unprotected sex in both at-risk men and women. SA, sexual victimization and depression were tested as mediators of condom SA and unprotected sex. Condom SA was found in both genders to predict later sexual victimization.</w:t>
            </w:r>
          </w:p>
        </w:tc>
      </w:tr>
      <w:tr w:rsidR="00080C06" w:rsidRPr="00080C06" w14:paraId="5B5E8251" w14:textId="77777777" w:rsidTr="00080C06">
        <w:trPr>
          <w:cantSplit/>
          <w:trHeight w:val="1134"/>
        </w:trPr>
        <w:tc>
          <w:tcPr>
            <w:tcW w:w="0" w:type="auto"/>
          </w:tcPr>
          <w:p w14:paraId="772C29E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Noar, S. M., Carlyle, K., &amp; Cole, C. (2006).</w:t>
            </w:r>
          </w:p>
        </w:tc>
        <w:tc>
          <w:tcPr>
            <w:tcW w:w="0" w:type="auto"/>
          </w:tcPr>
          <w:p w14:paraId="7451A63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53 articles</w:t>
            </w:r>
          </w:p>
        </w:tc>
        <w:tc>
          <w:tcPr>
            <w:tcW w:w="0" w:type="auto"/>
          </w:tcPr>
          <w:p w14:paraId="7B62778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Literature review</w:t>
            </w:r>
          </w:p>
        </w:tc>
        <w:tc>
          <w:tcPr>
            <w:tcW w:w="0" w:type="auto"/>
          </w:tcPr>
          <w:p w14:paraId="0B8F5C8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fe sexual communication, condom use</w:t>
            </w:r>
          </w:p>
        </w:tc>
        <w:tc>
          <w:tcPr>
            <w:tcW w:w="0" w:type="auto"/>
          </w:tcPr>
          <w:p w14:paraId="15DD06E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Communication about condom use, sexual history were important variables found in the literature</w:t>
            </w:r>
          </w:p>
        </w:tc>
      </w:tr>
      <w:tr w:rsidR="00080C06" w:rsidRPr="00080C06" w14:paraId="50E423B1" w14:textId="77777777" w:rsidTr="00080C06">
        <w:trPr>
          <w:cantSplit/>
          <w:trHeight w:val="1134"/>
        </w:trPr>
        <w:tc>
          <w:tcPr>
            <w:tcW w:w="0" w:type="auto"/>
          </w:tcPr>
          <w:p w14:paraId="53BA3252" w14:textId="77777777" w:rsidR="00080C06" w:rsidRPr="00080C06" w:rsidRDefault="00080C06" w:rsidP="00080C06">
            <w:pPr>
              <w:rPr>
                <w:rFonts w:ascii="Times New Roman" w:hAnsi="Times New Roman"/>
                <w:sz w:val="16"/>
                <w:szCs w:val="16"/>
                <w:lang w:eastAsia="es-ES_tradnl"/>
              </w:rPr>
            </w:pPr>
            <w:proofErr w:type="spellStart"/>
            <w:r w:rsidRPr="00080C06">
              <w:rPr>
                <w:rFonts w:ascii="Times New Roman" w:hAnsi="Times New Roman"/>
                <w:sz w:val="16"/>
                <w:szCs w:val="16"/>
                <w:lang w:eastAsia="es-ES_tradnl"/>
              </w:rPr>
              <w:lastRenderedPageBreak/>
              <w:t>Noar</w:t>
            </w:r>
            <w:proofErr w:type="spellEnd"/>
            <w:r w:rsidRPr="00080C06">
              <w:rPr>
                <w:rFonts w:ascii="Times New Roman" w:hAnsi="Times New Roman"/>
                <w:sz w:val="16"/>
                <w:szCs w:val="16"/>
                <w:lang w:eastAsia="es-ES_tradnl"/>
              </w:rPr>
              <w:t xml:space="preserve">, S. M., </w:t>
            </w:r>
            <w:proofErr w:type="spellStart"/>
            <w:r w:rsidRPr="00080C06">
              <w:rPr>
                <w:rFonts w:ascii="Times New Roman" w:hAnsi="Times New Roman"/>
                <w:sz w:val="16"/>
                <w:szCs w:val="16"/>
                <w:lang w:eastAsia="es-ES_tradnl"/>
              </w:rPr>
              <w:t>Morokoff</w:t>
            </w:r>
            <w:proofErr w:type="spellEnd"/>
            <w:r w:rsidRPr="00080C06">
              <w:rPr>
                <w:rFonts w:ascii="Times New Roman" w:hAnsi="Times New Roman"/>
                <w:sz w:val="16"/>
                <w:szCs w:val="16"/>
                <w:lang w:eastAsia="es-ES_tradnl"/>
              </w:rPr>
              <w:t>, P. J., &amp; Harlow, L. L. (2002).</w:t>
            </w:r>
          </w:p>
        </w:tc>
        <w:tc>
          <w:tcPr>
            <w:tcW w:w="0" w:type="auto"/>
          </w:tcPr>
          <w:p w14:paraId="292945EA"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471 undergraduate students, men and women</w:t>
            </w:r>
          </w:p>
        </w:tc>
        <w:tc>
          <w:tcPr>
            <w:tcW w:w="0" w:type="auto"/>
          </w:tcPr>
          <w:p w14:paraId="2F6BD87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Condom influence strategy questionnaire (CISQ) designed; Sexual Assertiveness Scale (SAS) (</w:t>
            </w:r>
            <w:proofErr w:type="spellStart"/>
            <w:r w:rsidRPr="00080C06">
              <w:rPr>
                <w:rFonts w:ascii="Times New Roman" w:hAnsi="Times New Roman"/>
                <w:sz w:val="16"/>
                <w:szCs w:val="16"/>
                <w:lang w:eastAsia="es-ES_tradnl"/>
              </w:rPr>
              <w:t>Morokoff</w:t>
            </w:r>
            <w:proofErr w:type="spellEnd"/>
            <w:r w:rsidRPr="00080C06">
              <w:rPr>
                <w:rFonts w:ascii="Times New Roman" w:hAnsi="Times New Roman"/>
                <w:sz w:val="16"/>
                <w:szCs w:val="16"/>
                <w:lang w:eastAsia="es-ES_tradnl"/>
              </w:rPr>
              <w:t>, et al., 1997); Partner communication items (Redding et al., 2001); Condom Self-Efficacy (Redding and Rossi, 1999); Negotiation Self-Efficacy (Bryan et al., 1997), items for social desirability, condom use and sexual experience.</w:t>
            </w:r>
          </w:p>
          <w:p w14:paraId="575CC28B" w14:textId="77777777" w:rsidR="00080C06" w:rsidRPr="00080C06" w:rsidRDefault="00080C06" w:rsidP="00080C06">
            <w:pPr>
              <w:rPr>
                <w:rFonts w:ascii="Times New Roman" w:hAnsi="Times New Roman"/>
                <w:sz w:val="16"/>
                <w:szCs w:val="16"/>
                <w:lang w:eastAsia="es-ES_tradnl"/>
              </w:rPr>
            </w:pPr>
          </w:p>
        </w:tc>
        <w:tc>
          <w:tcPr>
            <w:tcW w:w="0" w:type="auto"/>
          </w:tcPr>
          <w:p w14:paraId="1CA042D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 condom use, sexual experiences.</w:t>
            </w:r>
          </w:p>
        </w:tc>
        <w:tc>
          <w:tcPr>
            <w:tcW w:w="0" w:type="auto"/>
          </w:tcPr>
          <w:p w14:paraId="4B31CF22"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There is the influence of six strategies used by men and women to persuade partners to use condoms: withholding sex, direct request, seduction, relationship contextualization, risk information, deception. These strategies confirmed the subscales of the CISQ designed for this study. The CISQ was related to SA.  </w:t>
            </w:r>
          </w:p>
        </w:tc>
      </w:tr>
      <w:tr w:rsidR="00080C06" w:rsidRPr="00080C06" w14:paraId="42AE8C49" w14:textId="77777777" w:rsidTr="00080C06">
        <w:trPr>
          <w:cantSplit/>
          <w:trHeight w:val="1134"/>
        </w:trPr>
        <w:tc>
          <w:tcPr>
            <w:tcW w:w="0" w:type="auto"/>
          </w:tcPr>
          <w:p w14:paraId="5B3A1D0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Onuoha, F. N., &amp; Munakata, T. (2005).</w:t>
            </w:r>
          </w:p>
        </w:tc>
        <w:tc>
          <w:tcPr>
            <w:tcW w:w="0" w:type="auto"/>
          </w:tcPr>
          <w:p w14:paraId="5F79A78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029 male and 928 female undergraduate students from four countries</w:t>
            </w:r>
          </w:p>
        </w:tc>
        <w:tc>
          <w:tcPr>
            <w:tcW w:w="0" w:type="auto"/>
          </w:tcPr>
          <w:p w14:paraId="591CF98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The </w:t>
            </w:r>
            <w:proofErr w:type="spellStart"/>
            <w:r w:rsidRPr="00080C06">
              <w:rPr>
                <w:rFonts w:ascii="Times New Roman" w:hAnsi="Times New Roman"/>
                <w:sz w:val="16"/>
                <w:szCs w:val="16"/>
                <w:lang w:eastAsia="es-ES_tradnl"/>
              </w:rPr>
              <w:t>Rathus</w:t>
            </w:r>
            <w:proofErr w:type="spellEnd"/>
            <w:r w:rsidRPr="00080C06">
              <w:rPr>
                <w:rFonts w:ascii="Times New Roman" w:hAnsi="Times New Roman"/>
                <w:sz w:val="16"/>
                <w:szCs w:val="16"/>
                <w:lang w:eastAsia="es-ES_tradnl"/>
              </w:rPr>
              <w:t xml:space="preserve"> Assertiveness Schedule (</w:t>
            </w:r>
            <w:proofErr w:type="spellStart"/>
            <w:r w:rsidRPr="00080C06">
              <w:rPr>
                <w:rFonts w:ascii="Times New Roman" w:hAnsi="Times New Roman"/>
                <w:sz w:val="16"/>
                <w:szCs w:val="16"/>
                <w:lang w:eastAsia="es-ES_tradnl"/>
              </w:rPr>
              <w:t>Groth-Marnat</w:t>
            </w:r>
            <w:proofErr w:type="spellEnd"/>
            <w:r w:rsidRPr="00080C06">
              <w:rPr>
                <w:rFonts w:ascii="Times New Roman" w:hAnsi="Times New Roman"/>
                <w:sz w:val="16"/>
                <w:szCs w:val="16"/>
                <w:lang w:eastAsia="es-ES_tradnl"/>
              </w:rPr>
              <w:t>, 1997); sexual assertiveness items (St. Lawrence, 1988); sexual health assertiveness and HIV items (Painter, 1987).</w:t>
            </w:r>
          </w:p>
          <w:p w14:paraId="479C8F52" w14:textId="77777777" w:rsidR="00080C06" w:rsidRPr="00080C06" w:rsidRDefault="00080C06" w:rsidP="00080C06">
            <w:pPr>
              <w:rPr>
                <w:rFonts w:ascii="Times New Roman" w:hAnsi="Times New Roman"/>
                <w:sz w:val="16"/>
                <w:szCs w:val="16"/>
                <w:lang w:eastAsia="es-ES_tradnl"/>
              </w:rPr>
            </w:pPr>
          </w:p>
        </w:tc>
        <w:tc>
          <w:tcPr>
            <w:tcW w:w="0" w:type="auto"/>
          </w:tcPr>
          <w:p w14:paraId="5C33253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eral Assertiveness, SA</w:t>
            </w:r>
          </w:p>
        </w:tc>
        <w:tc>
          <w:tcPr>
            <w:tcW w:w="0" w:type="auto"/>
          </w:tcPr>
          <w:p w14:paraId="312876F1"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ocial and sexual assertiveness have commonalities, but there are certain differences as their correlation is low. </w:t>
            </w:r>
          </w:p>
          <w:p w14:paraId="7867D6F6"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Gender and cultural differences were shown in this study.  </w:t>
            </w:r>
          </w:p>
        </w:tc>
      </w:tr>
      <w:tr w:rsidR="00080C06" w:rsidRPr="00080C06" w14:paraId="4431A33F" w14:textId="77777777" w:rsidTr="00080C06">
        <w:trPr>
          <w:cantSplit/>
          <w:trHeight w:val="1134"/>
        </w:trPr>
        <w:tc>
          <w:tcPr>
            <w:tcW w:w="0" w:type="auto"/>
          </w:tcPr>
          <w:p w14:paraId="3D489C2B" w14:textId="77777777" w:rsidR="00080C06" w:rsidRPr="00080C06" w:rsidRDefault="00080C06" w:rsidP="00080C06">
            <w:pPr>
              <w:rPr>
                <w:rFonts w:ascii="Times New Roman" w:hAnsi="Times New Roman"/>
                <w:sz w:val="16"/>
                <w:szCs w:val="16"/>
                <w:lang w:val="pt-BR" w:eastAsia="es-ES_tradnl"/>
              </w:rPr>
            </w:pPr>
            <w:proofErr w:type="spellStart"/>
            <w:r w:rsidRPr="00080C06">
              <w:rPr>
                <w:rFonts w:ascii="Times New Roman" w:hAnsi="Times New Roman"/>
                <w:sz w:val="16"/>
                <w:szCs w:val="16"/>
                <w:lang w:val="fr-BE" w:eastAsia="es-ES_tradnl"/>
              </w:rPr>
              <w:t>Raffaelli</w:t>
            </w:r>
            <w:proofErr w:type="spellEnd"/>
            <w:r w:rsidRPr="00080C06">
              <w:rPr>
                <w:rFonts w:ascii="Times New Roman" w:hAnsi="Times New Roman"/>
                <w:sz w:val="16"/>
                <w:szCs w:val="16"/>
                <w:lang w:val="fr-BE" w:eastAsia="es-ES_tradnl"/>
              </w:rPr>
              <w:t xml:space="preserve">, M., &amp; </w:t>
            </w:r>
            <w:proofErr w:type="spellStart"/>
            <w:r w:rsidRPr="00080C06">
              <w:rPr>
                <w:rFonts w:ascii="Times New Roman" w:hAnsi="Times New Roman"/>
                <w:sz w:val="16"/>
                <w:szCs w:val="16"/>
                <w:lang w:val="fr-BE" w:eastAsia="es-ES_tradnl"/>
              </w:rPr>
              <w:t>Ontai</w:t>
            </w:r>
            <w:proofErr w:type="spellEnd"/>
            <w:r w:rsidRPr="00080C06">
              <w:rPr>
                <w:rFonts w:ascii="Times New Roman" w:hAnsi="Times New Roman"/>
                <w:sz w:val="16"/>
                <w:szCs w:val="16"/>
                <w:lang w:val="fr-BE" w:eastAsia="es-ES_tradnl"/>
              </w:rPr>
              <w:t>, L. L. (2004).</w:t>
            </w:r>
          </w:p>
        </w:tc>
        <w:tc>
          <w:tcPr>
            <w:tcW w:w="0" w:type="auto"/>
          </w:tcPr>
          <w:p w14:paraId="259BFAA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udy 1: 22 adult Latinas</w:t>
            </w:r>
          </w:p>
          <w:p w14:paraId="6BECD5FA"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udy 2: 166 Latino/a college students</w:t>
            </w:r>
          </w:p>
        </w:tc>
        <w:tc>
          <w:tcPr>
            <w:tcW w:w="0" w:type="auto"/>
          </w:tcPr>
          <w:p w14:paraId="77D9BFD1"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udy 1: In-depth interviews.</w:t>
            </w:r>
          </w:p>
          <w:p w14:paraId="77A0B99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udy 2: self-report surveys; items related to gender role socialization; Attitudes Toward Gender Scale (Leaper, 1993).</w:t>
            </w:r>
          </w:p>
        </w:tc>
        <w:tc>
          <w:tcPr>
            <w:tcW w:w="0" w:type="auto"/>
          </w:tcPr>
          <w:p w14:paraId="6BFDFCF9"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exual socialization within family of origin; romantic and sexual experiences</w:t>
            </w:r>
          </w:p>
        </w:tc>
        <w:tc>
          <w:tcPr>
            <w:tcW w:w="0" w:type="auto"/>
          </w:tcPr>
          <w:p w14:paraId="09DED22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Latino parents socialize their daughters in ways that are marked by “traditional” gender-related expectations. Men and women described different experiences of household activities, socialization of gender-typed behavior, and freedom to pursue social activities or gain access to privileges. Characteristics of parents were linked to gender-related socialization.</w:t>
            </w:r>
          </w:p>
        </w:tc>
      </w:tr>
      <w:tr w:rsidR="00080C06" w:rsidRPr="00080C06" w14:paraId="41AE6DC6" w14:textId="77777777" w:rsidTr="00080C06">
        <w:trPr>
          <w:cantSplit/>
          <w:trHeight w:val="1134"/>
        </w:trPr>
        <w:tc>
          <w:tcPr>
            <w:tcW w:w="0" w:type="auto"/>
          </w:tcPr>
          <w:p w14:paraId="3F5089BE" w14:textId="77777777" w:rsidR="00080C06" w:rsidRPr="00080C06" w:rsidRDefault="00080C06" w:rsidP="00080C06">
            <w:pPr>
              <w:rPr>
                <w:rFonts w:ascii="Times New Roman" w:hAnsi="Times New Roman"/>
                <w:sz w:val="16"/>
                <w:szCs w:val="16"/>
                <w:lang w:val="fr-BE" w:eastAsia="es-ES_tradnl"/>
              </w:rPr>
            </w:pPr>
            <w:r w:rsidRPr="00080C06">
              <w:rPr>
                <w:rFonts w:ascii="Times New Roman" w:hAnsi="Times New Roman"/>
                <w:sz w:val="16"/>
                <w:szCs w:val="16"/>
                <w:lang w:eastAsia="es-ES_tradnl"/>
              </w:rPr>
              <w:t xml:space="preserve">Rickert, V. I., Sanghvi, R., &amp; </w:t>
            </w:r>
            <w:proofErr w:type="spellStart"/>
            <w:r w:rsidRPr="00080C06">
              <w:rPr>
                <w:rFonts w:ascii="Times New Roman" w:hAnsi="Times New Roman"/>
                <w:sz w:val="16"/>
                <w:szCs w:val="16"/>
                <w:lang w:eastAsia="es-ES_tradnl"/>
              </w:rPr>
              <w:t>Wiemann</w:t>
            </w:r>
            <w:proofErr w:type="spellEnd"/>
            <w:r w:rsidRPr="00080C06">
              <w:rPr>
                <w:rFonts w:ascii="Times New Roman" w:hAnsi="Times New Roman"/>
                <w:sz w:val="16"/>
                <w:szCs w:val="16"/>
                <w:lang w:eastAsia="es-ES_tradnl"/>
              </w:rPr>
              <w:t>, C. M. (2002).</w:t>
            </w:r>
          </w:p>
        </w:tc>
        <w:tc>
          <w:tcPr>
            <w:tcW w:w="0" w:type="auto"/>
          </w:tcPr>
          <w:p w14:paraId="0FC1206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904 female sexually active adolescents and young adults </w:t>
            </w:r>
          </w:p>
        </w:tc>
        <w:tc>
          <w:tcPr>
            <w:tcW w:w="0" w:type="auto"/>
          </w:tcPr>
          <w:p w14:paraId="7F04FC36"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Demographics, reproductive questions regarding the variables: contraceptive use and high-risk sexual behavior, lifetime physical or sexual violence and perceived sexual assertiveness.</w:t>
            </w:r>
          </w:p>
        </w:tc>
        <w:tc>
          <w:tcPr>
            <w:tcW w:w="0" w:type="auto"/>
          </w:tcPr>
          <w:p w14:paraId="7D4C99E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Contraceptive methods negotiation SA</w:t>
            </w:r>
          </w:p>
        </w:tc>
        <w:tc>
          <w:tcPr>
            <w:tcW w:w="0" w:type="auto"/>
          </w:tcPr>
          <w:p w14:paraId="7EBA121A"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exually assertive beliefs, behaviors and practices are important for the development of sexual health during adolescence. A considerable group of respondents have shown to be in high risk, do not perceive rights to refuse, to ask the partner to test for STDs.</w:t>
            </w:r>
          </w:p>
          <w:p w14:paraId="43557D23" w14:textId="77777777" w:rsidR="00080C06" w:rsidRPr="00080C06" w:rsidRDefault="00080C06" w:rsidP="00080C06">
            <w:pPr>
              <w:rPr>
                <w:rFonts w:ascii="Times New Roman" w:hAnsi="Times New Roman"/>
                <w:sz w:val="16"/>
                <w:szCs w:val="16"/>
                <w:lang w:eastAsia="es-ES_tradnl"/>
              </w:rPr>
            </w:pPr>
          </w:p>
        </w:tc>
      </w:tr>
      <w:tr w:rsidR="00080C06" w:rsidRPr="00080C06" w14:paraId="19F7644F" w14:textId="77777777" w:rsidTr="00080C06">
        <w:trPr>
          <w:cantSplit/>
          <w:trHeight w:val="1134"/>
        </w:trPr>
        <w:tc>
          <w:tcPr>
            <w:tcW w:w="0" w:type="auto"/>
          </w:tcPr>
          <w:p w14:paraId="5BB61866"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Rodriquez, G., Johnson, S. W., &amp; Combs, D. C. (2001).</w:t>
            </w:r>
          </w:p>
          <w:p w14:paraId="73D2E83A" w14:textId="77777777" w:rsidR="00080C06" w:rsidRPr="00080C06" w:rsidRDefault="00080C06" w:rsidP="00080C06">
            <w:pPr>
              <w:rPr>
                <w:rFonts w:ascii="Times New Roman" w:hAnsi="Times New Roman"/>
                <w:sz w:val="16"/>
                <w:szCs w:val="16"/>
                <w:lang w:val="es-AR" w:eastAsia="es-ES_tradnl"/>
              </w:rPr>
            </w:pPr>
          </w:p>
        </w:tc>
        <w:tc>
          <w:tcPr>
            <w:tcW w:w="0" w:type="auto"/>
          </w:tcPr>
          <w:p w14:paraId="7D23FDD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87 female college students</w:t>
            </w:r>
          </w:p>
        </w:tc>
        <w:tc>
          <w:tcPr>
            <w:tcW w:w="0" w:type="auto"/>
          </w:tcPr>
          <w:p w14:paraId="68CE1C36"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Demographics; the </w:t>
            </w:r>
            <w:proofErr w:type="spellStart"/>
            <w:r w:rsidRPr="00080C06">
              <w:rPr>
                <w:rFonts w:ascii="Times New Roman" w:hAnsi="Times New Roman"/>
                <w:sz w:val="16"/>
                <w:szCs w:val="16"/>
                <w:lang w:eastAsia="es-ES_tradnl"/>
              </w:rPr>
              <w:t>Rathus</w:t>
            </w:r>
            <w:proofErr w:type="spellEnd"/>
            <w:r w:rsidRPr="00080C06">
              <w:rPr>
                <w:rFonts w:ascii="Times New Roman" w:hAnsi="Times New Roman"/>
                <w:sz w:val="16"/>
                <w:szCs w:val="16"/>
                <w:lang w:eastAsia="es-ES_tradnl"/>
              </w:rPr>
              <w:t xml:space="preserve"> Assertiveness Schedule</w:t>
            </w:r>
          </w:p>
        </w:tc>
        <w:tc>
          <w:tcPr>
            <w:tcW w:w="0" w:type="auto"/>
          </w:tcPr>
          <w:p w14:paraId="461D2E3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eral Assertiveness; demographics</w:t>
            </w:r>
          </w:p>
          <w:p w14:paraId="6883C634" w14:textId="77777777" w:rsidR="00080C06" w:rsidRPr="00080C06" w:rsidRDefault="00080C06" w:rsidP="00080C06">
            <w:pPr>
              <w:rPr>
                <w:rFonts w:ascii="Times New Roman" w:hAnsi="Times New Roman"/>
                <w:sz w:val="16"/>
                <w:szCs w:val="16"/>
                <w:lang w:eastAsia="es-ES_tradnl"/>
              </w:rPr>
            </w:pPr>
          </w:p>
        </w:tc>
        <w:tc>
          <w:tcPr>
            <w:tcW w:w="0" w:type="auto"/>
          </w:tcPr>
          <w:p w14:paraId="2257B63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ignificant differences existed between levels of assertiveness and academic classification and ethnicity.</w:t>
            </w:r>
          </w:p>
        </w:tc>
      </w:tr>
      <w:tr w:rsidR="00080C06" w:rsidRPr="00080C06" w14:paraId="2EF05034" w14:textId="77777777" w:rsidTr="00080C06">
        <w:trPr>
          <w:cantSplit/>
          <w:trHeight w:val="1134"/>
        </w:trPr>
        <w:tc>
          <w:tcPr>
            <w:tcW w:w="0" w:type="auto"/>
          </w:tcPr>
          <w:p w14:paraId="42CFE0D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ánchez-Bravo, C., Morales-Carmona, F., Carreño-Meléndez, J., &amp; Martínez-Ramírez, S. (2005).</w:t>
            </w:r>
          </w:p>
          <w:p w14:paraId="3BF2B15D" w14:textId="77777777" w:rsidR="00080C06" w:rsidRPr="00080C06" w:rsidRDefault="00080C06" w:rsidP="00080C06">
            <w:pPr>
              <w:rPr>
                <w:rFonts w:ascii="Times New Roman" w:hAnsi="Times New Roman"/>
                <w:sz w:val="16"/>
                <w:szCs w:val="16"/>
                <w:lang w:eastAsia="es-ES_tradnl"/>
              </w:rPr>
            </w:pPr>
          </w:p>
        </w:tc>
        <w:tc>
          <w:tcPr>
            <w:tcW w:w="0" w:type="auto"/>
          </w:tcPr>
          <w:p w14:paraId="688B1B4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200 female adults</w:t>
            </w:r>
          </w:p>
        </w:tc>
        <w:tc>
          <w:tcPr>
            <w:tcW w:w="0" w:type="auto"/>
          </w:tcPr>
          <w:p w14:paraId="3BA201C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Female Sexuality clinical history; masculinity-femininity inventory; multidimensional scale of Assertiveness</w:t>
            </w:r>
          </w:p>
        </w:tc>
        <w:tc>
          <w:tcPr>
            <w:tcW w:w="0" w:type="auto"/>
          </w:tcPr>
          <w:p w14:paraId="512B15B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exual functioning; assertiveness</w:t>
            </w:r>
          </w:p>
        </w:tc>
        <w:tc>
          <w:tcPr>
            <w:tcW w:w="0" w:type="auto"/>
          </w:tcPr>
          <w:p w14:paraId="7CED194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der role, submission, indirect assertiveness and low levels of assertiveness are directly associated to unsatisfactory sexual functioning.</w:t>
            </w:r>
          </w:p>
        </w:tc>
      </w:tr>
      <w:tr w:rsidR="00080C06" w:rsidRPr="00080C06" w14:paraId="4845ADA4" w14:textId="77777777" w:rsidTr="00080C06">
        <w:trPr>
          <w:cantSplit/>
          <w:trHeight w:val="1134"/>
        </w:trPr>
        <w:tc>
          <w:tcPr>
            <w:tcW w:w="0" w:type="auto"/>
          </w:tcPr>
          <w:p w14:paraId="54419B6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ntos-Iglesias, P., &amp; Sierra, J. C. (2010).</w:t>
            </w:r>
          </w:p>
        </w:tc>
        <w:tc>
          <w:tcPr>
            <w:tcW w:w="0" w:type="auto"/>
          </w:tcPr>
          <w:p w14:paraId="73F3A751"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76 articles</w:t>
            </w:r>
          </w:p>
        </w:tc>
        <w:tc>
          <w:tcPr>
            <w:tcW w:w="0" w:type="auto"/>
          </w:tcPr>
          <w:p w14:paraId="6566B3A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Literature review</w:t>
            </w:r>
          </w:p>
        </w:tc>
        <w:tc>
          <w:tcPr>
            <w:tcW w:w="0" w:type="auto"/>
          </w:tcPr>
          <w:p w14:paraId="3006F6C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w:t>
            </w:r>
          </w:p>
        </w:tc>
        <w:tc>
          <w:tcPr>
            <w:tcW w:w="0" w:type="auto"/>
          </w:tcPr>
          <w:p w14:paraId="16369D8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 is a positively related to sexual functioning, is a protective factor for sexual abuse and victimization experiences and for engaging in risky sexual encounters.</w:t>
            </w:r>
          </w:p>
        </w:tc>
      </w:tr>
      <w:tr w:rsidR="00080C06" w:rsidRPr="00080C06" w14:paraId="2EE64C81" w14:textId="77777777" w:rsidTr="00080C06">
        <w:trPr>
          <w:cantSplit/>
          <w:trHeight w:val="1134"/>
        </w:trPr>
        <w:tc>
          <w:tcPr>
            <w:tcW w:w="0" w:type="auto"/>
          </w:tcPr>
          <w:p w14:paraId="34233A81"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lastRenderedPageBreak/>
              <w:t>Santos-Iglesias, P., &amp; Sierra, J. C. (2012).</w:t>
            </w:r>
          </w:p>
        </w:tc>
        <w:tc>
          <w:tcPr>
            <w:tcW w:w="0" w:type="auto"/>
          </w:tcPr>
          <w:p w14:paraId="46883D1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402 college women</w:t>
            </w:r>
          </w:p>
        </w:tc>
        <w:tc>
          <w:tcPr>
            <w:tcW w:w="0" w:type="auto"/>
          </w:tcPr>
          <w:p w14:paraId="739D1144"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Demographics; Refusal sub-scale of the Sexual Assertiveness Scale (SAS; </w:t>
            </w:r>
            <w:proofErr w:type="spellStart"/>
            <w:r w:rsidRPr="00080C06">
              <w:rPr>
                <w:rFonts w:ascii="Times New Roman" w:hAnsi="Times New Roman"/>
                <w:sz w:val="16"/>
                <w:szCs w:val="16"/>
                <w:lang w:eastAsia="es-ES_tradnl"/>
              </w:rPr>
              <w:t>Morokoff</w:t>
            </w:r>
            <w:proofErr w:type="spellEnd"/>
            <w:r w:rsidRPr="00080C06">
              <w:rPr>
                <w:rFonts w:ascii="Times New Roman" w:hAnsi="Times New Roman"/>
                <w:sz w:val="16"/>
                <w:szCs w:val="16"/>
                <w:lang w:eastAsia="es-ES_tradnl"/>
              </w:rPr>
              <w:t xml:space="preserve">, et al., 1997); items regarding sexual experiences, substance use prior to sex; the Sexual victimization subscale of the Juvenile Victimization Questionnaire (Pereda, Gallardo-Pujol, &amp; </w:t>
            </w:r>
            <w:proofErr w:type="spellStart"/>
            <w:r w:rsidRPr="00080C06">
              <w:rPr>
                <w:rFonts w:ascii="Times New Roman" w:hAnsi="Times New Roman"/>
                <w:sz w:val="16"/>
                <w:szCs w:val="16"/>
                <w:lang w:eastAsia="es-ES_tradnl"/>
              </w:rPr>
              <w:t>Forero</w:t>
            </w:r>
            <w:proofErr w:type="spellEnd"/>
            <w:r w:rsidRPr="00080C06">
              <w:rPr>
                <w:rFonts w:ascii="Times New Roman" w:hAnsi="Times New Roman"/>
                <w:sz w:val="16"/>
                <w:szCs w:val="16"/>
                <w:lang w:eastAsia="es-ES_tradnl"/>
              </w:rPr>
              <w:t xml:space="preserve">, 2008); The Sexual Experiences Survey (SES; Koss &amp; </w:t>
            </w:r>
            <w:proofErr w:type="spellStart"/>
            <w:r w:rsidRPr="00080C06">
              <w:rPr>
                <w:rFonts w:ascii="Times New Roman" w:hAnsi="Times New Roman"/>
                <w:sz w:val="16"/>
                <w:szCs w:val="16"/>
                <w:lang w:eastAsia="es-ES_tradnl"/>
              </w:rPr>
              <w:t>Oros</w:t>
            </w:r>
            <w:proofErr w:type="spellEnd"/>
            <w:r w:rsidRPr="00080C06">
              <w:rPr>
                <w:rFonts w:ascii="Times New Roman" w:hAnsi="Times New Roman"/>
                <w:sz w:val="16"/>
                <w:szCs w:val="16"/>
                <w:lang w:eastAsia="es-ES_tradnl"/>
              </w:rPr>
              <w:t>, 1982).</w:t>
            </w:r>
          </w:p>
          <w:p w14:paraId="6BAC6373" w14:textId="77777777" w:rsidR="00080C06" w:rsidRPr="00080C06" w:rsidRDefault="00080C06" w:rsidP="00080C06">
            <w:pPr>
              <w:rPr>
                <w:rFonts w:ascii="Times New Roman" w:hAnsi="Times New Roman"/>
                <w:sz w:val="16"/>
                <w:szCs w:val="16"/>
                <w:lang w:eastAsia="es-ES_tradnl"/>
              </w:rPr>
            </w:pPr>
          </w:p>
        </w:tc>
        <w:tc>
          <w:tcPr>
            <w:tcW w:w="0" w:type="auto"/>
          </w:tcPr>
          <w:p w14:paraId="4F70157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 sexual victimization</w:t>
            </w:r>
          </w:p>
        </w:tc>
        <w:tc>
          <w:tcPr>
            <w:tcW w:w="0" w:type="auto"/>
          </w:tcPr>
          <w:p w14:paraId="19F40BE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Victims of child sexual abuse scored lower levels of SA and higher number of partners.</w:t>
            </w:r>
          </w:p>
          <w:p w14:paraId="4278C9E6"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Around 30% of women engaged in undesired sexual contact and 4% were victims of rape</w:t>
            </w:r>
          </w:p>
        </w:tc>
      </w:tr>
      <w:tr w:rsidR="00080C06" w:rsidRPr="00080C06" w14:paraId="612FAEE1" w14:textId="77777777" w:rsidTr="00080C06">
        <w:trPr>
          <w:cantSplit/>
          <w:trHeight w:val="1134"/>
        </w:trPr>
        <w:tc>
          <w:tcPr>
            <w:tcW w:w="0" w:type="auto"/>
          </w:tcPr>
          <w:p w14:paraId="5411C36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ntos-Iglesias, P., Sierra, J. C., &amp; Vallejo-Medina, P. (2013).</w:t>
            </w:r>
          </w:p>
        </w:tc>
        <w:tc>
          <w:tcPr>
            <w:tcW w:w="0" w:type="auto"/>
          </w:tcPr>
          <w:p w14:paraId="4883599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619 men and 1755 women aged 18-87 years</w:t>
            </w:r>
          </w:p>
        </w:tc>
        <w:tc>
          <w:tcPr>
            <w:tcW w:w="0" w:type="auto"/>
          </w:tcPr>
          <w:p w14:paraId="721178CE"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Demographics; </w:t>
            </w:r>
            <w:proofErr w:type="spellStart"/>
            <w:r w:rsidRPr="00080C06">
              <w:rPr>
                <w:rFonts w:ascii="Times New Roman" w:hAnsi="Times New Roman"/>
                <w:sz w:val="16"/>
                <w:szCs w:val="16"/>
                <w:lang w:eastAsia="es-ES_tradnl"/>
              </w:rPr>
              <w:t>Hurlbert</w:t>
            </w:r>
            <w:proofErr w:type="spellEnd"/>
            <w:r w:rsidRPr="00080C06">
              <w:rPr>
                <w:rFonts w:ascii="Times New Roman" w:hAnsi="Times New Roman"/>
                <w:sz w:val="16"/>
                <w:szCs w:val="16"/>
                <w:lang w:eastAsia="es-ES_tradnl"/>
              </w:rPr>
              <w:t xml:space="preserve"> Index of Sexual Assertiveness (HISA; </w:t>
            </w:r>
            <w:proofErr w:type="spellStart"/>
            <w:r w:rsidRPr="00080C06">
              <w:rPr>
                <w:rFonts w:ascii="Times New Roman" w:hAnsi="Times New Roman"/>
                <w:sz w:val="16"/>
                <w:szCs w:val="16"/>
                <w:lang w:eastAsia="es-ES_tradnl"/>
              </w:rPr>
              <w:t>Hurlbert</w:t>
            </w:r>
            <w:proofErr w:type="spellEnd"/>
            <w:r w:rsidRPr="00080C06">
              <w:rPr>
                <w:rFonts w:ascii="Times New Roman" w:hAnsi="Times New Roman"/>
                <w:sz w:val="16"/>
                <w:szCs w:val="16"/>
                <w:lang w:eastAsia="es-ES_tradnl"/>
              </w:rPr>
              <w:t xml:space="preserve">, 1991); Sexual Opinion Survey (SOS; Fisher, </w:t>
            </w:r>
            <w:proofErr w:type="spellStart"/>
            <w:proofErr w:type="gramStart"/>
            <w:r w:rsidRPr="00080C06">
              <w:rPr>
                <w:rFonts w:ascii="Times New Roman" w:hAnsi="Times New Roman"/>
                <w:sz w:val="16"/>
                <w:szCs w:val="16"/>
                <w:lang w:eastAsia="es-ES_tradnl"/>
              </w:rPr>
              <w:t>Byrne,White</w:t>
            </w:r>
            <w:proofErr w:type="spellEnd"/>
            <w:proofErr w:type="gramEnd"/>
            <w:r w:rsidRPr="00080C06">
              <w:rPr>
                <w:rFonts w:ascii="Times New Roman" w:hAnsi="Times New Roman"/>
                <w:sz w:val="16"/>
                <w:szCs w:val="16"/>
                <w:lang w:eastAsia="es-ES_tradnl"/>
              </w:rPr>
              <w:t xml:space="preserve">,&amp; Kelley, 1988); </w:t>
            </w:r>
            <w:proofErr w:type="spellStart"/>
            <w:r w:rsidRPr="00080C06">
              <w:rPr>
                <w:rFonts w:ascii="Times New Roman" w:hAnsi="Times New Roman"/>
                <w:sz w:val="16"/>
                <w:szCs w:val="16"/>
                <w:lang w:eastAsia="es-ES_tradnl"/>
              </w:rPr>
              <w:t>Hurlbert</w:t>
            </w:r>
            <w:proofErr w:type="spellEnd"/>
            <w:r w:rsidRPr="00080C06">
              <w:rPr>
                <w:rFonts w:ascii="Times New Roman" w:hAnsi="Times New Roman"/>
                <w:sz w:val="16"/>
                <w:szCs w:val="16"/>
                <w:lang w:eastAsia="es-ES_tradnl"/>
              </w:rPr>
              <w:t xml:space="preserve"> Index of Sexual Fantasy (</w:t>
            </w:r>
            <w:proofErr w:type="spellStart"/>
            <w:r w:rsidRPr="00080C06">
              <w:rPr>
                <w:rFonts w:ascii="Times New Roman" w:hAnsi="Times New Roman"/>
                <w:sz w:val="16"/>
                <w:szCs w:val="16"/>
                <w:lang w:eastAsia="es-ES_tradnl"/>
              </w:rPr>
              <w:t>Hurlbert</w:t>
            </w:r>
            <w:proofErr w:type="spellEnd"/>
            <w:r w:rsidRPr="00080C06">
              <w:rPr>
                <w:rFonts w:ascii="Times New Roman" w:hAnsi="Times New Roman"/>
                <w:sz w:val="16"/>
                <w:szCs w:val="16"/>
                <w:lang w:eastAsia="es-ES_tradnl"/>
              </w:rPr>
              <w:t xml:space="preserve"> &amp; Apt, 1993); Sexual Desire Inventory (Spector, Carey, &amp; Steinberg, 1996); Index of Spouse Abuse (Hudson &amp; McIntosh, 1981).</w:t>
            </w:r>
          </w:p>
          <w:p w14:paraId="23546D73" w14:textId="77777777" w:rsidR="00080C06" w:rsidRPr="00080C06" w:rsidRDefault="00080C06" w:rsidP="00080C06">
            <w:pPr>
              <w:rPr>
                <w:rFonts w:ascii="Times New Roman" w:hAnsi="Times New Roman"/>
                <w:sz w:val="16"/>
                <w:szCs w:val="16"/>
                <w:lang w:eastAsia="es-ES_tradnl"/>
              </w:rPr>
            </w:pPr>
          </w:p>
        </w:tc>
        <w:tc>
          <w:tcPr>
            <w:tcW w:w="0" w:type="auto"/>
          </w:tcPr>
          <w:p w14:paraId="78F79CEE"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 sexual attitudes, sexual functioning; attitudes towards sex fantasies; dyadic desire</w:t>
            </w:r>
          </w:p>
        </w:tc>
        <w:tc>
          <w:tcPr>
            <w:tcW w:w="0" w:type="auto"/>
          </w:tcPr>
          <w:p w14:paraId="4E4C539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Higher levels of SA </w:t>
            </w:r>
            <w:proofErr w:type="gramStart"/>
            <w:r w:rsidRPr="00080C06">
              <w:rPr>
                <w:rFonts w:ascii="Times New Roman" w:hAnsi="Times New Roman"/>
                <w:sz w:val="16"/>
                <w:szCs w:val="16"/>
                <w:lang w:eastAsia="es-ES_tradnl"/>
              </w:rPr>
              <w:t>was</w:t>
            </w:r>
            <w:proofErr w:type="gramEnd"/>
            <w:r w:rsidRPr="00080C06">
              <w:rPr>
                <w:rFonts w:ascii="Times New Roman" w:hAnsi="Times New Roman"/>
                <w:sz w:val="16"/>
                <w:szCs w:val="16"/>
                <w:lang w:eastAsia="es-ES_tradnl"/>
              </w:rPr>
              <w:t xml:space="preserve"> predicted by lower frequency of partner abuse, positive attitudes towards fantasies and </w:t>
            </w:r>
            <w:proofErr w:type="spellStart"/>
            <w:r w:rsidRPr="00080C06">
              <w:rPr>
                <w:rFonts w:ascii="Times New Roman" w:hAnsi="Times New Roman"/>
                <w:sz w:val="16"/>
                <w:szCs w:val="16"/>
                <w:lang w:eastAsia="es-ES_tradnl"/>
              </w:rPr>
              <w:t>erotophilia</w:t>
            </w:r>
            <w:proofErr w:type="spellEnd"/>
            <w:r w:rsidRPr="00080C06">
              <w:rPr>
                <w:rFonts w:ascii="Times New Roman" w:hAnsi="Times New Roman"/>
                <w:sz w:val="16"/>
                <w:szCs w:val="16"/>
                <w:lang w:eastAsia="es-ES_tradnl"/>
              </w:rPr>
              <w:t>, higher sexual arousal and higher dyadic desire.</w:t>
            </w:r>
          </w:p>
        </w:tc>
      </w:tr>
      <w:tr w:rsidR="00080C06" w:rsidRPr="00080C06" w14:paraId="57E4DE17" w14:textId="77777777" w:rsidTr="00080C06">
        <w:trPr>
          <w:cantSplit/>
          <w:trHeight w:val="1134"/>
        </w:trPr>
        <w:tc>
          <w:tcPr>
            <w:tcW w:w="0" w:type="auto"/>
          </w:tcPr>
          <w:p w14:paraId="7D54E492"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ntos-Iglesias, P., Vallejo-Medina, P., &amp; Sierra, J. C. (2013).</w:t>
            </w:r>
          </w:p>
        </w:tc>
        <w:tc>
          <w:tcPr>
            <w:tcW w:w="0" w:type="auto"/>
          </w:tcPr>
          <w:p w14:paraId="3CD1B864"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600 women and 1598 men</w:t>
            </w:r>
          </w:p>
        </w:tc>
        <w:tc>
          <w:tcPr>
            <w:tcW w:w="0" w:type="auto"/>
          </w:tcPr>
          <w:p w14:paraId="549B97D6" w14:textId="77777777" w:rsidR="00080C06" w:rsidRPr="00080C06" w:rsidRDefault="00080C06" w:rsidP="00080C06">
            <w:pPr>
              <w:rPr>
                <w:rFonts w:ascii="Times New Roman" w:hAnsi="Times New Roman"/>
                <w:sz w:val="16"/>
                <w:szCs w:val="16"/>
                <w:lang w:eastAsia="es-ES_tradnl"/>
              </w:rPr>
            </w:pPr>
            <w:proofErr w:type="spellStart"/>
            <w:r w:rsidRPr="00080C06">
              <w:rPr>
                <w:rFonts w:ascii="Times New Roman" w:hAnsi="Times New Roman"/>
                <w:sz w:val="16"/>
                <w:szCs w:val="16"/>
                <w:lang w:eastAsia="es-ES_tradnl"/>
              </w:rPr>
              <w:t>Hurlbert</w:t>
            </w:r>
            <w:proofErr w:type="spellEnd"/>
            <w:r w:rsidRPr="00080C06">
              <w:rPr>
                <w:rFonts w:ascii="Times New Roman" w:hAnsi="Times New Roman"/>
                <w:sz w:val="16"/>
                <w:szCs w:val="16"/>
                <w:lang w:eastAsia="es-ES_tradnl"/>
              </w:rPr>
              <w:t xml:space="preserve"> Index of Sexual Assertiveness (HISA; </w:t>
            </w:r>
            <w:proofErr w:type="spellStart"/>
            <w:r w:rsidRPr="00080C06">
              <w:rPr>
                <w:rFonts w:ascii="Times New Roman" w:hAnsi="Times New Roman"/>
                <w:sz w:val="16"/>
                <w:szCs w:val="16"/>
                <w:lang w:eastAsia="es-ES_tradnl"/>
              </w:rPr>
              <w:t>Hurlbert</w:t>
            </w:r>
            <w:proofErr w:type="spellEnd"/>
            <w:r w:rsidRPr="00080C06">
              <w:rPr>
                <w:rFonts w:ascii="Times New Roman" w:hAnsi="Times New Roman"/>
                <w:sz w:val="16"/>
                <w:szCs w:val="16"/>
                <w:lang w:eastAsia="es-ES_tradnl"/>
              </w:rPr>
              <w:t>, 1991)</w:t>
            </w:r>
          </w:p>
        </w:tc>
        <w:tc>
          <w:tcPr>
            <w:tcW w:w="0" w:type="auto"/>
          </w:tcPr>
          <w:p w14:paraId="701CDFD4"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w:t>
            </w:r>
          </w:p>
        </w:tc>
        <w:tc>
          <w:tcPr>
            <w:tcW w:w="0" w:type="auto"/>
          </w:tcPr>
          <w:p w14:paraId="1EC3C838"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Measurement invariance and differential item functioning of the Spanish version of the HISA showed weak measurement invariance. The HISA is not recommended to compare levels of SA between sexes.</w:t>
            </w:r>
          </w:p>
        </w:tc>
      </w:tr>
      <w:tr w:rsidR="00080C06" w:rsidRPr="00080C06" w14:paraId="1E78DAC3" w14:textId="77777777" w:rsidTr="00080C06">
        <w:trPr>
          <w:cantSplit/>
          <w:trHeight w:val="1134"/>
        </w:trPr>
        <w:tc>
          <w:tcPr>
            <w:tcW w:w="0" w:type="auto"/>
          </w:tcPr>
          <w:p w14:paraId="0228F8B8" w14:textId="77777777" w:rsidR="00080C06" w:rsidRPr="00080C06" w:rsidRDefault="00080C06" w:rsidP="00080C06">
            <w:pPr>
              <w:rPr>
                <w:rFonts w:ascii="Times New Roman" w:hAnsi="Times New Roman"/>
                <w:sz w:val="16"/>
                <w:szCs w:val="16"/>
                <w:lang w:eastAsia="es-ES_tradnl"/>
              </w:rPr>
            </w:pPr>
            <w:proofErr w:type="spellStart"/>
            <w:r w:rsidRPr="00080C06">
              <w:rPr>
                <w:rFonts w:ascii="Times New Roman" w:hAnsi="Times New Roman"/>
                <w:sz w:val="16"/>
                <w:szCs w:val="16"/>
                <w:lang w:eastAsia="es-ES_tradnl"/>
              </w:rPr>
              <w:t>Sastre</w:t>
            </w:r>
            <w:proofErr w:type="spellEnd"/>
            <w:r w:rsidRPr="00080C06">
              <w:rPr>
                <w:rFonts w:ascii="Times New Roman" w:hAnsi="Times New Roman"/>
                <w:sz w:val="16"/>
                <w:szCs w:val="16"/>
                <w:lang w:eastAsia="es-ES_tradnl"/>
              </w:rPr>
              <w:t>, F., Rosa, M. D. L., Ibanez, G. E., Whitt, E., Martin, S. S., &amp; O’Connell, D. J. (2015).</w:t>
            </w:r>
          </w:p>
          <w:p w14:paraId="78DA4E95" w14:textId="77777777" w:rsidR="00080C06" w:rsidRPr="00080C06" w:rsidRDefault="00080C06" w:rsidP="00080C06">
            <w:pPr>
              <w:rPr>
                <w:rFonts w:ascii="Times New Roman" w:hAnsi="Times New Roman"/>
                <w:sz w:val="16"/>
                <w:szCs w:val="16"/>
                <w:lang w:eastAsia="es-ES_tradnl"/>
              </w:rPr>
            </w:pPr>
          </w:p>
        </w:tc>
        <w:tc>
          <w:tcPr>
            <w:tcW w:w="0" w:type="auto"/>
          </w:tcPr>
          <w:p w14:paraId="6A059C9F"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67 young Latino men and women</w:t>
            </w:r>
          </w:p>
        </w:tc>
        <w:tc>
          <w:tcPr>
            <w:tcW w:w="0" w:type="auto"/>
          </w:tcPr>
          <w:p w14:paraId="74565F4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Focus groups</w:t>
            </w:r>
          </w:p>
        </w:tc>
        <w:tc>
          <w:tcPr>
            <w:tcW w:w="0" w:type="auto"/>
          </w:tcPr>
          <w:p w14:paraId="3092B0CA"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i/>
                <w:sz w:val="16"/>
                <w:szCs w:val="16"/>
                <w:lang w:eastAsia="es-ES_tradnl"/>
              </w:rPr>
              <w:t>Machismo</w:t>
            </w:r>
            <w:r w:rsidRPr="00080C06">
              <w:rPr>
                <w:rFonts w:ascii="Times New Roman" w:hAnsi="Times New Roman"/>
                <w:sz w:val="16"/>
                <w:szCs w:val="16"/>
                <w:lang w:eastAsia="es-ES_tradnl"/>
              </w:rPr>
              <w:t xml:space="preserve">, </w:t>
            </w:r>
            <w:r w:rsidRPr="00080C06">
              <w:rPr>
                <w:rFonts w:ascii="Times New Roman" w:hAnsi="Times New Roman"/>
                <w:i/>
                <w:sz w:val="16"/>
                <w:szCs w:val="16"/>
                <w:lang w:eastAsia="es-ES_tradnl"/>
              </w:rPr>
              <w:t>marianismo</w:t>
            </w:r>
            <w:r w:rsidRPr="00080C06">
              <w:rPr>
                <w:rFonts w:ascii="Times New Roman" w:hAnsi="Times New Roman"/>
                <w:sz w:val="16"/>
                <w:szCs w:val="16"/>
                <w:lang w:eastAsia="es-ES_tradnl"/>
              </w:rPr>
              <w:t>, and condom negotiation SA</w:t>
            </w:r>
          </w:p>
        </w:tc>
        <w:tc>
          <w:tcPr>
            <w:tcW w:w="0" w:type="auto"/>
          </w:tcPr>
          <w:p w14:paraId="069508A2"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Condom use negotiation is influenced by attitudes and behaviors that counter traditional gender roles towards sex and expected sexual behaviors informed by </w:t>
            </w:r>
            <w:r w:rsidRPr="00080C06">
              <w:rPr>
                <w:rFonts w:ascii="Times New Roman" w:hAnsi="Times New Roman"/>
                <w:i/>
                <w:sz w:val="16"/>
                <w:szCs w:val="16"/>
                <w:lang w:eastAsia="es-ES_tradnl"/>
              </w:rPr>
              <w:t>machismo</w:t>
            </w:r>
            <w:r w:rsidRPr="00080C06">
              <w:rPr>
                <w:rFonts w:ascii="Times New Roman" w:hAnsi="Times New Roman"/>
                <w:sz w:val="16"/>
                <w:szCs w:val="16"/>
                <w:lang w:eastAsia="es-ES_tradnl"/>
              </w:rPr>
              <w:t xml:space="preserve"> and </w:t>
            </w:r>
            <w:r w:rsidRPr="00080C06">
              <w:rPr>
                <w:rFonts w:ascii="Times New Roman" w:hAnsi="Times New Roman"/>
                <w:i/>
                <w:sz w:val="16"/>
                <w:szCs w:val="16"/>
                <w:lang w:eastAsia="es-ES_tradnl"/>
              </w:rPr>
              <w:t>marianismo</w:t>
            </w:r>
            <w:r w:rsidRPr="00080C06">
              <w:rPr>
                <w:rFonts w:ascii="Times New Roman" w:hAnsi="Times New Roman"/>
                <w:sz w:val="16"/>
                <w:szCs w:val="16"/>
                <w:lang w:eastAsia="es-ES_tradnl"/>
              </w:rPr>
              <w:t>.</w:t>
            </w:r>
          </w:p>
        </w:tc>
      </w:tr>
      <w:tr w:rsidR="00080C06" w:rsidRPr="00080C06" w14:paraId="47BD5F37" w14:textId="77777777" w:rsidTr="00080C06">
        <w:trPr>
          <w:cantSplit/>
          <w:trHeight w:val="1134"/>
        </w:trPr>
        <w:tc>
          <w:tcPr>
            <w:tcW w:w="0" w:type="auto"/>
          </w:tcPr>
          <w:p w14:paraId="1D6D2F40" w14:textId="77777777" w:rsidR="00080C06" w:rsidRPr="00080C06" w:rsidRDefault="00080C06" w:rsidP="00080C06">
            <w:pPr>
              <w:rPr>
                <w:rFonts w:ascii="Times New Roman" w:hAnsi="Times New Roman"/>
                <w:sz w:val="16"/>
                <w:szCs w:val="16"/>
                <w:lang w:eastAsia="es-ES_tradnl"/>
              </w:rPr>
            </w:pPr>
            <w:proofErr w:type="spellStart"/>
            <w:r w:rsidRPr="00080C06">
              <w:rPr>
                <w:rFonts w:ascii="Times New Roman" w:hAnsi="Times New Roman"/>
                <w:sz w:val="16"/>
                <w:szCs w:val="16"/>
                <w:lang w:eastAsia="es-ES_tradnl"/>
              </w:rPr>
              <w:t>Schry</w:t>
            </w:r>
            <w:proofErr w:type="spellEnd"/>
            <w:r w:rsidRPr="00080C06">
              <w:rPr>
                <w:rFonts w:ascii="Times New Roman" w:hAnsi="Times New Roman"/>
                <w:sz w:val="16"/>
                <w:szCs w:val="16"/>
                <w:lang w:eastAsia="es-ES_tradnl"/>
              </w:rPr>
              <w:t>, A. R., &amp; White, S. W. (2013).</w:t>
            </w:r>
          </w:p>
        </w:tc>
        <w:tc>
          <w:tcPr>
            <w:tcW w:w="0" w:type="auto"/>
          </w:tcPr>
          <w:p w14:paraId="00BA7DE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672 college women</w:t>
            </w:r>
          </w:p>
        </w:tc>
        <w:tc>
          <w:tcPr>
            <w:tcW w:w="0" w:type="auto"/>
          </w:tcPr>
          <w:p w14:paraId="0D7BA2C4"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The Social Interaction Anxiety Scale (SIAS; </w:t>
            </w:r>
            <w:proofErr w:type="spellStart"/>
            <w:r w:rsidRPr="00080C06">
              <w:rPr>
                <w:rFonts w:ascii="Times New Roman" w:hAnsi="Times New Roman"/>
                <w:sz w:val="16"/>
                <w:szCs w:val="16"/>
                <w:lang w:eastAsia="es-ES_tradnl"/>
              </w:rPr>
              <w:t>Mattick</w:t>
            </w:r>
            <w:proofErr w:type="spellEnd"/>
            <w:r w:rsidRPr="00080C06">
              <w:rPr>
                <w:rFonts w:ascii="Times New Roman" w:hAnsi="Times New Roman"/>
                <w:sz w:val="16"/>
                <w:szCs w:val="16"/>
                <w:lang w:eastAsia="es-ES_tradnl"/>
              </w:rPr>
              <w:t xml:space="preserve"> &amp; Clarke, 1998); The Sexual Experiences Survey–Short Form Victimization (SES-SFV; Koss et al., 2007); Refusal subscale of the Sexual Assertiveness Scale (SAS; </w:t>
            </w:r>
            <w:proofErr w:type="spellStart"/>
            <w:r w:rsidRPr="00080C06">
              <w:rPr>
                <w:rFonts w:ascii="Times New Roman" w:hAnsi="Times New Roman"/>
                <w:sz w:val="16"/>
                <w:szCs w:val="16"/>
                <w:lang w:eastAsia="es-ES_tradnl"/>
              </w:rPr>
              <w:t>Morokoff</w:t>
            </w:r>
            <w:proofErr w:type="spellEnd"/>
            <w:r w:rsidRPr="00080C06">
              <w:rPr>
                <w:rFonts w:ascii="Times New Roman" w:hAnsi="Times New Roman"/>
                <w:sz w:val="16"/>
                <w:szCs w:val="16"/>
                <w:lang w:eastAsia="es-ES_tradnl"/>
              </w:rPr>
              <w:t xml:space="preserve"> et al., 1997); one item assessing childhood victimization experiences.</w:t>
            </w:r>
          </w:p>
          <w:p w14:paraId="5B1FE902" w14:textId="77777777" w:rsidR="00080C06" w:rsidRPr="00080C06" w:rsidRDefault="00080C06" w:rsidP="00080C06">
            <w:pPr>
              <w:rPr>
                <w:rFonts w:ascii="Times New Roman" w:hAnsi="Times New Roman"/>
                <w:sz w:val="16"/>
                <w:szCs w:val="16"/>
                <w:lang w:eastAsia="es-ES_tradnl"/>
              </w:rPr>
            </w:pPr>
          </w:p>
        </w:tc>
        <w:tc>
          <w:tcPr>
            <w:tcW w:w="0" w:type="auto"/>
          </w:tcPr>
          <w:p w14:paraId="723AD2B8" w14:textId="77777777" w:rsidR="00080C06" w:rsidRPr="00080C06" w:rsidRDefault="00080C06" w:rsidP="00080C06">
            <w:pPr>
              <w:rPr>
                <w:rFonts w:ascii="Times New Roman" w:hAnsi="Times New Roman"/>
                <w:i/>
                <w:sz w:val="16"/>
                <w:szCs w:val="16"/>
                <w:lang w:eastAsia="es-ES_tradnl"/>
              </w:rPr>
            </w:pPr>
            <w:r w:rsidRPr="00080C06">
              <w:rPr>
                <w:rFonts w:ascii="Times New Roman" w:hAnsi="Times New Roman"/>
                <w:sz w:val="16"/>
                <w:szCs w:val="16"/>
                <w:lang w:eastAsia="es-ES_tradnl"/>
              </w:rPr>
              <w:t>Social interaction anxiety, SA and sexual victimization</w:t>
            </w:r>
          </w:p>
        </w:tc>
        <w:tc>
          <w:tcPr>
            <w:tcW w:w="0" w:type="auto"/>
          </w:tcPr>
          <w:p w14:paraId="55B2CF09"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ocial interaction anxiety was found to be related to likelihood of experiencing coerced sexual intercourse and decreased refusal SA</w:t>
            </w:r>
          </w:p>
        </w:tc>
      </w:tr>
      <w:tr w:rsidR="00080C06" w:rsidRPr="00080C06" w14:paraId="316292B7" w14:textId="77777777" w:rsidTr="00080C06">
        <w:trPr>
          <w:cantSplit/>
          <w:trHeight w:val="1134"/>
        </w:trPr>
        <w:tc>
          <w:tcPr>
            <w:tcW w:w="0" w:type="auto"/>
          </w:tcPr>
          <w:p w14:paraId="46FA9DBE"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hulman, S., &amp; Connolly, J. (2013).</w:t>
            </w:r>
          </w:p>
        </w:tc>
        <w:tc>
          <w:tcPr>
            <w:tcW w:w="0" w:type="auto"/>
          </w:tcPr>
          <w:p w14:paraId="178256E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Articles </w:t>
            </w:r>
          </w:p>
        </w:tc>
        <w:tc>
          <w:tcPr>
            <w:tcW w:w="0" w:type="auto"/>
          </w:tcPr>
          <w:p w14:paraId="7E4D477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Literature review</w:t>
            </w:r>
          </w:p>
        </w:tc>
        <w:tc>
          <w:tcPr>
            <w:tcW w:w="0" w:type="auto"/>
          </w:tcPr>
          <w:p w14:paraId="75BC899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Emerging adulthood</w:t>
            </w:r>
          </w:p>
        </w:tc>
        <w:tc>
          <w:tcPr>
            <w:tcW w:w="0" w:type="auto"/>
          </w:tcPr>
          <w:p w14:paraId="5CF8019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It is proposed a transitional emerging adult romantic stage in which individuals need to coordinate life plans to each other, integrate career paths and life plans. Resolution of this state leads a possibility of long-term commitment to a life partner.</w:t>
            </w:r>
          </w:p>
        </w:tc>
      </w:tr>
      <w:tr w:rsidR="00080C06" w:rsidRPr="00080C06" w14:paraId="34C4595D" w14:textId="77777777" w:rsidTr="00080C06">
        <w:trPr>
          <w:cantSplit/>
          <w:trHeight w:val="1134"/>
        </w:trPr>
        <w:tc>
          <w:tcPr>
            <w:tcW w:w="0" w:type="auto"/>
          </w:tcPr>
          <w:p w14:paraId="2DA3568A"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Tolman, D. L., Davis, B. R., &amp; Bowman, C. P. (2016).</w:t>
            </w:r>
          </w:p>
        </w:tc>
        <w:tc>
          <w:tcPr>
            <w:tcW w:w="0" w:type="auto"/>
          </w:tcPr>
          <w:p w14:paraId="6E3BC0B9"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udy 1: 250 male and female adolescents.</w:t>
            </w:r>
          </w:p>
          <w:p w14:paraId="055D7C3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udy 2: 53 female adolescents</w:t>
            </w:r>
          </w:p>
        </w:tc>
        <w:tc>
          <w:tcPr>
            <w:tcW w:w="0" w:type="auto"/>
          </w:tcPr>
          <w:p w14:paraId="6E71DE0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tudy 1: The Adolescent Femininity Ideology Scale (AFIS; Tolman, </w:t>
            </w:r>
            <w:proofErr w:type="spellStart"/>
            <w:r w:rsidRPr="00080C06">
              <w:rPr>
                <w:rFonts w:ascii="Times New Roman" w:hAnsi="Times New Roman"/>
                <w:sz w:val="16"/>
                <w:szCs w:val="16"/>
                <w:lang w:eastAsia="es-ES_tradnl"/>
              </w:rPr>
              <w:t>Impett</w:t>
            </w:r>
            <w:proofErr w:type="spellEnd"/>
            <w:r w:rsidRPr="00080C06">
              <w:rPr>
                <w:rFonts w:ascii="Times New Roman" w:hAnsi="Times New Roman"/>
                <w:sz w:val="16"/>
                <w:szCs w:val="16"/>
                <w:lang w:eastAsia="es-ES_tradnl"/>
              </w:rPr>
              <w:t xml:space="preserve">, Tracy, &amp; Michael, 2006; Tolman &amp; </w:t>
            </w:r>
            <w:proofErr w:type="spellStart"/>
            <w:r w:rsidRPr="00080C06">
              <w:rPr>
                <w:rFonts w:ascii="Times New Roman" w:hAnsi="Times New Roman"/>
                <w:sz w:val="16"/>
                <w:szCs w:val="16"/>
                <w:lang w:eastAsia="es-ES_tradnl"/>
              </w:rPr>
              <w:t>Porche</w:t>
            </w:r>
            <w:proofErr w:type="spellEnd"/>
            <w:r w:rsidRPr="00080C06">
              <w:rPr>
                <w:rFonts w:ascii="Times New Roman" w:hAnsi="Times New Roman"/>
                <w:sz w:val="16"/>
                <w:szCs w:val="16"/>
                <w:lang w:eastAsia="es-ES_tradnl"/>
              </w:rPr>
              <w:t xml:space="preserve">, 2000); The Adolescent Masculinity Ideology in Relationships Scale (AMIRS; Chu et al., 2005); items about convention in heterosexual relationships and regarding boy´s endorsement of male coercion. </w:t>
            </w:r>
          </w:p>
          <w:p w14:paraId="215FB346"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tudy 2: interviews. </w:t>
            </w:r>
          </w:p>
          <w:p w14:paraId="6F6D3A4D" w14:textId="77777777" w:rsidR="00080C06" w:rsidRPr="00080C06" w:rsidRDefault="00080C06" w:rsidP="00080C06">
            <w:pPr>
              <w:rPr>
                <w:rFonts w:ascii="Times New Roman" w:hAnsi="Times New Roman"/>
                <w:sz w:val="16"/>
                <w:szCs w:val="16"/>
                <w:lang w:eastAsia="es-ES_tradnl"/>
              </w:rPr>
            </w:pPr>
          </w:p>
        </w:tc>
        <w:tc>
          <w:tcPr>
            <w:tcW w:w="0" w:type="auto"/>
          </w:tcPr>
          <w:p w14:paraId="4C628CD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Femininity and masculinity ideologies</w:t>
            </w:r>
          </w:p>
        </w:tc>
        <w:tc>
          <w:tcPr>
            <w:tcW w:w="0" w:type="auto"/>
          </w:tcPr>
          <w:p w14:paraId="7BC0F6AE"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der ideologies constitute a key structure of institutionalized heterosexuality which leads to a gendered hierarchy in relationships for boys and girls. This hierarchy between boys and girls seems to reinforce gender inequalities.</w:t>
            </w:r>
          </w:p>
        </w:tc>
      </w:tr>
      <w:tr w:rsidR="00080C06" w:rsidRPr="00080C06" w14:paraId="7A023F13" w14:textId="77777777" w:rsidTr="00080C06">
        <w:trPr>
          <w:cantSplit/>
          <w:trHeight w:val="1134"/>
        </w:trPr>
        <w:tc>
          <w:tcPr>
            <w:tcW w:w="0" w:type="auto"/>
          </w:tcPr>
          <w:p w14:paraId="6BA50AD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lastRenderedPageBreak/>
              <w:t>Torres-Obregon, R., Onofre-Rodríguez, D. J., Sierra, J. C., Benavides-Torres, R. A., &amp; Garza-Elizondo, M. E. (2017).</w:t>
            </w:r>
          </w:p>
          <w:p w14:paraId="359DD3F1" w14:textId="77777777" w:rsidR="00080C06" w:rsidRPr="00080C06" w:rsidRDefault="00080C06" w:rsidP="00080C06">
            <w:pPr>
              <w:rPr>
                <w:rFonts w:ascii="Times New Roman" w:hAnsi="Times New Roman"/>
                <w:sz w:val="16"/>
                <w:szCs w:val="16"/>
                <w:lang w:eastAsia="es-ES_tradnl"/>
              </w:rPr>
            </w:pPr>
          </w:p>
        </w:tc>
        <w:tc>
          <w:tcPr>
            <w:tcW w:w="0" w:type="auto"/>
          </w:tcPr>
          <w:p w14:paraId="02D8858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202 adult women aged 18-40 years</w:t>
            </w:r>
          </w:p>
        </w:tc>
        <w:tc>
          <w:tcPr>
            <w:tcW w:w="0" w:type="auto"/>
          </w:tcPr>
          <w:p w14:paraId="4786DEF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exual Assertiveness Scale (SAS; </w:t>
            </w:r>
            <w:proofErr w:type="spellStart"/>
            <w:r w:rsidRPr="00080C06">
              <w:rPr>
                <w:rFonts w:ascii="Times New Roman" w:hAnsi="Times New Roman"/>
                <w:sz w:val="16"/>
                <w:szCs w:val="16"/>
                <w:lang w:eastAsia="es-ES_tradnl"/>
              </w:rPr>
              <w:t>Morokoff</w:t>
            </w:r>
            <w:proofErr w:type="spellEnd"/>
            <w:r w:rsidRPr="00080C06">
              <w:rPr>
                <w:rFonts w:ascii="Times New Roman" w:hAnsi="Times New Roman"/>
                <w:sz w:val="16"/>
                <w:szCs w:val="16"/>
                <w:lang w:eastAsia="es-ES_tradnl"/>
              </w:rPr>
              <w:t xml:space="preserve"> et al., 1997); Depression inventory (IDER; Spielberger, </w:t>
            </w:r>
            <w:proofErr w:type="spellStart"/>
            <w:r w:rsidRPr="00080C06">
              <w:rPr>
                <w:rFonts w:ascii="Times New Roman" w:hAnsi="Times New Roman"/>
                <w:sz w:val="16"/>
                <w:szCs w:val="16"/>
                <w:lang w:eastAsia="es-ES_tradnl"/>
              </w:rPr>
              <w:t>Buela-Casal</w:t>
            </w:r>
            <w:proofErr w:type="spellEnd"/>
            <w:r w:rsidRPr="00080C06">
              <w:rPr>
                <w:rFonts w:ascii="Times New Roman" w:hAnsi="Times New Roman"/>
                <w:sz w:val="16"/>
                <w:szCs w:val="16"/>
                <w:lang w:eastAsia="es-ES_tradnl"/>
              </w:rPr>
              <w:t xml:space="preserve"> y </w:t>
            </w:r>
            <w:proofErr w:type="spellStart"/>
            <w:r w:rsidRPr="00080C06">
              <w:rPr>
                <w:rFonts w:ascii="Times New Roman" w:hAnsi="Times New Roman"/>
                <w:sz w:val="16"/>
                <w:szCs w:val="16"/>
                <w:lang w:eastAsia="es-ES_tradnl"/>
              </w:rPr>
              <w:t>Agudelo</w:t>
            </w:r>
            <w:proofErr w:type="spellEnd"/>
            <w:r w:rsidRPr="00080C06">
              <w:rPr>
                <w:rFonts w:ascii="Times New Roman" w:hAnsi="Times New Roman"/>
                <w:sz w:val="16"/>
                <w:szCs w:val="16"/>
                <w:lang w:eastAsia="es-ES_tradnl"/>
              </w:rPr>
              <w:t>, 2008)</w:t>
            </w:r>
          </w:p>
        </w:tc>
        <w:tc>
          <w:tcPr>
            <w:tcW w:w="0" w:type="auto"/>
          </w:tcPr>
          <w:p w14:paraId="1C2369B2"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A, Depression</w:t>
            </w:r>
          </w:p>
        </w:tc>
        <w:tc>
          <w:tcPr>
            <w:tcW w:w="0" w:type="auto"/>
          </w:tcPr>
          <w:p w14:paraId="159A873E"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Factorial structure and validity of the SAS was tested and proved. </w:t>
            </w:r>
          </w:p>
          <w:p w14:paraId="6443042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Depression was found to be associated with low levels of SA.</w:t>
            </w:r>
          </w:p>
        </w:tc>
      </w:tr>
      <w:tr w:rsidR="00080C06" w:rsidRPr="00080C06" w14:paraId="343C0268" w14:textId="77777777" w:rsidTr="00080C06">
        <w:trPr>
          <w:cantSplit/>
          <w:trHeight w:val="1134"/>
        </w:trPr>
        <w:tc>
          <w:tcPr>
            <w:tcW w:w="0" w:type="auto"/>
          </w:tcPr>
          <w:p w14:paraId="433ABAFB"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val="nl-BE" w:eastAsia="es-ES_tradnl"/>
              </w:rPr>
              <w:t>Vannier, S. A., &amp; O’Sullivan, L. F. (2011).</w:t>
            </w:r>
          </w:p>
        </w:tc>
        <w:tc>
          <w:tcPr>
            <w:tcW w:w="0" w:type="auto"/>
          </w:tcPr>
          <w:p w14:paraId="3F240B6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32 women and 31 men involved in committed relationships</w:t>
            </w:r>
          </w:p>
        </w:tc>
        <w:tc>
          <w:tcPr>
            <w:tcW w:w="0" w:type="auto"/>
          </w:tcPr>
          <w:p w14:paraId="64D6F8B6"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tructured daily diaries</w:t>
            </w:r>
          </w:p>
        </w:tc>
        <w:tc>
          <w:tcPr>
            <w:tcW w:w="0" w:type="auto"/>
          </w:tcPr>
          <w:p w14:paraId="26104D17"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Verbal and non-verbal ways of communication to initiate sex.</w:t>
            </w:r>
          </w:p>
        </w:tc>
        <w:tc>
          <w:tcPr>
            <w:tcW w:w="0" w:type="auto"/>
          </w:tcPr>
          <w:p w14:paraId="5A6A1F34"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Men´s and women´s behavior is shaped by traditional gender roles in which men initiate and women restrict sexual activity. Nonverbal messages were used both by men and women but the type of messages </w:t>
            </w:r>
            <w:proofErr w:type="gramStart"/>
            <w:r w:rsidRPr="00080C06">
              <w:rPr>
                <w:rFonts w:ascii="Times New Roman" w:hAnsi="Times New Roman"/>
                <w:sz w:val="16"/>
                <w:szCs w:val="16"/>
                <w:lang w:eastAsia="es-ES_tradnl"/>
              </w:rPr>
              <w:t>were</w:t>
            </w:r>
            <w:proofErr w:type="gramEnd"/>
            <w:r w:rsidRPr="00080C06">
              <w:rPr>
                <w:rFonts w:ascii="Times New Roman" w:hAnsi="Times New Roman"/>
                <w:sz w:val="16"/>
                <w:szCs w:val="16"/>
                <w:lang w:eastAsia="es-ES_tradnl"/>
              </w:rPr>
              <w:t xml:space="preserve"> different.</w:t>
            </w:r>
          </w:p>
        </w:tc>
      </w:tr>
      <w:tr w:rsidR="00080C06" w:rsidRPr="00080C06" w14:paraId="5D513106" w14:textId="77777777" w:rsidTr="00080C06">
        <w:trPr>
          <w:cantSplit/>
          <w:trHeight w:val="1134"/>
        </w:trPr>
        <w:tc>
          <w:tcPr>
            <w:tcW w:w="0" w:type="auto"/>
          </w:tcPr>
          <w:p w14:paraId="7D351490" w14:textId="77777777" w:rsidR="00080C06" w:rsidRPr="00080C06" w:rsidRDefault="00080C06" w:rsidP="00080C06">
            <w:pPr>
              <w:rPr>
                <w:rFonts w:ascii="Times New Roman" w:hAnsi="Times New Roman"/>
                <w:sz w:val="16"/>
                <w:szCs w:val="16"/>
                <w:lang w:val="nl-BE" w:eastAsia="es-ES_tradnl"/>
              </w:rPr>
            </w:pPr>
            <w:r w:rsidRPr="00080C06">
              <w:rPr>
                <w:rFonts w:ascii="Times New Roman" w:hAnsi="Times New Roman"/>
                <w:sz w:val="16"/>
                <w:szCs w:val="16"/>
                <w:lang w:eastAsia="es-ES_tradnl"/>
              </w:rPr>
              <w:t>Yoshioka, M. (2000).</w:t>
            </w:r>
          </w:p>
        </w:tc>
        <w:tc>
          <w:tcPr>
            <w:tcW w:w="0" w:type="auto"/>
          </w:tcPr>
          <w:p w14:paraId="7862CEC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115 women of three different countries</w:t>
            </w:r>
          </w:p>
        </w:tc>
        <w:tc>
          <w:tcPr>
            <w:tcW w:w="0" w:type="auto"/>
          </w:tcPr>
          <w:p w14:paraId="01A36284"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Role plays</w:t>
            </w:r>
          </w:p>
        </w:tc>
        <w:tc>
          <w:tcPr>
            <w:tcW w:w="0" w:type="auto"/>
          </w:tcPr>
          <w:p w14:paraId="74071AAC"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General Assertiveness</w:t>
            </w:r>
          </w:p>
        </w:tc>
        <w:tc>
          <w:tcPr>
            <w:tcW w:w="0" w:type="auto"/>
          </w:tcPr>
          <w:p w14:paraId="4F97259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There are substantial differences in terms of what constitutes passive, assertive and aggressive responses. There are differences in perceptions of assertiveness among cultures. </w:t>
            </w:r>
          </w:p>
          <w:p w14:paraId="74899620" w14:textId="77777777" w:rsidR="00080C06" w:rsidRPr="00080C06" w:rsidRDefault="00080C06" w:rsidP="00080C06">
            <w:pPr>
              <w:rPr>
                <w:rFonts w:ascii="Times New Roman" w:hAnsi="Times New Roman"/>
                <w:sz w:val="16"/>
                <w:szCs w:val="16"/>
                <w:lang w:eastAsia="es-ES_tradnl"/>
              </w:rPr>
            </w:pPr>
          </w:p>
        </w:tc>
      </w:tr>
      <w:tr w:rsidR="00080C06" w:rsidRPr="00080C06" w14:paraId="7C0F0AE5" w14:textId="77777777" w:rsidTr="00080C06">
        <w:trPr>
          <w:cantSplit/>
          <w:trHeight w:val="1134"/>
        </w:trPr>
        <w:tc>
          <w:tcPr>
            <w:tcW w:w="0" w:type="auto"/>
          </w:tcPr>
          <w:p w14:paraId="0ED2A67F" w14:textId="77777777" w:rsidR="00080C06" w:rsidRPr="00080C06" w:rsidRDefault="00080C06" w:rsidP="00080C06">
            <w:pPr>
              <w:rPr>
                <w:rFonts w:ascii="Times New Roman" w:hAnsi="Times New Roman"/>
                <w:sz w:val="16"/>
                <w:szCs w:val="16"/>
                <w:lang w:eastAsia="es-ES_tradnl"/>
              </w:rPr>
            </w:pPr>
            <w:proofErr w:type="spellStart"/>
            <w:r w:rsidRPr="00080C06">
              <w:rPr>
                <w:rFonts w:ascii="Times New Roman" w:hAnsi="Times New Roman"/>
                <w:sz w:val="16"/>
                <w:szCs w:val="16"/>
                <w:lang w:eastAsia="es-ES_tradnl"/>
              </w:rPr>
              <w:t>Zerubavel</w:t>
            </w:r>
            <w:proofErr w:type="spellEnd"/>
            <w:r w:rsidRPr="00080C06">
              <w:rPr>
                <w:rFonts w:ascii="Times New Roman" w:hAnsi="Times New Roman"/>
                <w:sz w:val="16"/>
                <w:szCs w:val="16"/>
                <w:lang w:eastAsia="es-ES_tradnl"/>
              </w:rPr>
              <w:t>, N., &amp; Messman-Moore, T. L. (2013).</w:t>
            </w:r>
          </w:p>
        </w:tc>
        <w:tc>
          <w:tcPr>
            <w:tcW w:w="0" w:type="auto"/>
          </w:tcPr>
          <w:p w14:paraId="424A1E85"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499 college women</w:t>
            </w:r>
          </w:p>
        </w:tc>
        <w:tc>
          <w:tcPr>
            <w:tcW w:w="0" w:type="auto"/>
          </w:tcPr>
          <w:p w14:paraId="308199A0"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exual Assertiveness Questionnaire (SAQ; Messman-Moore et al., 2007); Sexual Self-Esteem Inventory for Women Short Form (SSEI-W-S; </w:t>
            </w:r>
            <w:proofErr w:type="spellStart"/>
            <w:r w:rsidRPr="00080C06">
              <w:rPr>
                <w:rFonts w:ascii="Times New Roman" w:hAnsi="Times New Roman"/>
                <w:sz w:val="16"/>
                <w:szCs w:val="16"/>
                <w:lang w:eastAsia="es-ES_tradnl"/>
              </w:rPr>
              <w:t>Zeanah</w:t>
            </w:r>
            <w:proofErr w:type="spellEnd"/>
            <w:r w:rsidRPr="00080C06">
              <w:rPr>
                <w:rFonts w:ascii="Times New Roman" w:hAnsi="Times New Roman"/>
                <w:sz w:val="16"/>
                <w:szCs w:val="16"/>
                <w:lang w:eastAsia="es-ES_tradnl"/>
              </w:rPr>
              <w:t xml:space="preserve"> &amp; Schwarz, 1996); Difficulties in Emotion Regulation Scale (DERS; Gratz &amp; Roemer, 2004); Sexual Experiences Survey (SES; Koss et al., 1987).</w:t>
            </w:r>
          </w:p>
        </w:tc>
        <w:tc>
          <w:tcPr>
            <w:tcW w:w="0" w:type="auto"/>
          </w:tcPr>
          <w:p w14:paraId="76EF69A3"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 xml:space="preserve">SA; Cognitive emotion dysregulation; fear of </w:t>
            </w:r>
            <w:proofErr w:type="spellStart"/>
            <w:r w:rsidRPr="00080C06">
              <w:rPr>
                <w:rFonts w:ascii="Times New Roman" w:hAnsi="Times New Roman"/>
                <w:sz w:val="16"/>
                <w:szCs w:val="16"/>
                <w:lang w:eastAsia="es-ES_tradnl"/>
              </w:rPr>
              <w:t>powerlesness</w:t>
            </w:r>
            <w:proofErr w:type="spellEnd"/>
            <w:r w:rsidRPr="00080C06">
              <w:rPr>
                <w:rFonts w:ascii="Times New Roman" w:hAnsi="Times New Roman"/>
                <w:sz w:val="16"/>
                <w:szCs w:val="16"/>
                <w:lang w:eastAsia="es-ES_tradnl"/>
              </w:rPr>
              <w:t xml:space="preserve"> </w:t>
            </w:r>
          </w:p>
        </w:tc>
        <w:tc>
          <w:tcPr>
            <w:tcW w:w="0" w:type="auto"/>
          </w:tcPr>
          <w:p w14:paraId="59B47C3D" w14:textId="77777777" w:rsidR="00080C06" w:rsidRPr="00080C06" w:rsidRDefault="00080C06" w:rsidP="00080C06">
            <w:pPr>
              <w:rPr>
                <w:rFonts w:ascii="Times New Roman" w:hAnsi="Times New Roman"/>
                <w:sz w:val="16"/>
                <w:szCs w:val="16"/>
                <w:lang w:eastAsia="es-ES_tradnl"/>
              </w:rPr>
            </w:pPr>
            <w:r w:rsidRPr="00080C06">
              <w:rPr>
                <w:rFonts w:ascii="Times New Roman" w:hAnsi="Times New Roman"/>
                <w:sz w:val="16"/>
                <w:szCs w:val="16"/>
                <w:lang w:eastAsia="es-ES_tradnl"/>
              </w:rPr>
              <w:t>Sexually victimized women had greater problems with SA, fear of powerlessness and cognitive emotion dysregulation compared to non-victims.</w:t>
            </w:r>
          </w:p>
        </w:tc>
      </w:tr>
    </w:tbl>
    <w:p w14:paraId="6821F21E" w14:textId="77777777" w:rsidR="00080C06" w:rsidRPr="00080C06" w:rsidRDefault="00080C06" w:rsidP="00080C06">
      <w:pPr>
        <w:autoSpaceDE w:val="0"/>
        <w:autoSpaceDN w:val="0"/>
        <w:adjustRightInd w:val="0"/>
        <w:jc w:val="both"/>
        <w:rPr>
          <w:rFonts w:ascii="Arial" w:hAnsi="Arial" w:cs="Arial"/>
          <w:color w:val="000000"/>
          <w:sz w:val="16"/>
          <w:szCs w:val="16"/>
          <w:lang w:eastAsia="es-ES"/>
        </w:rPr>
      </w:pPr>
    </w:p>
    <w:p w14:paraId="447B0AED" w14:textId="77777777" w:rsidR="00080C06" w:rsidRPr="00080C06" w:rsidRDefault="00080C06">
      <w:pPr>
        <w:pStyle w:val="Body"/>
        <w:shd w:val="clear" w:color="auto" w:fill="FFFFFF"/>
        <w:jc w:val="right"/>
        <w:rPr>
          <w:lang w:val="en-US"/>
        </w:rPr>
      </w:pPr>
    </w:p>
    <w:sectPr w:rsidR="00080C06" w:rsidRPr="00080C06">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712C9E" w14:textId="77777777" w:rsidR="00067983" w:rsidRDefault="00067983">
      <w:r>
        <w:separator/>
      </w:r>
    </w:p>
  </w:endnote>
  <w:endnote w:type="continuationSeparator" w:id="0">
    <w:p w14:paraId="031B118C" w14:textId="77777777" w:rsidR="00067983" w:rsidRDefault="000679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A00002EF" w:usb1="4000207B" w:usb2="00000000" w:usb3="00000000" w:csb0="000000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CC176E" w14:textId="77777777" w:rsidR="00080C06" w:rsidRDefault="00080C06">
    <w:pPr>
      <w:pStyle w:val="Piedepgina"/>
      <w:tabs>
        <w:tab w:val="clear" w:pos="9360"/>
        <w:tab w:val="right" w:pos="9340"/>
      </w:tabs>
      <w:ind w:left="3960" w:firstLine="3960"/>
    </w:pPr>
    <w:r>
      <w:rPr>
        <w:rFonts w:ascii="Times" w:hAnsi="Times"/>
        <w:sz w:val="16"/>
        <w:szCs w:val="16"/>
      </w:rPr>
      <w:t xml:space="preserve">ARTICLE | </w:t>
    </w:r>
    <w:r>
      <w:rPr>
        <w:rFonts w:ascii="Times" w:eastAsia="Times" w:hAnsi="Times" w:cs="Times"/>
        <w:sz w:val="16"/>
        <w:szCs w:val="16"/>
      </w:rPr>
      <w:fldChar w:fldCharType="begin"/>
    </w:r>
    <w:r>
      <w:rPr>
        <w:rFonts w:ascii="Times" w:eastAsia="Times" w:hAnsi="Times" w:cs="Times"/>
        <w:sz w:val="16"/>
        <w:szCs w:val="16"/>
      </w:rPr>
      <w:instrText xml:space="preserve"> PAGE </w:instrText>
    </w:r>
    <w:r>
      <w:rPr>
        <w:rFonts w:ascii="Times" w:eastAsia="Times" w:hAnsi="Times" w:cs="Times"/>
        <w:sz w:val="16"/>
        <w:szCs w:val="16"/>
      </w:rPr>
      <w:fldChar w:fldCharType="separate"/>
    </w:r>
    <w:r>
      <w:rPr>
        <w:rFonts w:ascii="Times" w:eastAsia="Times" w:hAnsi="Times" w:cs="Times"/>
        <w:sz w:val="16"/>
        <w:szCs w:val="16"/>
      </w:rPr>
      <w:t>1</w:t>
    </w:r>
    <w:r>
      <w:rPr>
        <w:rFonts w:ascii="Times" w:eastAsia="Times" w:hAnsi="Times" w:cs="Times"/>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0C8CC4" w14:textId="77777777" w:rsidR="00080C06" w:rsidRDefault="00080C06">
    <w:pPr>
      <w:pStyle w:val="Piedepgina"/>
      <w:tabs>
        <w:tab w:val="clear" w:pos="9360"/>
        <w:tab w:val="right" w:pos="9340"/>
      </w:tabs>
    </w:pPr>
    <w:r>
      <w:rPr>
        <w:rFonts w:ascii="Times" w:hAnsi="Times"/>
        <w:sz w:val="16"/>
        <w:szCs w:val="16"/>
      </w:rPr>
      <w:t xml:space="preserve">ARTICLE | </w:t>
    </w:r>
    <w:r>
      <w:rPr>
        <w:rFonts w:ascii="Times" w:eastAsia="Times" w:hAnsi="Times" w:cs="Times"/>
        <w:sz w:val="16"/>
        <w:szCs w:val="16"/>
      </w:rPr>
      <w:fldChar w:fldCharType="begin"/>
    </w:r>
    <w:r>
      <w:rPr>
        <w:rFonts w:ascii="Times" w:eastAsia="Times" w:hAnsi="Times" w:cs="Times"/>
        <w:sz w:val="16"/>
        <w:szCs w:val="16"/>
      </w:rPr>
      <w:instrText xml:space="preserve"> PAGE </w:instrText>
    </w:r>
    <w:r>
      <w:rPr>
        <w:rFonts w:ascii="Times" w:eastAsia="Times" w:hAnsi="Times" w:cs="Times"/>
        <w:sz w:val="16"/>
        <w:szCs w:val="16"/>
      </w:rPr>
      <w:fldChar w:fldCharType="separate"/>
    </w:r>
    <w:r>
      <w:rPr>
        <w:rFonts w:ascii="Times" w:eastAsia="Times" w:hAnsi="Times" w:cs="Times"/>
        <w:sz w:val="16"/>
        <w:szCs w:val="16"/>
      </w:rPr>
      <w:t>1</w:t>
    </w:r>
    <w:r>
      <w:rPr>
        <w:rFonts w:ascii="Times" w:eastAsia="Times" w:hAnsi="Times" w:cs="Times"/>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5DAA2D" w14:textId="77777777" w:rsidR="00080C06" w:rsidRDefault="00080C0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43A0B4" w14:textId="77777777" w:rsidR="00067983" w:rsidRDefault="00067983">
      <w:r>
        <w:separator/>
      </w:r>
    </w:p>
  </w:footnote>
  <w:footnote w:type="continuationSeparator" w:id="0">
    <w:p w14:paraId="7C174223" w14:textId="77777777" w:rsidR="00067983" w:rsidRDefault="00067983">
      <w:r>
        <w:continuationSeparator/>
      </w:r>
    </w:p>
  </w:footnote>
  <w:footnote w:type="continuationNotice" w:id="1">
    <w:p w14:paraId="7D9705F9" w14:textId="77777777" w:rsidR="00067983" w:rsidRDefault="00067983"/>
  </w:footnote>
  <w:footnote w:id="2">
    <w:p w14:paraId="345F163A" w14:textId="32AB1B2A" w:rsidR="00080C06" w:rsidRPr="006874B7" w:rsidRDefault="00080C06">
      <w:pPr>
        <w:pStyle w:val="Body"/>
        <w:rPr>
          <w:rFonts w:ascii="Times" w:hAnsi="Times"/>
          <w:sz w:val="16"/>
          <w:szCs w:val="16"/>
          <w:lang w:val="en-US"/>
        </w:rPr>
      </w:pPr>
      <w:r>
        <w:rPr>
          <w:b/>
          <w:bCs/>
          <w:color w:val="222222"/>
          <w:sz w:val="28"/>
          <w:szCs w:val="28"/>
          <w:u w:color="222222"/>
          <w:vertAlign w:val="superscript"/>
        </w:rPr>
        <w:footnoteRef/>
      </w:r>
      <w:r>
        <w:rPr>
          <w:rFonts w:ascii="Times" w:hAnsi="Times"/>
          <w:sz w:val="16"/>
          <w:szCs w:val="16"/>
          <w:lang w:val="en-US"/>
        </w:rPr>
        <w:t xml:space="preserve"> Correspondence about this article should be </w:t>
      </w:r>
      <w:proofErr w:type="spellStart"/>
      <w:r>
        <w:rPr>
          <w:rFonts w:ascii="Times" w:hAnsi="Times"/>
          <w:sz w:val="16"/>
          <w:szCs w:val="16"/>
          <w:lang w:val="en-US"/>
        </w:rPr>
        <w:t>addresed</w:t>
      </w:r>
      <w:proofErr w:type="spellEnd"/>
      <w:r>
        <w:rPr>
          <w:rFonts w:ascii="Times" w:hAnsi="Times"/>
          <w:sz w:val="16"/>
          <w:szCs w:val="16"/>
          <w:lang w:val="en-US"/>
        </w:rPr>
        <w:t xml:space="preserve"> to </w:t>
      </w:r>
      <w:r w:rsidR="006874B7" w:rsidRPr="00696E07">
        <w:rPr>
          <w:rFonts w:ascii="Times" w:hAnsi="Times"/>
          <w:b/>
          <w:bCs/>
          <w:sz w:val="16"/>
          <w:szCs w:val="16"/>
          <w:lang w:val="en-US"/>
        </w:rPr>
        <w:t>Silvia Lucía López Alvarado</w:t>
      </w:r>
      <w:r>
        <w:rPr>
          <w:rFonts w:ascii="Times" w:hAnsi="Times"/>
          <w:sz w:val="16"/>
          <w:szCs w:val="16"/>
          <w:lang w:val="en-US"/>
        </w:rPr>
        <w:t xml:space="preserve">: </w:t>
      </w:r>
      <w:hyperlink r:id="rId1" w:history="1">
        <w:r w:rsidR="006874B7" w:rsidRPr="006874B7">
          <w:rPr>
            <w:rStyle w:val="Hipervnculo"/>
            <w:rFonts w:ascii="Times" w:hAnsi="Times"/>
            <w:sz w:val="16"/>
            <w:szCs w:val="16"/>
            <w:lang w:val="en-US"/>
          </w:rPr>
          <w:t>silvia.lopez@ucuenca.edu.ec</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0C4816" w14:textId="77777777" w:rsidR="00080C06" w:rsidRPr="008F68F7" w:rsidRDefault="00080C06">
    <w:pPr>
      <w:pStyle w:val="Encabezado"/>
      <w:tabs>
        <w:tab w:val="clear" w:pos="9360"/>
        <w:tab w:val="right" w:pos="9340"/>
      </w:tabs>
      <w:jc w:val="center"/>
      <w:rPr>
        <w:lang w:val="es-AR"/>
      </w:rPr>
    </w:pPr>
    <w:r>
      <w:rPr>
        <w:rFonts w:ascii="Times" w:hAnsi="Times"/>
        <w:smallCaps/>
        <w:sz w:val="20"/>
        <w:szCs w:val="20"/>
        <w:lang w:val="es-ES_tradnl"/>
      </w:rPr>
      <w:t xml:space="preserve">del Valle, Andrés, </w:t>
    </w:r>
    <w:proofErr w:type="spellStart"/>
    <w:r>
      <w:rPr>
        <w:rFonts w:ascii="Times" w:hAnsi="Times"/>
        <w:smallCaps/>
        <w:sz w:val="20"/>
        <w:szCs w:val="20"/>
        <w:lang w:val="es-ES_tradnl"/>
      </w:rPr>
      <w:t>Urquijo</w:t>
    </w:r>
    <w:proofErr w:type="spellEnd"/>
    <w:r>
      <w:rPr>
        <w:rFonts w:ascii="Times" w:hAnsi="Times"/>
        <w:smallCaps/>
        <w:sz w:val="20"/>
        <w:szCs w:val="20"/>
        <w:lang w:val="es-ES_tradnl"/>
      </w:rPr>
      <w:t xml:space="preserve">, Yerro, López Morales, &amp; </w:t>
    </w:r>
    <w:proofErr w:type="spellStart"/>
    <w:r>
      <w:rPr>
        <w:rFonts w:ascii="Times" w:hAnsi="Times"/>
        <w:smallCaps/>
        <w:sz w:val="20"/>
        <w:szCs w:val="20"/>
        <w:lang w:val="es-ES_tradnl"/>
      </w:rPr>
      <w:t>Canet</w:t>
    </w:r>
    <w:proofErr w:type="spellEnd"/>
    <w:r>
      <w:rPr>
        <w:rFonts w:ascii="Times" w:hAnsi="Times"/>
        <w:smallCaps/>
        <w:sz w:val="20"/>
        <w:szCs w:val="20"/>
        <w:lang w:val="es-ES_tradnl"/>
      </w:rPr>
      <w:t xml:space="preserve"> </w:t>
    </w:r>
    <w:proofErr w:type="spellStart"/>
    <w:r>
      <w:rPr>
        <w:rFonts w:ascii="Times" w:hAnsi="Times"/>
        <w:smallCaps/>
        <w:sz w:val="20"/>
        <w:szCs w:val="20"/>
        <w:lang w:val="es-ES_tradnl"/>
      </w:rPr>
      <w:t>Juric</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45FFAE" w14:textId="77777777" w:rsidR="00080C06" w:rsidRDefault="00080C06">
    <w:pPr>
      <w:pStyle w:val="Encabezado"/>
      <w:tabs>
        <w:tab w:val="clear" w:pos="9360"/>
        <w:tab w:val="right" w:pos="9340"/>
      </w:tabs>
      <w:jc w:val="right"/>
      <w:rPr>
        <w:rFonts w:ascii="Times" w:eastAsia="Times" w:hAnsi="Times" w:cs="Times"/>
        <w:i/>
        <w:iCs/>
        <w:sz w:val="18"/>
        <w:szCs w:val="18"/>
        <w:lang w:val="es-ES_tradnl"/>
      </w:rPr>
    </w:pPr>
    <w:r>
      <w:rPr>
        <w:noProof/>
        <w:lang w:val="es-ES_tradnl"/>
      </w:rPr>
      <w:drawing>
        <wp:anchor distT="152400" distB="152400" distL="152400" distR="152400" simplePos="0" relativeHeight="251658240" behindDoc="1" locked="0" layoutInCell="1" allowOverlap="1" wp14:anchorId="684BDBCB" wp14:editId="413BF627">
          <wp:simplePos x="0" y="0"/>
          <wp:positionH relativeFrom="page">
            <wp:posOffset>822780</wp:posOffset>
          </wp:positionH>
          <wp:positionV relativeFrom="page">
            <wp:posOffset>203662</wp:posOffset>
          </wp:positionV>
          <wp:extent cx="681164" cy="628074"/>
          <wp:effectExtent l="0" t="0" r="0" b="0"/>
          <wp:wrapNone/>
          <wp:docPr id="1073741825" name="officeArt object" descr="Imagem 2"/>
          <wp:cNvGraphicFramePr/>
          <a:graphic xmlns:a="http://schemas.openxmlformats.org/drawingml/2006/main">
            <a:graphicData uri="http://schemas.openxmlformats.org/drawingml/2006/picture">
              <pic:pic xmlns:pic="http://schemas.openxmlformats.org/drawingml/2006/picture">
                <pic:nvPicPr>
                  <pic:cNvPr id="1073741825" name="Imagem 2" descr="Imagem 2"/>
                  <pic:cNvPicPr>
                    <a:picLocks noChangeAspect="1"/>
                  </pic:cNvPicPr>
                </pic:nvPicPr>
                <pic:blipFill>
                  <a:blip r:embed="rId1"/>
                  <a:srcRect l="18661"/>
                  <a:stretch>
                    <a:fillRect/>
                  </a:stretch>
                </pic:blipFill>
                <pic:spPr>
                  <a:xfrm>
                    <a:off x="0" y="0"/>
                    <a:ext cx="681164" cy="628074"/>
                  </a:xfrm>
                  <a:prstGeom prst="rect">
                    <a:avLst/>
                  </a:prstGeom>
                  <a:ln w="12700" cap="flat">
                    <a:noFill/>
                    <a:miter lim="400000"/>
                  </a:ln>
                  <a:effectLst/>
                </pic:spPr>
              </pic:pic>
            </a:graphicData>
          </a:graphic>
        </wp:anchor>
      </w:drawing>
    </w:r>
    <w:r>
      <w:rPr>
        <w:rFonts w:ascii="Times" w:hAnsi="Times"/>
        <w:b/>
        <w:bCs/>
        <w:i/>
        <w:iCs/>
        <w:sz w:val="18"/>
        <w:szCs w:val="18"/>
        <w:lang w:val="es-ES_tradnl"/>
      </w:rPr>
      <w:t>Revista Interamericana de Psicología/</w:t>
    </w:r>
    <w:proofErr w:type="spellStart"/>
    <w:r>
      <w:rPr>
        <w:rFonts w:ascii="Times" w:hAnsi="Times"/>
        <w:b/>
        <w:bCs/>
        <w:i/>
        <w:iCs/>
        <w:sz w:val="18"/>
        <w:szCs w:val="18"/>
        <w:lang w:val="es-ES_tradnl"/>
      </w:rPr>
      <w:t>Interamerican</w:t>
    </w:r>
    <w:proofErr w:type="spellEnd"/>
    <w:r>
      <w:rPr>
        <w:rFonts w:ascii="Times" w:hAnsi="Times"/>
        <w:b/>
        <w:bCs/>
        <w:i/>
        <w:iCs/>
        <w:sz w:val="18"/>
        <w:szCs w:val="18"/>
        <w:lang w:val="es-ES_tradnl"/>
      </w:rPr>
      <w:t xml:space="preserve"> </w:t>
    </w:r>
    <w:proofErr w:type="spellStart"/>
    <w:r>
      <w:rPr>
        <w:rFonts w:ascii="Times" w:hAnsi="Times"/>
        <w:b/>
        <w:bCs/>
        <w:i/>
        <w:iCs/>
        <w:sz w:val="18"/>
        <w:szCs w:val="18"/>
        <w:lang w:val="es-ES_tradnl"/>
      </w:rPr>
      <w:t>Journal</w:t>
    </w:r>
    <w:proofErr w:type="spellEnd"/>
    <w:r>
      <w:rPr>
        <w:rFonts w:ascii="Times" w:hAnsi="Times"/>
        <w:b/>
        <w:bCs/>
        <w:i/>
        <w:iCs/>
        <w:sz w:val="18"/>
        <w:szCs w:val="18"/>
        <w:lang w:val="es-ES_tradnl"/>
      </w:rPr>
      <w:t xml:space="preserve"> of </w:t>
    </w:r>
    <w:proofErr w:type="spellStart"/>
    <w:r>
      <w:rPr>
        <w:rFonts w:ascii="Times" w:hAnsi="Times"/>
        <w:b/>
        <w:bCs/>
        <w:i/>
        <w:iCs/>
        <w:sz w:val="18"/>
        <w:szCs w:val="18"/>
        <w:lang w:val="es-ES_tradnl"/>
      </w:rPr>
      <w:t>Psychology</w:t>
    </w:r>
    <w:proofErr w:type="spellEnd"/>
  </w:p>
  <w:p w14:paraId="156E7933" w14:textId="07DAF3A6" w:rsidR="00080C06" w:rsidRDefault="00080C06">
    <w:pPr>
      <w:pStyle w:val="Encabezado"/>
      <w:tabs>
        <w:tab w:val="clear" w:pos="9360"/>
        <w:tab w:val="right" w:pos="9340"/>
      </w:tabs>
      <w:jc w:val="right"/>
    </w:pPr>
    <w:r>
      <w:rPr>
        <w:rFonts w:ascii="Times" w:hAnsi="Times"/>
        <w:i/>
        <w:iCs/>
        <w:sz w:val="18"/>
        <w:szCs w:val="18"/>
        <w:lang w:val="es-ES_tradnl"/>
      </w:rPr>
      <w:t xml:space="preserve">2020, Vol., 54, No. 2, e948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B12EF0" w14:textId="77777777" w:rsidR="00080C06" w:rsidRDefault="00080C0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C3E54C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E641DB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85C6C1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9DC7E5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CD8553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B92F01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2568B7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8D2A86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116E2C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566EB1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F911B6"/>
    <w:multiLevelType w:val="hybridMultilevel"/>
    <w:tmpl w:val="7D5A4F0A"/>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4DA7103"/>
    <w:multiLevelType w:val="hybridMultilevel"/>
    <w:tmpl w:val="97343BD4"/>
    <w:lvl w:ilvl="0" w:tplc="A4EEB816">
      <w:start w:val="1"/>
      <w:numFmt w:val="lowerLetter"/>
      <w:lvlText w:val="%1."/>
      <w:lvlJc w:val="left"/>
      <w:pPr>
        <w:ind w:left="1068" w:hanging="360"/>
      </w:pPr>
      <w:rPr>
        <w:rFonts w:hint="default"/>
        <w:b w:val="0"/>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2" w15:restartNumberingAfterBreak="0">
    <w:nsid w:val="2C113585"/>
    <w:multiLevelType w:val="hybridMultilevel"/>
    <w:tmpl w:val="DE923666"/>
    <w:lvl w:ilvl="0" w:tplc="4F56F760">
      <w:start w:val="1"/>
      <w:numFmt w:val="lowerLetter"/>
      <w:lvlText w:val="%1."/>
      <w:lvlJc w:val="left"/>
      <w:pPr>
        <w:ind w:left="720" w:hanging="360"/>
      </w:pPr>
      <w:rPr>
        <w:rFonts w:hint="default"/>
        <w:b w:val="0"/>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0446090"/>
    <w:multiLevelType w:val="hybridMultilevel"/>
    <w:tmpl w:val="6016BA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641593"/>
    <w:multiLevelType w:val="hybridMultilevel"/>
    <w:tmpl w:val="977E3CC6"/>
    <w:lvl w:ilvl="0" w:tplc="F78C3A28">
      <w:start w:val="1"/>
      <w:numFmt w:val="lowerLetter"/>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D277C2"/>
    <w:multiLevelType w:val="hybridMultilevel"/>
    <w:tmpl w:val="A1781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F357A0"/>
    <w:multiLevelType w:val="hybridMultilevel"/>
    <w:tmpl w:val="BF629FA4"/>
    <w:lvl w:ilvl="0" w:tplc="0F745712">
      <w:start w:val="1"/>
      <w:numFmt w:val="decimal"/>
      <w:lvlText w:val="%1."/>
      <w:lvlJc w:val="left"/>
      <w:pPr>
        <w:ind w:left="720" w:hanging="360"/>
      </w:pPr>
      <w:rPr>
        <w:rFonts w:hint="default"/>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36F2BED"/>
    <w:multiLevelType w:val="hybridMultilevel"/>
    <w:tmpl w:val="B67AE222"/>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8D72236"/>
    <w:multiLevelType w:val="hybridMultilevel"/>
    <w:tmpl w:val="EAD8211A"/>
    <w:lvl w:ilvl="0" w:tplc="504A7A82">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09241BE"/>
    <w:multiLevelType w:val="multilevel"/>
    <w:tmpl w:val="974CA464"/>
    <w:lvl w:ilvl="0">
      <w:start w:val="3"/>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5596D19"/>
    <w:multiLevelType w:val="multilevel"/>
    <w:tmpl w:val="491629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2E1710A"/>
    <w:multiLevelType w:val="hybridMultilevel"/>
    <w:tmpl w:val="25C44592"/>
    <w:lvl w:ilvl="0" w:tplc="684C8CA2">
      <w:start w:val="1"/>
      <w:numFmt w:val="decimal"/>
      <w:lvlText w:val="%1."/>
      <w:lvlJc w:val="left"/>
      <w:pPr>
        <w:ind w:left="720" w:hanging="360"/>
      </w:pPr>
      <w:rPr>
        <w:rFonts w:eastAsia="Times New Roman" w:hint="default"/>
        <w:b/>
        <w:color w:val="00000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20"/>
  </w:num>
  <w:num w:numId="2">
    <w:abstractNumId w:val="15"/>
  </w:num>
  <w:num w:numId="3">
    <w:abstractNumId w:val="13"/>
  </w:num>
  <w:num w:numId="4">
    <w:abstractNumId w:val="14"/>
  </w:num>
  <w:num w:numId="5">
    <w:abstractNumId w:val="18"/>
  </w:num>
  <w:num w:numId="6">
    <w:abstractNumId w:val="11"/>
  </w:num>
  <w:num w:numId="7">
    <w:abstractNumId w:val="12"/>
  </w:num>
  <w:num w:numId="8">
    <w:abstractNumId w:val="10"/>
  </w:num>
  <w:num w:numId="9">
    <w:abstractNumId w:val="17"/>
  </w:num>
  <w:num w:numId="10">
    <w:abstractNumId w:val="19"/>
  </w:num>
  <w:num w:numId="11">
    <w:abstractNumId w:val="21"/>
  </w:num>
  <w:num w:numId="12">
    <w:abstractNumId w:val="16"/>
  </w:num>
  <w:num w:numId="13">
    <w:abstractNumId w:val="4"/>
  </w:num>
  <w:num w:numId="14">
    <w:abstractNumId w:val="5"/>
  </w:num>
  <w:num w:numId="15">
    <w:abstractNumId w:val="6"/>
  </w:num>
  <w:num w:numId="16">
    <w:abstractNumId w:val="7"/>
  </w:num>
  <w:num w:numId="17">
    <w:abstractNumId w:val="9"/>
  </w:num>
  <w:num w:numId="18">
    <w:abstractNumId w:val="0"/>
  </w:num>
  <w:num w:numId="19">
    <w:abstractNumId w:val="1"/>
  </w:num>
  <w:num w:numId="20">
    <w:abstractNumId w:val="2"/>
  </w:num>
  <w:num w:numId="21">
    <w:abstractNumId w:val="3"/>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isplayBackgroundShap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evenAndOddHeaders/>
  <w:characterSpacingControl w:val="doNotCompres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1A76"/>
    <w:rsid w:val="00067983"/>
    <w:rsid w:val="00080C06"/>
    <w:rsid w:val="00086231"/>
    <w:rsid w:val="001D2E3A"/>
    <w:rsid w:val="001F4ABD"/>
    <w:rsid w:val="002B5CD2"/>
    <w:rsid w:val="004335CD"/>
    <w:rsid w:val="004C7482"/>
    <w:rsid w:val="004F1A76"/>
    <w:rsid w:val="00604B1E"/>
    <w:rsid w:val="006874B7"/>
    <w:rsid w:val="00696E07"/>
    <w:rsid w:val="00861A71"/>
    <w:rsid w:val="008F559A"/>
    <w:rsid w:val="008F68F7"/>
    <w:rsid w:val="00956813"/>
    <w:rsid w:val="009C315B"/>
    <w:rsid w:val="00AB12A4"/>
    <w:rsid w:val="00AE57B8"/>
    <w:rsid w:val="00B07E0B"/>
    <w:rsid w:val="00D57041"/>
    <w:rsid w:val="00F214B5"/>
    <w:rsid w:val="00FB6406"/>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E74513"/>
  <w15:docId w15:val="{D7A0EF66-3DA9-BE48-B6BF-013A7B664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s-AR" w:eastAsia="es-ES_tradnl"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6E07"/>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cabezado">
    <w:name w:val="header"/>
    <w:link w:val="EncabezadoCar"/>
    <w:uiPriority w:val="99"/>
    <w:pPr>
      <w:tabs>
        <w:tab w:val="center" w:pos="4680"/>
        <w:tab w:val="right" w:pos="9360"/>
      </w:tabs>
    </w:pPr>
    <w:rPr>
      <w:rFonts w:ascii="Calibri" w:eastAsia="Calibri" w:hAnsi="Calibri" w:cs="Calibri"/>
      <w:color w:val="000000"/>
      <w:sz w:val="24"/>
      <w:szCs w:val="24"/>
      <w:u w:color="000000"/>
      <w:lang w:val="en-US"/>
    </w:rPr>
  </w:style>
  <w:style w:type="paragraph" w:styleId="Piedepgina">
    <w:name w:val="footer"/>
    <w:link w:val="PiedepginaCar"/>
    <w:uiPriority w:val="99"/>
    <w:pPr>
      <w:tabs>
        <w:tab w:val="center" w:pos="4680"/>
        <w:tab w:val="right" w:pos="9360"/>
      </w:tabs>
    </w:pPr>
    <w:rPr>
      <w:rFonts w:ascii="Calibri" w:eastAsia="Calibri" w:hAnsi="Calibri" w:cs="Calibri"/>
      <w:color w:val="000000"/>
      <w:sz w:val="24"/>
      <w:szCs w:val="24"/>
      <w:u w:color="000000"/>
      <w:lang w:val="en-US"/>
    </w:rPr>
  </w:style>
  <w:style w:type="character" w:styleId="Nmerodepgina">
    <w:name w:val="page number"/>
  </w:style>
  <w:style w:type="paragraph" w:customStyle="1" w:styleId="Titulodeartculo">
    <w:name w:val="Titulo de artículo"/>
    <w:pPr>
      <w:jc w:val="center"/>
      <w:outlineLvl w:val="0"/>
    </w:pPr>
    <w:rPr>
      <w:rFonts w:cs="Arial Unicode MS"/>
      <w:b/>
      <w:bCs/>
      <w:color w:val="000000"/>
      <w:sz w:val="36"/>
      <w:szCs w:val="36"/>
      <w:u w:color="000000"/>
      <w:lang w:val="en-US"/>
    </w:rPr>
  </w:style>
  <w:style w:type="paragraph" w:customStyle="1" w:styleId="Body">
    <w:name w:val="Body"/>
    <w:rPr>
      <w:rFonts w:eastAsia="Times New Roman"/>
      <w:color w:val="000000"/>
      <w:sz w:val="24"/>
      <w:szCs w:val="24"/>
      <w:u w:color="000000"/>
      <w14:textOutline w14:w="0" w14:cap="flat" w14:cmpd="sng" w14:algn="ctr">
        <w14:noFill/>
        <w14:prstDash w14:val="solid"/>
        <w14:bevel/>
      </w14:textOutline>
    </w:rPr>
  </w:style>
  <w:style w:type="character" w:customStyle="1" w:styleId="Link">
    <w:name w:val="Link"/>
    <w:rPr>
      <w:outline w:val="0"/>
      <w:color w:val="0000FF"/>
      <w:u w:val="single" w:color="0000FF"/>
    </w:rPr>
  </w:style>
  <w:style w:type="character" w:customStyle="1" w:styleId="Hyperlink0">
    <w:name w:val="Hyperlink.0"/>
    <w:basedOn w:val="Link"/>
    <w:rPr>
      <w:rFonts w:ascii="Times" w:eastAsia="Times" w:hAnsi="Times" w:cs="Times"/>
      <w:outline w:val="0"/>
      <w:color w:val="0000FF"/>
      <w:sz w:val="16"/>
      <w:szCs w:val="16"/>
      <w:u w:val="single" w:color="0000FF"/>
      <w:lang w:val="en-US"/>
    </w:rPr>
  </w:style>
  <w:style w:type="paragraph" w:styleId="Textonotapie">
    <w:name w:val="footnote text"/>
    <w:link w:val="TextonotapieCar"/>
    <w:uiPriority w:val="99"/>
    <w:rPr>
      <w:rFonts w:eastAsia="Times New Roman"/>
      <w:color w:val="000000"/>
      <w:u w:color="000000"/>
      <w:lang w:val="es-ES_tradnl"/>
    </w:rPr>
  </w:style>
  <w:style w:type="character" w:styleId="Refdenotaalpie">
    <w:name w:val="footnote reference"/>
    <w:uiPriority w:val="99"/>
    <w:rPr>
      <w:vertAlign w:val="superscript"/>
      <w:lang w:val="es-ES_tradnl"/>
    </w:rPr>
  </w:style>
  <w:style w:type="paragraph" w:customStyle="1" w:styleId="TtuloResumen">
    <w:name w:val="Título Resumen"/>
    <w:pPr>
      <w:spacing w:after="120"/>
      <w:jc w:val="center"/>
      <w:outlineLvl w:val="0"/>
    </w:pPr>
    <w:rPr>
      <w:rFonts w:cs="Arial Unicode MS"/>
      <w:b/>
      <w:bCs/>
      <w:smallCaps/>
      <w:color w:val="000000"/>
      <w:u w:color="000000"/>
      <w:lang w:val="pt-PT"/>
    </w:rPr>
  </w:style>
  <w:style w:type="paragraph" w:customStyle="1" w:styleId="Ttuloprincipiodeartculo">
    <w:name w:val="Título principio de artículo"/>
    <w:pPr>
      <w:jc w:val="center"/>
      <w:outlineLvl w:val="0"/>
    </w:pPr>
    <w:rPr>
      <w:rFonts w:eastAsia="Times New Roman"/>
      <w:color w:val="000000"/>
      <w:sz w:val="24"/>
      <w:szCs w:val="24"/>
      <w:u w:color="000000"/>
      <w:lang w:val="pt-PT"/>
    </w:rPr>
  </w:style>
  <w:style w:type="paragraph" w:customStyle="1" w:styleId="Ttulosinternos">
    <w:name w:val="Títulos internos"/>
    <w:pPr>
      <w:spacing w:before="100" w:after="100"/>
      <w:jc w:val="center"/>
      <w:outlineLvl w:val="0"/>
    </w:pPr>
    <w:rPr>
      <w:rFonts w:cs="Arial Unicode MS"/>
      <w:b/>
      <w:bCs/>
      <w:color w:val="000000"/>
      <w:sz w:val="24"/>
      <w:szCs w:val="24"/>
      <w:u w:color="000000"/>
      <w:lang w:val="en-US"/>
    </w:rPr>
  </w:style>
  <w:style w:type="paragraph" w:customStyle="1" w:styleId="Prrafocomn">
    <w:name w:val="Párrafo común"/>
    <w:pPr>
      <w:spacing w:line="360" w:lineRule="auto"/>
      <w:ind w:firstLine="708"/>
      <w:jc w:val="both"/>
    </w:pPr>
    <w:rPr>
      <w:rFonts w:cs="Arial Unicode MS"/>
      <w:color w:val="000000"/>
      <w:sz w:val="24"/>
      <w:szCs w:val="24"/>
      <w:u w:color="000000"/>
      <w:lang w:val="en-US"/>
    </w:rPr>
  </w:style>
  <w:style w:type="paragraph" w:customStyle="1" w:styleId="SubtituloInterno">
    <w:name w:val="Subtitulo Interno"/>
    <w:pPr>
      <w:spacing w:before="100" w:after="100" w:line="360" w:lineRule="auto"/>
      <w:jc w:val="both"/>
      <w:outlineLvl w:val="1"/>
    </w:pPr>
    <w:rPr>
      <w:rFonts w:cs="Arial Unicode MS"/>
      <w:b/>
      <w:bCs/>
      <w:i/>
      <w:iCs/>
      <w:color w:val="000000"/>
      <w:sz w:val="24"/>
      <w:szCs w:val="24"/>
      <w:u w:color="000000"/>
      <w:lang w:val="en-US"/>
    </w:rPr>
  </w:style>
  <w:style w:type="character" w:customStyle="1" w:styleId="Hyperlink1">
    <w:name w:val="Hyperlink.1"/>
    <w:basedOn w:val="Link"/>
    <w:rPr>
      <w:outline w:val="0"/>
      <w:color w:val="0000FF"/>
      <w:u w:val="single" w:color="0000FF"/>
      <w:lang w:val="en-US"/>
    </w:rPr>
  </w:style>
  <w:style w:type="character" w:customStyle="1" w:styleId="Hyperlink2">
    <w:name w:val="Hyperlink.2"/>
    <w:basedOn w:val="Link"/>
    <w:rPr>
      <w:outline w:val="0"/>
      <w:color w:val="0000FF"/>
      <w:u w:val="single" w:color="0000FF"/>
      <w:lang w:val="pt-PT"/>
    </w:rPr>
  </w:style>
  <w:style w:type="character" w:customStyle="1" w:styleId="Hyperlink3">
    <w:name w:val="Hyperlink.3"/>
    <w:basedOn w:val="Link"/>
    <w:rPr>
      <w:outline w:val="0"/>
      <w:color w:val="0000FF"/>
      <w:u w:val="single" w:color="0000FF"/>
      <w:lang w:val="es-ES_tradnl"/>
    </w:rPr>
  </w:style>
  <w:style w:type="paragraph" w:styleId="Textodeglobo">
    <w:name w:val="Balloon Text"/>
    <w:basedOn w:val="Normal"/>
    <w:link w:val="TextodegloboCar"/>
    <w:uiPriority w:val="99"/>
    <w:semiHidden/>
    <w:unhideWhenUsed/>
    <w:rsid w:val="008F68F7"/>
    <w:pPr>
      <w:pBdr>
        <w:top w:val="nil"/>
        <w:left w:val="nil"/>
        <w:bottom w:val="nil"/>
        <w:right w:val="nil"/>
        <w:between w:val="nil"/>
        <w:bar w:val="nil"/>
      </w:pBdr>
    </w:pPr>
    <w:rPr>
      <w:rFonts w:eastAsia="Arial Unicode MS"/>
      <w:sz w:val="18"/>
      <w:szCs w:val="18"/>
      <w:bdr w:val="nil"/>
      <w:lang w:val="en-US" w:eastAsia="en-US"/>
    </w:rPr>
  </w:style>
  <w:style w:type="character" w:customStyle="1" w:styleId="TextodegloboCar">
    <w:name w:val="Texto de globo Car"/>
    <w:basedOn w:val="Fuentedeprrafopredeter"/>
    <w:link w:val="Textodeglobo"/>
    <w:uiPriority w:val="99"/>
    <w:semiHidden/>
    <w:rsid w:val="008F68F7"/>
    <w:rPr>
      <w:sz w:val="18"/>
      <w:szCs w:val="18"/>
      <w:lang w:val="en-US" w:eastAsia="en-US"/>
    </w:rPr>
  </w:style>
  <w:style w:type="paragraph" w:styleId="Prrafodelista">
    <w:name w:val="List Paragraph"/>
    <w:basedOn w:val="Normal"/>
    <w:uiPriority w:val="34"/>
    <w:qFormat/>
    <w:rsid w:val="00080C06"/>
    <w:pPr>
      <w:autoSpaceDE w:val="0"/>
      <w:autoSpaceDN w:val="0"/>
      <w:adjustRightInd w:val="0"/>
      <w:spacing w:line="360" w:lineRule="auto"/>
      <w:ind w:left="720"/>
      <w:contextualSpacing/>
      <w:jc w:val="both"/>
    </w:pPr>
    <w:rPr>
      <w:rFonts w:ascii="Arial" w:hAnsi="Arial" w:cs="Arial"/>
      <w:color w:val="000000"/>
      <w:lang w:val="en-GB" w:eastAsia="es-ES"/>
    </w:rPr>
  </w:style>
  <w:style w:type="character" w:styleId="Refdecomentario">
    <w:name w:val="annotation reference"/>
    <w:uiPriority w:val="99"/>
    <w:semiHidden/>
    <w:unhideWhenUsed/>
    <w:rsid w:val="00080C06"/>
    <w:rPr>
      <w:sz w:val="16"/>
      <w:szCs w:val="16"/>
    </w:rPr>
  </w:style>
  <w:style w:type="paragraph" w:styleId="Textocomentario">
    <w:name w:val="annotation text"/>
    <w:basedOn w:val="Normal"/>
    <w:link w:val="TextocomentarioCar"/>
    <w:uiPriority w:val="99"/>
    <w:unhideWhenUsed/>
    <w:rsid w:val="00080C06"/>
    <w:pPr>
      <w:autoSpaceDE w:val="0"/>
      <w:autoSpaceDN w:val="0"/>
      <w:adjustRightInd w:val="0"/>
      <w:spacing w:line="360" w:lineRule="auto"/>
      <w:jc w:val="both"/>
    </w:pPr>
    <w:rPr>
      <w:rFonts w:ascii="Arial" w:hAnsi="Arial" w:cs="Arial"/>
      <w:color w:val="000000"/>
      <w:sz w:val="20"/>
      <w:szCs w:val="20"/>
      <w:lang w:val="en-GB" w:eastAsia="es-ES"/>
    </w:rPr>
  </w:style>
  <w:style w:type="character" w:customStyle="1" w:styleId="TextocomentarioCar">
    <w:name w:val="Texto comentario Car"/>
    <w:basedOn w:val="Fuentedeprrafopredeter"/>
    <w:link w:val="Textocomentario"/>
    <w:uiPriority w:val="99"/>
    <w:rsid w:val="00080C06"/>
    <w:rPr>
      <w:rFonts w:ascii="Arial" w:eastAsia="Times New Roman" w:hAnsi="Arial" w:cs="Arial"/>
      <w:color w:val="000000"/>
      <w:bdr w:val="none" w:sz="0" w:space="0" w:color="auto"/>
      <w:lang w:val="en-GB" w:eastAsia="es-ES"/>
    </w:rPr>
  </w:style>
  <w:style w:type="paragraph" w:styleId="Bibliografa">
    <w:name w:val="Bibliography"/>
    <w:basedOn w:val="Normal"/>
    <w:next w:val="Normal"/>
    <w:uiPriority w:val="37"/>
    <w:unhideWhenUsed/>
    <w:rsid w:val="00080C06"/>
    <w:pPr>
      <w:autoSpaceDE w:val="0"/>
      <w:autoSpaceDN w:val="0"/>
      <w:adjustRightInd w:val="0"/>
      <w:spacing w:line="480" w:lineRule="auto"/>
      <w:ind w:left="720" w:hanging="720"/>
      <w:jc w:val="both"/>
    </w:pPr>
    <w:rPr>
      <w:rFonts w:ascii="Arial" w:hAnsi="Arial" w:cs="Arial"/>
      <w:color w:val="000000"/>
      <w:lang w:val="en-GB" w:eastAsia="es-ES"/>
    </w:rPr>
  </w:style>
  <w:style w:type="paragraph" w:styleId="Asuntodelcomentario">
    <w:name w:val="annotation subject"/>
    <w:basedOn w:val="Textocomentario"/>
    <w:next w:val="Textocomentario"/>
    <w:link w:val="AsuntodelcomentarioCar"/>
    <w:uiPriority w:val="99"/>
    <w:semiHidden/>
    <w:unhideWhenUsed/>
    <w:rsid w:val="00080C06"/>
    <w:pPr>
      <w:spacing w:line="240" w:lineRule="auto"/>
    </w:pPr>
    <w:rPr>
      <w:b/>
      <w:bCs/>
    </w:rPr>
  </w:style>
  <w:style w:type="character" w:customStyle="1" w:styleId="AsuntodelcomentarioCar">
    <w:name w:val="Asunto del comentario Car"/>
    <w:basedOn w:val="TextocomentarioCar"/>
    <w:link w:val="Asuntodelcomentario"/>
    <w:uiPriority w:val="99"/>
    <w:semiHidden/>
    <w:rsid w:val="00080C06"/>
    <w:rPr>
      <w:rFonts w:ascii="Arial" w:eastAsia="Times New Roman" w:hAnsi="Arial" w:cs="Arial"/>
      <w:b/>
      <w:bCs/>
      <w:color w:val="000000"/>
      <w:bdr w:val="none" w:sz="0" w:space="0" w:color="auto"/>
      <w:lang w:val="en-GB" w:eastAsia="es-ES"/>
    </w:rPr>
  </w:style>
  <w:style w:type="character" w:customStyle="1" w:styleId="EncabezadoCar">
    <w:name w:val="Encabezado Car"/>
    <w:basedOn w:val="Fuentedeprrafopredeter"/>
    <w:link w:val="Encabezado"/>
    <w:uiPriority w:val="99"/>
    <w:rsid w:val="00080C06"/>
    <w:rPr>
      <w:rFonts w:ascii="Calibri" w:eastAsia="Calibri" w:hAnsi="Calibri" w:cs="Calibri"/>
      <w:color w:val="000000"/>
      <w:sz w:val="24"/>
      <w:szCs w:val="24"/>
      <w:u w:color="000000"/>
      <w:lang w:val="en-US"/>
    </w:rPr>
  </w:style>
  <w:style w:type="character" w:customStyle="1" w:styleId="PiedepginaCar">
    <w:name w:val="Pie de página Car"/>
    <w:basedOn w:val="Fuentedeprrafopredeter"/>
    <w:link w:val="Piedepgina"/>
    <w:uiPriority w:val="99"/>
    <w:rsid w:val="00080C06"/>
    <w:rPr>
      <w:rFonts w:ascii="Calibri" w:eastAsia="Calibri" w:hAnsi="Calibri" w:cs="Calibri"/>
      <w:color w:val="000000"/>
      <w:sz w:val="24"/>
      <w:szCs w:val="24"/>
      <w:u w:color="000000"/>
      <w:lang w:val="en-US"/>
    </w:rPr>
  </w:style>
  <w:style w:type="character" w:customStyle="1" w:styleId="TextonotapieCar">
    <w:name w:val="Texto nota pie Car"/>
    <w:basedOn w:val="Fuentedeprrafopredeter"/>
    <w:link w:val="Textonotapie"/>
    <w:uiPriority w:val="99"/>
    <w:rsid w:val="00080C06"/>
    <w:rPr>
      <w:rFonts w:eastAsia="Times New Roman"/>
      <w:color w:val="000000"/>
      <w:u w:color="000000"/>
      <w:lang w:val="es-ES_tradnl"/>
    </w:rPr>
  </w:style>
  <w:style w:type="table" w:styleId="Tablaconcuadrcula">
    <w:name w:val="Table Grid"/>
    <w:basedOn w:val="Tablanormal"/>
    <w:uiPriority w:val="39"/>
    <w:rsid w:val="00080C06"/>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val="es-EC"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080C06"/>
    <w:pPr>
      <w:pBdr>
        <w:top w:val="none" w:sz="0" w:space="0" w:color="auto"/>
        <w:left w:val="none" w:sz="0" w:space="0" w:color="auto"/>
        <w:bottom w:val="none" w:sz="0" w:space="0" w:color="auto"/>
        <w:right w:val="none" w:sz="0" w:space="0" w:color="auto"/>
        <w:between w:val="none" w:sz="0" w:space="0" w:color="auto"/>
        <w:bar w:val="none" w:sz="0" w:color="auto"/>
      </w:pBdr>
    </w:pPr>
    <w:rPr>
      <w:rFonts w:ascii="Arial" w:eastAsia="Times New Roman" w:hAnsi="Arial" w:cs="Arial"/>
      <w:color w:val="000000"/>
      <w:sz w:val="24"/>
      <w:szCs w:val="24"/>
      <w:bdr w:val="none" w:sz="0" w:space="0" w:color="auto"/>
      <w:lang w:val="en-US" w:eastAsia="es-ES"/>
    </w:rPr>
  </w:style>
  <w:style w:type="paragraph" w:customStyle="1" w:styleId="SubtituloInterno1">
    <w:name w:val="Subtitulo Interno 1"/>
    <w:basedOn w:val="SubtituloInterno"/>
    <w:link w:val="SubtituloInterno1Car"/>
    <w:qFormat/>
    <w:rsid w:val="00080C06"/>
    <w:pPr>
      <w:pBdr>
        <w:top w:val="none" w:sz="0" w:space="0" w:color="auto"/>
        <w:left w:val="none" w:sz="0" w:space="0" w:color="auto"/>
        <w:bottom w:val="none" w:sz="0" w:space="0" w:color="auto"/>
        <w:right w:val="none" w:sz="0" w:space="0" w:color="auto"/>
        <w:between w:val="none" w:sz="0" w:space="0" w:color="auto"/>
        <w:bar w:val="none" w:sz="0" w:color="auto"/>
      </w:pBdr>
      <w:spacing w:beforeAutospacing="1" w:afterAutospacing="1"/>
      <w:contextualSpacing/>
      <w:outlineLvl w:val="2"/>
    </w:pPr>
    <w:rPr>
      <w:rFonts w:eastAsia="Times New Roman" w:cs="Times New Roman"/>
      <w:b w:val="0"/>
      <w:bCs w:val="0"/>
      <w:iCs w:val="0"/>
      <w:color w:val="auto"/>
      <w:bdr w:val="none" w:sz="0" w:space="0" w:color="auto"/>
      <w:lang w:val="es-AR" w:eastAsia="en-US"/>
    </w:rPr>
  </w:style>
  <w:style w:type="character" w:customStyle="1" w:styleId="SubtituloInterno1Car">
    <w:name w:val="Subtitulo Interno 1 Car"/>
    <w:basedOn w:val="Fuentedeprrafopredeter"/>
    <w:link w:val="SubtituloInterno1"/>
    <w:rsid w:val="00080C06"/>
    <w:rPr>
      <w:rFonts w:eastAsia="Times New Roman"/>
      <w:i/>
      <w:sz w:val="24"/>
      <w:szCs w:val="24"/>
      <w:bdr w:val="none" w:sz="0" w:space="0" w:color="auto"/>
      <w:lang w:eastAsia="en-US"/>
    </w:rPr>
  </w:style>
  <w:style w:type="character" w:styleId="Mencinsinresolver">
    <w:name w:val="Unresolved Mention"/>
    <w:basedOn w:val="Fuentedeprrafopredeter"/>
    <w:uiPriority w:val="99"/>
    <w:semiHidden/>
    <w:unhideWhenUsed/>
    <w:rsid w:val="00080C06"/>
    <w:rPr>
      <w:color w:val="605E5C"/>
      <w:shd w:val="clear" w:color="auto" w:fill="E1DFDD"/>
    </w:rPr>
  </w:style>
  <w:style w:type="table" w:customStyle="1" w:styleId="Tablaconcuadrcula1">
    <w:name w:val="Tabla con cuadrícula1"/>
    <w:basedOn w:val="Tablanormal"/>
    <w:next w:val="Tablaconcuadrcula"/>
    <w:uiPriority w:val="39"/>
    <w:rsid w:val="00080C06"/>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s-EC"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uiPriority w:val="99"/>
    <w:semiHidden/>
    <w:unhideWhenUsed/>
    <w:rsid w:val="004C7482"/>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148799">
      <w:bodyDiv w:val="1"/>
      <w:marLeft w:val="0"/>
      <w:marRight w:val="0"/>
      <w:marTop w:val="0"/>
      <w:marBottom w:val="0"/>
      <w:divBdr>
        <w:top w:val="none" w:sz="0" w:space="0" w:color="auto"/>
        <w:left w:val="none" w:sz="0" w:space="0" w:color="auto"/>
        <w:bottom w:val="none" w:sz="0" w:space="0" w:color="auto"/>
        <w:right w:val="none" w:sz="0" w:space="0" w:color="auto"/>
      </w:divBdr>
    </w:div>
    <w:div w:id="400831722">
      <w:bodyDiv w:val="1"/>
      <w:marLeft w:val="0"/>
      <w:marRight w:val="0"/>
      <w:marTop w:val="0"/>
      <w:marBottom w:val="0"/>
      <w:divBdr>
        <w:top w:val="none" w:sz="0" w:space="0" w:color="auto"/>
        <w:left w:val="none" w:sz="0" w:space="0" w:color="auto"/>
        <w:bottom w:val="none" w:sz="0" w:space="0" w:color="auto"/>
        <w:right w:val="none" w:sz="0" w:space="0" w:color="auto"/>
      </w:divBdr>
    </w:div>
    <w:div w:id="407508856">
      <w:bodyDiv w:val="1"/>
      <w:marLeft w:val="0"/>
      <w:marRight w:val="0"/>
      <w:marTop w:val="0"/>
      <w:marBottom w:val="0"/>
      <w:divBdr>
        <w:top w:val="none" w:sz="0" w:space="0" w:color="auto"/>
        <w:left w:val="none" w:sz="0" w:space="0" w:color="auto"/>
        <w:bottom w:val="none" w:sz="0" w:space="0" w:color="auto"/>
        <w:right w:val="none" w:sz="0" w:space="0" w:color="auto"/>
      </w:divBdr>
    </w:div>
    <w:div w:id="468058905">
      <w:bodyDiv w:val="1"/>
      <w:marLeft w:val="0"/>
      <w:marRight w:val="0"/>
      <w:marTop w:val="0"/>
      <w:marBottom w:val="0"/>
      <w:divBdr>
        <w:top w:val="none" w:sz="0" w:space="0" w:color="auto"/>
        <w:left w:val="none" w:sz="0" w:space="0" w:color="auto"/>
        <w:bottom w:val="none" w:sz="0" w:space="0" w:color="auto"/>
        <w:right w:val="none" w:sz="0" w:space="0" w:color="auto"/>
      </w:divBdr>
    </w:div>
    <w:div w:id="506214825">
      <w:bodyDiv w:val="1"/>
      <w:marLeft w:val="0"/>
      <w:marRight w:val="0"/>
      <w:marTop w:val="0"/>
      <w:marBottom w:val="0"/>
      <w:divBdr>
        <w:top w:val="none" w:sz="0" w:space="0" w:color="auto"/>
        <w:left w:val="none" w:sz="0" w:space="0" w:color="auto"/>
        <w:bottom w:val="none" w:sz="0" w:space="0" w:color="auto"/>
        <w:right w:val="none" w:sz="0" w:space="0" w:color="auto"/>
      </w:divBdr>
    </w:div>
    <w:div w:id="1033187981">
      <w:bodyDiv w:val="1"/>
      <w:marLeft w:val="0"/>
      <w:marRight w:val="0"/>
      <w:marTop w:val="0"/>
      <w:marBottom w:val="0"/>
      <w:divBdr>
        <w:top w:val="none" w:sz="0" w:space="0" w:color="auto"/>
        <w:left w:val="none" w:sz="0" w:space="0" w:color="auto"/>
        <w:bottom w:val="none" w:sz="0" w:space="0" w:color="auto"/>
        <w:right w:val="none" w:sz="0" w:space="0" w:color="auto"/>
      </w:divBdr>
    </w:div>
    <w:div w:id="1283921960">
      <w:bodyDiv w:val="1"/>
      <w:marLeft w:val="0"/>
      <w:marRight w:val="0"/>
      <w:marTop w:val="0"/>
      <w:marBottom w:val="0"/>
      <w:divBdr>
        <w:top w:val="none" w:sz="0" w:space="0" w:color="auto"/>
        <w:left w:val="none" w:sz="0" w:space="0" w:color="auto"/>
        <w:bottom w:val="none" w:sz="0" w:space="0" w:color="auto"/>
        <w:right w:val="none" w:sz="0" w:space="0" w:color="auto"/>
      </w:divBdr>
    </w:div>
    <w:div w:id="1507357884">
      <w:bodyDiv w:val="1"/>
      <w:marLeft w:val="0"/>
      <w:marRight w:val="0"/>
      <w:marTop w:val="0"/>
      <w:marBottom w:val="0"/>
      <w:divBdr>
        <w:top w:val="none" w:sz="0" w:space="0" w:color="auto"/>
        <w:left w:val="none" w:sz="0" w:space="0" w:color="auto"/>
        <w:bottom w:val="none" w:sz="0" w:space="0" w:color="auto"/>
        <w:right w:val="none" w:sz="0" w:space="0" w:color="auto"/>
      </w:divBdr>
    </w:div>
    <w:div w:id="1517310732">
      <w:bodyDiv w:val="1"/>
      <w:marLeft w:val="0"/>
      <w:marRight w:val="0"/>
      <w:marTop w:val="0"/>
      <w:marBottom w:val="0"/>
      <w:divBdr>
        <w:top w:val="none" w:sz="0" w:space="0" w:color="auto"/>
        <w:left w:val="none" w:sz="0" w:space="0" w:color="auto"/>
        <w:bottom w:val="none" w:sz="0" w:space="0" w:color="auto"/>
        <w:right w:val="none" w:sz="0" w:space="0" w:color="auto"/>
      </w:divBdr>
    </w:div>
    <w:div w:id="20225077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doi.org/10.30849/ripijp.v54i2.948" TargetMode="External"/><Relationship Id="rId13" Type="http://schemas.openxmlformats.org/officeDocument/2006/relationships/hyperlink" Target="https://orcid.org/0000-0002-1254-0958" TargetMode="External"/><Relationship Id="rId18" Type="http://schemas.openxmlformats.org/officeDocument/2006/relationships/hyperlink" Target="https://doi.org/10.1080/0887044021000030580"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orcid.org/0000-0001-9049-3934" TargetMode="External"/><Relationship Id="rId17" Type="http://schemas.openxmlformats.org/officeDocument/2006/relationships/hyperlink" Target="https://doi.org/10.1023/B:JOBA.0000007455.08539.94"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1016/j.jpag.2007.03.093"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2.xml"/><Relationship Id="rId10" Type="http://schemas.openxmlformats.org/officeDocument/2006/relationships/hyperlink" Target="https://orcid.org/0000-0002-9402645X" TargetMode="External"/><Relationship Id="rId19" Type="http://schemas.openxmlformats.org/officeDocument/2006/relationships/hyperlink" Target="https://search.proquest.com/docview/1416363519?pq-origsite=gscholar"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rcid.org/0000-0002-6641-5159" TargetMode="External"/><Relationship Id="rId22" Type="http://schemas.openxmlformats.org/officeDocument/2006/relationships/footer" Target="footer1.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silvia.lopez@ucuenca.edu.ec?subject=RIP/IJP:%20Development%20of%20sexual%20assertiveness%20and%20its%20function%20for%20human%20sexuality:%20a%20literature%20review"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an06</b:Tag>
    <b:SourceType>BookSection</b:SourceType>
    <b:Guid>{4CEFD46B-0DD1-49EC-8630-F3BFCB7D3D78}</b:Guid>
    <b:Title>From "friends with benefits" to "going steady": new directions in understanding romance and sex in adolescence and emerging adulthood</b:Title>
    <b:Year>2006</b:Year>
    <b:Pages>241-256</b:Pages>
    <b:City>New York  London</b:City>
    <b:Publisher>Lawrence Erlbaum Associates</b:Publisher>
    <b:BookTitle>Romance and Sex in Adolescence and Emerging Adulthood, risks and opportunities</b:BookTitle>
    <b:Author>
      <b:Author>
        <b:NameList>
          <b:Person>
            <b:Last>Kan</b:Last>
            <b:Middle>L</b:Middle>
            <b:First>Marni</b:First>
          </b:Person>
          <b:Person>
            <b:Last>Cares</b:Last>
            <b:Middle>C</b:Middle>
            <b:First>Alison</b:First>
          </b:Person>
        </b:NameList>
      </b:Author>
      <b:BookAuthor>
        <b:NameList>
          <b:Person>
            <b:Last>Crouter</b:Last>
            <b:Middle>C</b:Middle>
            <b:First>Ann</b:First>
          </b:Person>
          <b:Person>
            <b:Last>Booth</b:Last>
            <b:First>Alan</b:First>
          </b:Person>
        </b:NameList>
      </b:BookAuthor>
    </b:Author>
    <b:RefOrder>1</b:RefOrder>
  </b:Source>
  <b:Source>
    <b:Tag>Ric02</b:Tag>
    <b:SourceType>JournalArticle</b:SourceType>
    <b:Guid>{0809D569-6AE2-424E-AF67-97D8C8E22DEF}</b:Guid>
    <b:Title>Is Lack of Sexual Assertiveness among Adolescent and Young Adult Women a Cause for Concern?</b:Title>
    <b:Year>2002</b:Year>
    <b:Pages>178-183</b:Pages>
    <b:JournalName>Perspectives on Sexual and Reproductive Health</b:JournalName>
    <b:Author>
      <b:Author>
        <b:NameList>
          <b:Person>
            <b:Last>Rickert</b:Last>
            <b:First>Vaughn</b:First>
          </b:Person>
          <b:Person>
            <b:Last>Sanghvi</b:Last>
            <b:First>Rupal</b:First>
          </b:Person>
          <b:Person>
            <b:Last>Wietmann</b:Last>
            <b:First>Constance</b:First>
          </b:Person>
        </b:NameList>
      </b:Author>
    </b:Author>
    <b:Volume>34</b:Volume>
    <b:Issue>4</b:Issue>
    <b:RefOrder>2</b:RefOrder>
  </b:Source>
  <b:Source>
    <b:Tag>Arc08</b:Tag>
    <b:SourceType>JournalArticle</b:SourceType>
    <b:Guid>{996E454A-CA04-4520-8414-6AA75BAD6B40}</b:Guid>
    <b:Title>Toward a Fuller Conception of Machismo: Development of a Traditional</b:Title>
    <b:Year>2008</b:Year>
    <b:Pages>19-33</b:Pages>
    <b:JournalName>Journal of Counseling Psychology</b:JournalName>
    <b:Author>
      <b:Author>
        <b:NameList>
          <b:Person>
            <b:Last>Arciniega</b:Last>
            <b:First>Miguel</b:First>
          </b:Person>
          <b:Person>
            <b:Last>Anderson</b:Last>
            <b:First>Thomas</b:First>
          </b:Person>
          <b:Person>
            <b:Last>Tovar-Blanc</b:Last>
            <b:First>Zoila</b:First>
          </b:Person>
          <b:Person>
            <b:Last>Terrence</b:Last>
            <b:First>Tracey</b:First>
          </b:Person>
        </b:NameList>
      </b:Author>
    </b:Author>
    <b:Volume>55</b:Volume>
    <b:Issue>1</b:Issue>
    <b:RefOrder>3</b:RefOrder>
  </b:Source>
</b:Sources>
</file>

<file path=customXml/itemProps1.xml><?xml version="1.0" encoding="utf-8"?>
<ds:datastoreItem xmlns:ds="http://schemas.openxmlformats.org/officeDocument/2006/customXml" ds:itemID="{285249BC-9665-A84B-B39E-36D77C5CF5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7</Pages>
  <Words>50428</Words>
  <Characters>304588</Characters>
  <Application>Microsoft Office Word</Application>
  <DocSecurity>0</DocSecurity>
  <Lines>5343</Lines>
  <Paragraphs>19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3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11</cp:revision>
  <dcterms:created xsi:type="dcterms:W3CDTF">2020-09-10T21:40:00Z</dcterms:created>
  <dcterms:modified xsi:type="dcterms:W3CDTF">2020-09-11T00:04:00Z</dcterms:modified>
</cp:coreProperties>
</file>